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73A10C" w14:textId="2B6B5C10" w:rsidR="00F54341" w:rsidRPr="001D3BFA" w:rsidRDefault="00F54341" w:rsidP="001D3BFA">
      <w:pPr>
        <w:pStyle w:val="TOCHeading"/>
        <w:spacing w:before="0" w:after="240"/>
        <w:jc w:val="left"/>
        <w:rPr>
          <w:rFonts w:asciiTheme="minorHAnsi" w:hAnsiTheme="minorHAnsi" w:cstheme="minorHAnsi"/>
        </w:rPr>
      </w:pPr>
      <w:r w:rsidRPr="001D3BFA">
        <w:rPr>
          <w:rFonts w:asciiTheme="minorHAnsi" w:hAnsiTheme="minorHAnsi" w:cstheme="minorHAnsi"/>
        </w:rPr>
        <w:t>Hearing Loss in Autoimmune Rheumatic Diseases</w:t>
      </w:r>
    </w:p>
    <w:p w14:paraId="3FF821D7" w14:textId="7FE46174" w:rsidR="00DC366A" w:rsidRPr="006930F3" w:rsidRDefault="004C34E6" w:rsidP="00A46889">
      <w:pPr>
        <w:pStyle w:val="Heading2"/>
      </w:pPr>
      <w:r w:rsidRPr="006930F3">
        <w:t xml:space="preserve">1. </w:t>
      </w:r>
      <w:r w:rsidR="002B6F97" w:rsidRPr="006930F3">
        <w:t>Excellence</w:t>
      </w:r>
    </w:p>
    <w:p w14:paraId="5CD67B63" w14:textId="628B0310" w:rsidR="002B6F97" w:rsidRPr="009C659E" w:rsidRDefault="00DC366A" w:rsidP="00A46889">
      <w:pPr>
        <w:pStyle w:val="Heading3"/>
      </w:pPr>
      <w:r w:rsidRPr="009C659E">
        <w:t xml:space="preserve">1.1 </w:t>
      </w:r>
      <w:r w:rsidR="00A1607C" w:rsidRPr="009C659E">
        <w:t xml:space="preserve">State of the </w:t>
      </w:r>
      <w:r w:rsidR="002B6F97" w:rsidRPr="009C659E">
        <w:t>art, knowledge needs and project objectives</w:t>
      </w:r>
    </w:p>
    <w:p w14:paraId="2EBF5CEF" w14:textId="20A00D59" w:rsidR="00DD36D2" w:rsidRDefault="00DD36D2" w:rsidP="00A46889">
      <w:r w:rsidRPr="006D01D8">
        <w:t xml:space="preserve">Hearing loss is a major public health issue. </w:t>
      </w:r>
      <w:r w:rsidR="00D13EDA" w:rsidRPr="006D01D8">
        <w:t>It affects how we communicate, connect, and live. It</w:t>
      </w:r>
      <w:r w:rsidR="003A671D" w:rsidRPr="006D01D8">
        <w:t xml:space="preserve"> is</w:t>
      </w:r>
      <w:r w:rsidR="00D13EDA" w:rsidRPr="006D01D8">
        <w:t xml:space="preserve"> </w:t>
      </w:r>
      <w:r w:rsidR="003A671D" w:rsidRPr="006D01D8">
        <w:t>linked to</w:t>
      </w:r>
      <w:r w:rsidR="003A671D">
        <w:t xml:space="preserve"> </w:t>
      </w:r>
      <w:r w:rsidR="00D13EDA" w:rsidRPr="00D13EDA">
        <w:t xml:space="preserve">poorer mental health, social isolation, </w:t>
      </w:r>
      <w:r w:rsidR="003A671D">
        <w:t xml:space="preserve">future dementia, </w:t>
      </w:r>
      <w:r w:rsidR="00D13EDA" w:rsidRPr="00D13EDA">
        <w:t>and increased healthcare costs</w:t>
      </w:r>
      <w:r w:rsidR="00D13EDA">
        <w:t xml:space="preserve"> </w:t>
      </w:r>
      <w:r w:rsidR="007C1BF6" w:rsidRPr="007C1BF6">
        <w:fldChar w:fldCharType="begin"/>
      </w:r>
      <w:r w:rsidR="00C549CD">
        <w:instrText xml:space="preserve"> ADDIN EN.CITE &lt;EndNote&gt;&lt;Cite&gt;&lt;Author&gt;Cunningham&lt;/Author&gt;&lt;Year&gt;2017&lt;/Year&gt;&lt;RecNum&gt;5802&lt;/RecNum&gt;&lt;DisplayText&gt;(Cunningham&lt;style face="italic"&gt; et al.&lt;/style&gt; 2017, Myrstad&lt;style face="italic"&gt; et al.&lt;/style&gt; 2023)&lt;/DisplayText&gt;&lt;record&gt;&lt;rec-number&gt;5802&lt;/rec-number&gt;&lt;foreign-keys&gt;&lt;key app="EN" db-id="0tdfz2wrnwtrfleep0d5x5shwf2w0eswevfa" timestamp="0"&gt;5802&lt;/key&gt;&lt;/foreign-keys&gt;&lt;ref-type name="Journal Article"&gt;17&lt;/ref-type&gt;&lt;contributors&gt;&lt;authors&gt;&lt;author&gt;Cunningham, Lisa L&lt;/author&gt;&lt;author&gt;Tucci, Debara L %J New England Journal of Medicine&lt;/author&gt;&lt;/authors&gt;&lt;/contributors&gt;&lt;titles&gt;&lt;title&gt;Hearing loss in adults&lt;/title&gt;&lt;/titles&gt;&lt;pages&gt;2465-2473&lt;/pages&gt;&lt;volume&gt;377&lt;/volume&gt;&lt;number&gt;25&lt;/number&gt;&lt;dates&gt;&lt;year&gt;2017&lt;/year&gt;&lt;/dates&gt;&lt;isbn&gt;0028-4793&lt;/isbn&gt;&lt;urls&gt;&lt;/urls&gt;&lt;/record&gt;&lt;/Cite&gt;&lt;Cite&gt;&lt;Author&gt;Myrstad&lt;/Author&gt;&lt;Year&gt;2023&lt;/Year&gt;&lt;RecNum&gt;5806&lt;/RecNum&gt;&lt;record&gt;&lt;rec-number&gt;5806&lt;/rec-number&gt;&lt;foreign-keys&gt;&lt;key app="EN" db-id="rxdzrssstvtes2ewswxvxf5lfttsz2svt0xv" timestamp="1748898302"&gt;5806&lt;/key&gt;&lt;/foreign-keys&gt;&lt;ref-type name="Journal Article"&gt;17&lt;/ref-type&gt;&lt;contributors&gt;&lt;authors&gt;&lt;author&gt;Myrstad, Christian&lt;/author&gt;&lt;author&gt;Engdahl, Bo Lars&lt;/author&gt;&lt;author&gt;Costafreda, Sergi Gonzales&lt;/author&gt;&lt;author&gt;Krokstad, Steinar&lt;/author&gt;&lt;author&gt;Lin, Frank&lt;/author&gt;&lt;author&gt;Livingston, Gill&lt;/author&gt;&lt;author&gt;Strand, Bjørn Heine&lt;/author&gt;&lt;author&gt;Øhre, Beate&lt;/author&gt;&lt;author&gt;Selbæk, Geir %J EClinicalMedicine&lt;/author&gt;&lt;/authors&gt;&lt;/contributors&gt;&lt;titles&gt;&lt;title&gt;Hearing impairment and risk of dementia in The HUNT Study (HUNT4 70+): a Norwegian cohort study&lt;/title&gt;&lt;/titles&gt;&lt;volume&gt;66&lt;/volume&gt;&lt;dates&gt;&lt;year&gt;2023&lt;/year&gt;&lt;/dates&gt;&lt;isbn&gt;2589-5370&lt;/isbn&gt;&lt;urls&gt;&lt;/urls&gt;&lt;/record&gt;&lt;/Cite&gt;&lt;/EndNote&gt;</w:instrText>
      </w:r>
      <w:r w:rsidR="007C1BF6" w:rsidRPr="007C1BF6">
        <w:fldChar w:fldCharType="separate"/>
      </w:r>
      <w:r w:rsidR="00C549CD">
        <w:rPr>
          <w:noProof/>
        </w:rPr>
        <w:t>(Cunningham</w:t>
      </w:r>
      <w:r w:rsidR="00C549CD" w:rsidRPr="00C549CD">
        <w:rPr>
          <w:i/>
          <w:noProof/>
        </w:rPr>
        <w:t xml:space="preserve"> et al.</w:t>
      </w:r>
      <w:r w:rsidR="00C549CD">
        <w:rPr>
          <w:noProof/>
        </w:rPr>
        <w:t xml:space="preserve"> 2017, Myrstad</w:t>
      </w:r>
      <w:r w:rsidR="00C549CD" w:rsidRPr="00C549CD">
        <w:rPr>
          <w:i/>
          <w:noProof/>
        </w:rPr>
        <w:t xml:space="preserve"> et al.</w:t>
      </w:r>
      <w:r w:rsidR="00C549CD">
        <w:rPr>
          <w:noProof/>
        </w:rPr>
        <w:t xml:space="preserve"> 2023)</w:t>
      </w:r>
      <w:r w:rsidR="007C1BF6" w:rsidRPr="007C1BF6">
        <w:fldChar w:fldCharType="end"/>
      </w:r>
      <w:r w:rsidRPr="007C1BF6">
        <w:t xml:space="preserve">. </w:t>
      </w:r>
      <w:r w:rsidR="003A671D">
        <w:t xml:space="preserve">About </w:t>
      </w:r>
      <w:r w:rsidR="00D13EDA" w:rsidRPr="00D13EDA">
        <w:t xml:space="preserve">1 in 20 adults in high-income countries live with disabling hearing loss, and the number climbs to nearly </w:t>
      </w:r>
      <w:r w:rsidR="00D13EDA">
        <w:t>50%</w:t>
      </w:r>
      <w:r w:rsidR="00D13EDA" w:rsidRPr="00D13EDA">
        <w:t xml:space="preserve"> among men over 75</w:t>
      </w:r>
      <w:r w:rsidR="00D13EDA">
        <w:t xml:space="preserve"> </w:t>
      </w:r>
      <w:r w:rsidR="007C1BF6" w:rsidRPr="007C1BF6">
        <w:fldChar w:fldCharType="begin"/>
      </w:r>
      <w:r w:rsidR="00C549CD">
        <w:instrText xml:space="preserve"> ADDIN EN.CITE &lt;EndNote&gt;&lt;Cite&gt;&lt;Author&gt;Stevens&lt;/Author&gt;&lt;Year&gt;2013&lt;/Year&gt;&lt;RecNum&gt;5803&lt;/RecNum&gt;&lt;DisplayText&gt;(Stevens&lt;style face="italic"&gt; et al.&lt;/style&gt; 2013)&lt;/DisplayText&gt;&lt;record&gt;&lt;rec-number&gt;5803&lt;/rec-number&gt;&lt;foreign-keys&gt;&lt;key app="EN" db-id="0tdfz2wrnwtrfleep0d5x5shwf2w0eswevfa" timestamp="0"&gt;5803&lt;/key&gt;&lt;/foreign-keys&gt;&lt;ref-type name="Journal Article"&gt;17&lt;/ref-type&gt;&lt;contributors&gt;&lt;authors&gt;&lt;author&gt;Stevens, Gretchen&lt;/author&gt;&lt;author&gt;Flaxman, Seth&lt;/author&gt;&lt;author&gt;Brunskill, Emma&lt;/author&gt;&lt;author&gt;Mascarenhas, Maya&lt;/author&gt;&lt;author&gt;Mathers, Colin D&lt;/author&gt;&lt;author&gt;Finucane, Mariel %J The European Journal of Public Health&lt;/author&gt;&lt;/authors&gt;&lt;/contributors&gt;&lt;titles&gt;&lt;title&gt;Global and regional hearing impairment prevalence: an analysis of 42 studies in 29 countries&lt;/title&gt;&lt;/titles&gt;&lt;pages&gt;146-152&lt;/pages&gt;&lt;volume&gt;23&lt;/volume&gt;&lt;number&gt;1&lt;/number&gt;&lt;dates&gt;&lt;year&gt;2013&lt;/year&gt;&lt;/dates&gt;&lt;isbn&gt;1464-360X&lt;/isbn&gt;&lt;urls&gt;&lt;/urls&gt;&lt;/record&gt;&lt;/Cite&gt;&lt;/EndNote&gt;</w:instrText>
      </w:r>
      <w:r w:rsidR="007C1BF6" w:rsidRPr="007C1BF6">
        <w:fldChar w:fldCharType="separate"/>
      </w:r>
      <w:r w:rsidR="00C549CD">
        <w:rPr>
          <w:noProof/>
        </w:rPr>
        <w:t>(Stevens</w:t>
      </w:r>
      <w:r w:rsidR="00C549CD" w:rsidRPr="00C549CD">
        <w:rPr>
          <w:i/>
          <w:noProof/>
        </w:rPr>
        <w:t xml:space="preserve"> et al.</w:t>
      </w:r>
      <w:r w:rsidR="00C549CD">
        <w:rPr>
          <w:noProof/>
        </w:rPr>
        <w:t xml:space="preserve"> 2013)</w:t>
      </w:r>
      <w:r w:rsidR="007C1BF6" w:rsidRPr="007C1BF6">
        <w:fldChar w:fldCharType="end"/>
      </w:r>
      <w:r w:rsidRPr="007C1BF6">
        <w:t xml:space="preserve">. </w:t>
      </w:r>
      <w:r w:rsidR="00D13EDA" w:rsidRPr="00D13EDA">
        <w:t xml:space="preserve">In 2015, </w:t>
      </w:r>
      <w:r w:rsidR="003A671D">
        <w:t xml:space="preserve">it </w:t>
      </w:r>
      <w:r w:rsidR="00D13EDA" w:rsidRPr="00D13EDA">
        <w:t xml:space="preserve">was the </w:t>
      </w:r>
      <w:r w:rsidR="003A671D">
        <w:t xml:space="preserve">leading </w:t>
      </w:r>
      <w:r w:rsidR="00D13EDA" w:rsidRPr="00D13EDA">
        <w:t xml:space="preserve">contributor to years lived with disability </w:t>
      </w:r>
      <w:r w:rsidR="003A671D">
        <w:t xml:space="preserve">in </w:t>
      </w:r>
      <w:r w:rsidR="00D13EDA" w:rsidRPr="00D13EDA">
        <w:t>older adults</w:t>
      </w:r>
      <w:r w:rsidR="00D13EDA">
        <w:t xml:space="preserve"> </w:t>
      </w:r>
      <w:r w:rsidR="007C1BF6" w:rsidRPr="007C1BF6">
        <w:fldChar w:fldCharType="begin"/>
      </w:r>
      <w:r w:rsidR="00C549CD">
        <w:instrText xml:space="preserve"> ADDIN EN.CITE &lt;EndNote&gt;&lt;Cite&gt;&lt;Author&gt;Vos&lt;/Author&gt;&lt;Year&gt;2016&lt;/Year&gt;&lt;RecNum&gt;5804&lt;/RecNum&gt;&lt;DisplayText&gt;(Vos&lt;style face="italic"&gt; et al.&lt;/style&gt; 2016)&lt;/DisplayText&gt;&lt;record&gt;&lt;rec-number&gt;5804&lt;/rec-number&gt;&lt;foreign-keys&gt;&lt;key app="EN" db-id="0tdfz2wrnwtrfleep0d5x5shwf2w0eswevfa" timestamp="0"&gt;5804&lt;/key&gt;&lt;/foreign-keys&gt;&lt;ref-type name="Journal Article"&gt;17&lt;/ref-type&gt;&lt;contributors&gt;&lt;authors&gt;&lt;author&gt;Vos, Theo&lt;/author&gt;&lt;author&gt;Allen, Christine&lt;/author&gt;&lt;author&gt;Arora, Megha&lt;/author&gt;&lt;author&gt;Barber, Ryan M&lt;/author&gt;&lt;author&gt;Bhutta, Zulfiqar A&lt;/author&gt;&lt;author&gt;Brown, Alexandria&lt;/author&gt;&lt;author&gt;Carter, Austin&lt;/author&gt;&lt;author&gt;Casey, Daniel C&lt;/author&gt;&lt;author&gt;Charlson, Fiona J&lt;/author&gt;&lt;author&gt;Chen, Alan Z %J The lancet&lt;/author&gt;&lt;/authors&gt;&lt;/contributors&gt;&lt;titles&gt;&lt;title&gt;Global, regional, and national incidence, prevalence, and years lived with disability for 310 diseases and injuries, 1990–2015: a systematic analysis for the Global Burden of Disease Study 2015&lt;/title&gt;&lt;/titles&gt;&lt;pages&gt;1545-1602&lt;/pages&gt;&lt;volume&gt;388&lt;/volume&gt;&lt;number&gt;10053&lt;/number&gt;&lt;dates&gt;&lt;year&gt;2016&lt;/year&gt;&lt;/dates&gt;&lt;isbn&gt;0140-6736&lt;/isbn&gt;&lt;urls&gt;&lt;/urls&gt;&lt;/record&gt;&lt;/Cite&gt;&lt;/EndNote&gt;</w:instrText>
      </w:r>
      <w:r w:rsidR="007C1BF6" w:rsidRPr="007C1BF6">
        <w:fldChar w:fldCharType="separate"/>
      </w:r>
      <w:r w:rsidR="00C549CD">
        <w:rPr>
          <w:noProof/>
        </w:rPr>
        <w:t>(Vos</w:t>
      </w:r>
      <w:r w:rsidR="00C549CD" w:rsidRPr="00C549CD">
        <w:rPr>
          <w:i/>
          <w:noProof/>
        </w:rPr>
        <w:t xml:space="preserve"> et al.</w:t>
      </w:r>
      <w:r w:rsidR="00C549CD">
        <w:rPr>
          <w:noProof/>
        </w:rPr>
        <w:t xml:space="preserve"> 2016)</w:t>
      </w:r>
      <w:r w:rsidR="007C1BF6" w:rsidRPr="007C1BF6">
        <w:fldChar w:fldCharType="end"/>
      </w:r>
      <w:r w:rsidRPr="007C1BF6">
        <w:t xml:space="preserve">. </w:t>
      </w:r>
      <w:r w:rsidR="00006949" w:rsidRPr="00006949">
        <w:t>Yet many people live with hearing loss for years before seeking help</w:t>
      </w:r>
      <w:r w:rsidR="00DB7645">
        <w:t>, because</w:t>
      </w:r>
      <w:r w:rsidR="00006949">
        <w:t xml:space="preserve"> </w:t>
      </w:r>
      <w:r w:rsidR="00006949" w:rsidRPr="00006949">
        <w:t>symptoms</w:t>
      </w:r>
      <w:r w:rsidR="00006949">
        <w:t xml:space="preserve"> </w:t>
      </w:r>
      <w:r w:rsidR="00006949" w:rsidRPr="00006949">
        <w:t xml:space="preserve">are gradual, often </w:t>
      </w:r>
      <w:r w:rsidR="003A671D">
        <w:t>overlooked</w:t>
      </w:r>
      <w:r w:rsidR="00006949" w:rsidRPr="00006949">
        <w:t xml:space="preserve">, and rarely prioritized. This makes early detection </w:t>
      </w:r>
      <w:r w:rsidR="00DB7645">
        <w:t xml:space="preserve">of people with increased </w:t>
      </w:r>
      <w:proofErr w:type="gramStart"/>
      <w:r w:rsidR="00DB7645">
        <w:t>risk</w:t>
      </w:r>
      <w:proofErr w:type="gramEnd"/>
      <w:r w:rsidR="00DB7645">
        <w:t xml:space="preserve"> </w:t>
      </w:r>
      <w:r w:rsidR="00006949" w:rsidRPr="00006949">
        <w:t>especially important.</w:t>
      </w:r>
    </w:p>
    <w:p w14:paraId="7BB21F1B" w14:textId="6D9FC239" w:rsidR="00006949" w:rsidRDefault="00D13EDA" w:rsidP="00A46889">
      <w:r w:rsidRPr="00D13EDA">
        <w:t xml:space="preserve">Autoimmune rheumatic diseases (ARDs) like rheumatoid arthritis (RA), spondylarthritis (SpA), psoriatic arthritis (PsA), and systemic lupus erythematosus (SLE) are inflammatory conditions that don’t just affect the joints. </w:t>
      </w:r>
      <w:r w:rsidR="00F27120" w:rsidRPr="00F27120">
        <w:t xml:space="preserve">Extra-articular manifestations are common; the </w:t>
      </w:r>
      <w:r w:rsidR="00F27120" w:rsidRPr="00D13EDA">
        <w:t xml:space="preserve">lungs, skin, </w:t>
      </w:r>
      <w:r w:rsidR="00F27120">
        <w:t xml:space="preserve">eyes, </w:t>
      </w:r>
      <w:r w:rsidR="00F27120" w:rsidRPr="00D13EDA">
        <w:t>blood vessels</w:t>
      </w:r>
      <w:r w:rsidR="00F27120" w:rsidRPr="00F27120">
        <w:t xml:space="preserve">, and, importantly, the auditory system can be involved. </w:t>
      </w:r>
      <w:r w:rsidRPr="00D13EDA">
        <w:t>Many patients report hearing difficulties, tinnitus, or balance problems</w:t>
      </w:r>
      <w:r w:rsidR="00F27120">
        <w:t xml:space="preserve">, </w:t>
      </w:r>
      <w:r w:rsidR="00F27120" w:rsidRPr="00F27120">
        <w:t>suggesting that hearing loss may be a clinically relevant but under-recognized complication</w:t>
      </w:r>
      <w:r w:rsidR="00A84408">
        <w:t xml:space="preserve"> </w:t>
      </w:r>
      <w:r w:rsidR="005B3529" w:rsidRPr="00471362">
        <w:fldChar w:fldCharType="begin"/>
      </w:r>
      <w:r w:rsidR="00C549CD">
        <w:instrText xml:space="preserve"> ADDIN EN.CITE &lt;EndNote&gt;&lt;Cite&gt;&lt;Author&gt;Skare&lt;/Author&gt;&lt;Year&gt;2025&lt;/Year&gt;&lt;RecNum&gt;5785&lt;/RecNum&gt;&lt;DisplayText&gt;(Skare&lt;style face="italic"&gt; et al.&lt;/style&gt; 2025)&lt;/DisplayText&gt;&lt;record&gt;&lt;rec-number&gt;5785&lt;/rec-number&gt;&lt;foreign-keys&gt;&lt;key app="EN" db-id="0tdfz2wrnwtrfleep0d5x5shwf2w0eswevfa" timestamp="0"&gt;5785&lt;/key&gt;&lt;/foreign-keys&gt;&lt;ref-type name="Journal Article"&gt;17&lt;/ref-type&gt;&lt;contributors&gt;&lt;authors&gt;&lt;author&gt;Skare, T. L.&lt;/author&gt;&lt;author&gt;Freire de Carvalho, J.&lt;/author&gt;&lt;/authors&gt;&lt;/contributors&gt;&lt;auth-address&gt;Department of Rheumatology, Hospital Evangélico Mackenzie, Curitiba, PR, Brazil.&amp;#xD;Nuclei for Research on Chronic Non-Transmissible Diseases (NUPEC), Federal University of Bahia School of Nutrition, Salvador, Brazil.&lt;/auth-address&gt;&lt;titles&gt;&lt;title&gt;Hearing Loss in Connective Tissue Diseases: A Systematic Review&lt;/title&gt;&lt;secondary-title&gt;Eur J Rheumatol&lt;/secondary-title&gt;&lt;/titles&gt;&lt;pages&gt;1-24&lt;/pages&gt;&lt;volume&gt;12&lt;/volume&gt;&lt;number&gt;1&lt;/number&gt;&lt;dates&gt;&lt;year&gt;2025&lt;/year&gt;&lt;pub-dates&gt;&lt;date&gt;Mar 10&lt;/date&gt;&lt;/pub-dates&gt;&lt;/dates&gt;&lt;isbn&gt;2147-9720 (Print)&amp;#xD;2147-9720&lt;/isbn&gt;&lt;accession-num&gt;40176752&lt;/accession-num&gt;&lt;urls&gt;&lt;related-urls&gt;&lt;url&gt;https://pmc.ncbi.nlm.nih.gov/articles/PMC11966845/&lt;/url&gt;&lt;/related-urls&gt;&lt;/urls&gt;&lt;custom1&gt;Declaration of Interests: The authors have no conflict of interest to declare.&lt;/custom1&gt;&lt;custom2&gt;PMC11966845&lt;/custom2&gt;&lt;electronic-resource-num&gt;10.5152/eurjrheum.2025.23076&lt;/electronic-resource-num&gt;&lt;remote-database-provider&gt;NLM&lt;/remote-database-provider&gt;&lt;language&gt;eng&lt;/language&gt;&lt;/record&gt;&lt;/Cite&gt;&lt;/EndNote&gt;</w:instrText>
      </w:r>
      <w:r w:rsidR="005B3529" w:rsidRPr="00471362">
        <w:fldChar w:fldCharType="separate"/>
      </w:r>
      <w:r w:rsidR="00C549CD">
        <w:rPr>
          <w:noProof/>
        </w:rPr>
        <w:t>(Skare</w:t>
      </w:r>
      <w:r w:rsidR="00C549CD" w:rsidRPr="00C549CD">
        <w:rPr>
          <w:i/>
          <w:noProof/>
        </w:rPr>
        <w:t xml:space="preserve"> et al.</w:t>
      </w:r>
      <w:r w:rsidR="00C549CD">
        <w:rPr>
          <w:noProof/>
        </w:rPr>
        <w:t xml:space="preserve"> 2025)</w:t>
      </w:r>
      <w:r w:rsidR="005B3529" w:rsidRPr="00471362">
        <w:fldChar w:fldCharType="end"/>
      </w:r>
      <w:r w:rsidR="005B3529" w:rsidRPr="00846B3C">
        <w:t xml:space="preserve">. </w:t>
      </w:r>
    </w:p>
    <w:p w14:paraId="13E8FF3E" w14:textId="4862104F" w:rsidR="006E6C2E" w:rsidRPr="006E6C2E" w:rsidRDefault="00E624BB" w:rsidP="00A46889">
      <w:pPr>
        <w:pStyle w:val="Heading4"/>
      </w:pPr>
      <w:r>
        <w:rPr>
          <w:rStyle w:val="Heading4Char"/>
          <w:b/>
          <w:bCs/>
          <w:i/>
          <w:iCs/>
        </w:rPr>
        <w:t xml:space="preserve">1.1.1 </w:t>
      </w:r>
      <w:r w:rsidR="00BA6B3B" w:rsidRPr="006E6C2E">
        <w:rPr>
          <w:rStyle w:val="Heading4Char"/>
          <w:b/>
          <w:bCs/>
          <w:i/>
          <w:iCs/>
        </w:rPr>
        <w:t>Observational evidence linking ARDs to hearing loss</w:t>
      </w:r>
    </w:p>
    <w:p w14:paraId="68457442" w14:textId="680D400F" w:rsidR="00E12AA9" w:rsidRDefault="00A84408" w:rsidP="00A46889">
      <w:r w:rsidRPr="00A84408">
        <w:t xml:space="preserve">Several </w:t>
      </w:r>
      <w:r w:rsidR="00990961">
        <w:t xml:space="preserve">cross-sectional </w:t>
      </w:r>
      <w:r w:rsidRPr="00A84408">
        <w:t>studies have</w:t>
      </w:r>
      <w:r w:rsidR="009208BC">
        <w:t xml:space="preserve"> shown </w:t>
      </w:r>
      <w:r w:rsidR="009208BC" w:rsidRPr="00A84408">
        <w:t>an increased</w:t>
      </w:r>
      <w:r w:rsidRPr="00A84408">
        <w:t xml:space="preserve"> risk of</w:t>
      </w:r>
      <w:r>
        <w:t xml:space="preserve"> </w:t>
      </w:r>
      <w:r w:rsidR="00E12AA9" w:rsidRPr="00846B3C">
        <w:t>sensorineural hearing loss (SNHL) in ARD patients. A meta-analysis of 12 studies</w:t>
      </w:r>
      <w:r>
        <w:t xml:space="preserve"> involving over </w:t>
      </w:r>
      <w:r w:rsidR="00E12AA9" w:rsidRPr="00846B3C">
        <w:t>20,</w:t>
      </w:r>
      <w:r>
        <w:t>000</w:t>
      </w:r>
      <w:r w:rsidR="00E12AA9" w:rsidRPr="00846B3C">
        <w:t xml:space="preserve"> RA patients found </w:t>
      </w:r>
      <w:r w:rsidR="007C1BF6" w:rsidRPr="00846B3C">
        <w:t>3.4-fold higher odds</w:t>
      </w:r>
      <w:r w:rsidR="00E12AA9" w:rsidRPr="00846B3C">
        <w:t xml:space="preserve"> of SNHL </w:t>
      </w:r>
      <w:r>
        <w:t xml:space="preserve">compared </w:t>
      </w:r>
      <w:r w:rsidR="00A3736F">
        <w:t xml:space="preserve">with </w:t>
      </w:r>
      <w:r>
        <w:t xml:space="preserve">controls, </w:t>
      </w:r>
      <w:r w:rsidR="00E12AA9" w:rsidRPr="00846B3C">
        <w:t xml:space="preserve">with no corresponding increase in conductive loss </w:t>
      </w:r>
      <w:r w:rsidR="00154E10">
        <w:fldChar w:fldCharType="begin">
          <w:fldData xml:space="preserve">PEVuZE5vdGU+PENpdGU+PEF1dGhvcj5DaGFpdGlkaXM8L0F1dGhvcj48WWVhcj4yMDIwPC9ZZWFy
PjxSZWNOdW0+NTc4NjwvUmVjTnVtPjxEaXNwbGF5VGV4dD4oQ2hhaXRpZGlzPHN0eWxlIGZhY2U9
Iml0YWxpYyI+IGV0IGFsLjwvc3R5bGU+IDIwMjApPC9EaXNwbGF5VGV4dD48cmVjb3JkPjxyZWMt
bnVtYmVyPjU3ODY8L3JlYy1udW1iZXI+PGZvcmVpZ24ta2V5cz48a2V5IGFwcD0iRU4iIGRiLWlk
PSIwdGRmejJ3cm53dHJmbGVlcDBkNXg1c2h3ZjJ3MGVzd2V2ZmEiIHRpbWVzdGFtcD0iMCI+NTc4
Njwva2V5PjwvZm9yZWlnbi1rZXlzPjxyZWYtdHlwZSBuYW1lPSJKb3VybmFsIEFydGljbGUiPjE3
PC9yZWYtdHlwZT48Y29udHJpYnV0b3JzPjxhdXRob3JzPjxhdXRob3I+Q2hhaXRpZGlzLCBOLjwv
YXV0aG9yPjxhdXRob3I+VGhlb2NoYXJpcywgUC48L2F1dGhvcj48YXV0aG9yPkZlc3RhcywgQy48
L2F1dGhvcj48YXV0aG9yPkFyaXR6aSwgSS48L2F1dGhvcj48L2F1dGhvcnM+PC9jb250cmlidXRv
cnM+PGF1dGgtYWRkcmVzcz5IZWxsZW5pYyBBcm15IE1lZGljYWwgQ29ycHMsIEthc3RvcmlhLCBH
cmVlY2UuIG5jaGFpdGlkYXV0aEBnbWFpbC5jb20uJiN4RDtIZWxsZW5pYyBQb2xpY2UgTWVkaWNh
bCBDZW50ZXIsIFRoZXNzYWxvbsOta2ksIEdyZWVjZS4mI3hEO0RlcGFydG1lbnQgb2YgT3Rvcmhp
bm9sYXJ5bmdvbG9neSwgNDAxIEdlbmVyYWwgTWlsaXRhcnkgSG9zcGl0YWwgb2YgQXRoZW5zLCBB
dGhlbnMsIEdyZWVjZS4mI3hEO0RlcGFydG1lbnQgb2YgU3VyZ2VyeSwgR2VuZXJhbCBIb3NwaXRh
bCBvZiBLYXN0b3JpYSwgS2FzdG9yaWEsIEdyZWVjZS48L2F1dGgtYWRkcmVzcz48dGl0bGVzPjx0
aXRsZT5Bc3NvY2lhdGlvbiBvZiByaGV1bWF0b2lkIGFydGhyaXRpcyB3aXRoIGhlYXJpbmcgbG9z
czogYSBzeXN0ZW1hdGljIHJldmlldyBhbmQgbWV0YS1hbmFseXNpczwvdGl0bGU+PHNlY29uZGFy
eS10aXRsZT5SaGV1bWF0b2wgSW50PC9zZWNvbmRhcnktdGl0bGU+PC90aXRsZXM+PHBhZ2VzPjE3
NzEtMTc3OTwvcGFnZXM+PHZvbHVtZT40MDwvdm9sdW1lPjxudW1iZXI+MTE8L251bWJlcj48ZWRp
dGlvbj4yMDIwMDYwMjwvZWRpdGlvbj48a2V5d29yZHM+PGtleXdvcmQ+QXJ0aHJpdGlzLCBSaGV1
bWF0b2lkLyplcGlkZW1pb2xvZ3k8L2tleXdvcmQ+PGtleXdvcmQ+QXVkaW9tZXRyeSwgUHVyZS1U
b25lPC9rZXl3b3JkPjxrZXl3b3JkPkhlYXJpbmcgTG9zcywgQ29uZHVjdGl2ZS9kaWFnbm9zaXMv
KmVwaWRlbWlvbG9neTwva2V5d29yZD48a2V5d29yZD5IZWFyaW5nIExvc3MsIE1peGVkIENvbmR1
Y3RpdmUtU2Vuc29yaW5ldXJhbC9kaWFnbm9zaXMvKmVwaWRlbWlvbG9neTwva2V5d29yZD48a2V5
d29yZD5IZWFyaW5nIExvc3MsIFNlbnNvcmluZXVyYWwvZGlhZ25vc2lzLyplcGlkZW1pb2xvZ3k8
L2tleXdvcmQ+PGtleXdvcmQ+SHVtYW5zPC9rZXl3b3JkPjxrZXl3b3JkPk1hc3MgU2NyZWVuaW5n
PC9rZXl3b3JkPjxrZXl3b3JkPk9kZHMgUmF0aW88L2tleXdvcmQ+PGtleXdvcmQ+Q29uZHVjdGl2
ZSBoZWFyaW5nIGxvc3M8L2tleXdvcmQ+PGtleXdvcmQ+SGVhcmluZyBsb3NzPC9rZXl3b3JkPjxr
ZXl3b3JkPk1peGVkIGhlYXJpbmcgbG9zczwva2V5d29yZD48a2V5d29yZD5SaGV1bWF0b2lkIGFy
dGhyaXRpczwva2V5d29yZD48a2V5d29yZD5TZW5zb3JpbmV1cmFsIGhlYXJpbmcgbG9zczwva2V5
d29yZD48L2tleXdvcmRzPjxkYXRlcz48eWVhcj4yMDIwPC95ZWFyPjxwdWItZGF0ZXM+PGRhdGU+
Tm92PC9kYXRlPjwvcHViLWRhdGVzPjwvZGF0ZXM+PGlzYm4+MDE3Mi04MTcyPC9pc2JuPjxhY2Nl
c3Npb24tbnVtPjMyNDg4NDMwPC9hY2Nlc3Npb24tbnVtPjx1cmxzPjxyZWxhdGVkLXVybHM+PHVy
bD5odHRwczovL2xpbmsuc3ByaW5nZXIuY29tL2FydGljbGUvMTAuMTAwNy9zMDAyOTYtMDIwLTA0
NjA5LTE8L3VybD48L3JlbGF0ZWQtdXJscz48L3VybHM+PGVsZWN0cm9uaWMtcmVzb3VyY2UtbnVt
PjEwLjEwMDcvczAwMjk2LTAyMC0wNDYwOS0xPC9lbGVjdHJvbmljLXJlc291cmNlLW51bT48cmVt
b3RlLWRhdGFiYXNlLXByb3ZpZGVyPk5MTTwvcmVtb3RlLWRhdGFiYXNlLXByb3ZpZGVyPjxsYW5n
dWFnZT5lbmc8L2xhbmd1YWdlPjwvcmVjb3JkPjwvQ2l0ZT48L0VuZE5vdGU+
</w:fldData>
        </w:fldChar>
      </w:r>
      <w:r w:rsidR="00C549CD">
        <w:instrText xml:space="preserve"> ADDIN EN.CITE </w:instrText>
      </w:r>
      <w:r w:rsidR="00C549CD">
        <w:fldChar w:fldCharType="begin">
          <w:fldData xml:space="preserve">PEVuZE5vdGU+PENpdGU+PEF1dGhvcj5DaGFpdGlkaXM8L0F1dGhvcj48WWVhcj4yMDIwPC9ZZWFy
PjxSZWNOdW0+NTc4NjwvUmVjTnVtPjxEaXNwbGF5VGV4dD4oQ2hhaXRpZGlzPHN0eWxlIGZhY2U9
Iml0YWxpYyI+IGV0IGFsLjwvc3R5bGU+IDIwMjApPC9EaXNwbGF5VGV4dD48cmVjb3JkPjxyZWMt
bnVtYmVyPjU3ODY8L3JlYy1udW1iZXI+PGZvcmVpZ24ta2V5cz48a2V5IGFwcD0iRU4iIGRiLWlk
PSIwdGRmejJ3cm53dHJmbGVlcDBkNXg1c2h3ZjJ3MGVzd2V2ZmEiIHRpbWVzdGFtcD0iMCI+NTc4
Njwva2V5PjwvZm9yZWlnbi1rZXlzPjxyZWYtdHlwZSBuYW1lPSJKb3VybmFsIEFydGljbGUiPjE3
PC9yZWYtdHlwZT48Y29udHJpYnV0b3JzPjxhdXRob3JzPjxhdXRob3I+Q2hhaXRpZGlzLCBOLjwv
YXV0aG9yPjxhdXRob3I+VGhlb2NoYXJpcywgUC48L2F1dGhvcj48YXV0aG9yPkZlc3RhcywgQy48
L2F1dGhvcj48YXV0aG9yPkFyaXR6aSwgSS48L2F1dGhvcj48L2F1dGhvcnM+PC9jb250cmlidXRv
cnM+PGF1dGgtYWRkcmVzcz5IZWxsZW5pYyBBcm15IE1lZGljYWwgQ29ycHMsIEthc3RvcmlhLCBH
cmVlY2UuIG5jaGFpdGlkYXV0aEBnbWFpbC5jb20uJiN4RDtIZWxsZW5pYyBQb2xpY2UgTWVkaWNh
bCBDZW50ZXIsIFRoZXNzYWxvbsOta2ksIEdyZWVjZS4mI3hEO0RlcGFydG1lbnQgb2YgT3Rvcmhp
bm9sYXJ5bmdvbG9neSwgNDAxIEdlbmVyYWwgTWlsaXRhcnkgSG9zcGl0YWwgb2YgQXRoZW5zLCBB
dGhlbnMsIEdyZWVjZS4mI3hEO0RlcGFydG1lbnQgb2YgU3VyZ2VyeSwgR2VuZXJhbCBIb3NwaXRh
bCBvZiBLYXN0b3JpYSwgS2FzdG9yaWEsIEdyZWVjZS48L2F1dGgtYWRkcmVzcz48dGl0bGVzPjx0
aXRsZT5Bc3NvY2lhdGlvbiBvZiByaGV1bWF0b2lkIGFydGhyaXRpcyB3aXRoIGhlYXJpbmcgbG9z
czogYSBzeXN0ZW1hdGljIHJldmlldyBhbmQgbWV0YS1hbmFseXNpczwvdGl0bGU+PHNlY29uZGFy
eS10aXRsZT5SaGV1bWF0b2wgSW50PC9zZWNvbmRhcnktdGl0bGU+PC90aXRsZXM+PHBhZ2VzPjE3
NzEtMTc3OTwvcGFnZXM+PHZvbHVtZT40MDwvdm9sdW1lPjxudW1iZXI+MTE8L251bWJlcj48ZWRp
dGlvbj4yMDIwMDYwMjwvZWRpdGlvbj48a2V5d29yZHM+PGtleXdvcmQ+QXJ0aHJpdGlzLCBSaGV1
bWF0b2lkLyplcGlkZW1pb2xvZ3k8L2tleXdvcmQ+PGtleXdvcmQ+QXVkaW9tZXRyeSwgUHVyZS1U
b25lPC9rZXl3b3JkPjxrZXl3b3JkPkhlYXJpbmcgTG9zcywgQ29uZHVjdGl2ZS9kaWFnbm9zaXMv
KmVwaWRlbWlvbG9neTwva2V5d29yZD48a2V5d29yZD5IZWFyaW5nIExvc3MsIE1peGVkIENvbmR1
Y3RpdmUtU2Vuc29yaW5ldXJhbC9kaWFnbm9zaXMvKmVwaWRlbWlvbG9neTwva2V5d29yZD48a2V5
d29yZD5IZWFyaW5nIExvc3MsIFNlbnNvcmluZXVyYWwvZGlhZ25vc2lzLyplcGlkZW1pb2xvZ3k8
L2tleXdvcmQ+PGtleXdvcmQ+SHVtYW5zPC9rZXl3b3JkPjxrZXl3b3JkPk1hc3MgU2NyZWVuaW5n
PC9rZXl3b3JkPjxrZXl3b3JkPk9kZHMgUmF0aW88L2tleXdvcmQ+PGtleXdvcmQ+Q29uZHVjdGl2
ZSBoZWFyaW5nIGxvc3M8L2tleXdvcmQ+PGtleXdvcmQ+SGVhcmluZyBsb3NzPC9rZXl3b3JkPjxr
ZXl3b3JkPk1peGVkIGhlYXJpbmcgbG9zczwva2V5d29yZD48a2V5d29yZD5SaGV1bWF0b2lkIGFy
dGhyaXRpczwva2V5d29yZD48a2V5d29yZD5TZW5zb3JpbmV1cmFsIGhlYXJpbmcgbG9zczwva2V5
d29yZD48L2tleXdvcmRzPjxkYXRlcz48eWVhcj4yMDIwPC95ZWFyPjxwdWItZGF0ZXM+PGRhdGU+
Tm92PC9kYXRlPjwvcHViLWRhdGVzPjwvZGF0ZXM+PGlzYm4+MDE3Mi04MTcyPC9pc2JuPjxhY2Nl
c3Npb24tbnVtPjMyNDg4NDMwPC9hY2Nlc3Npb24tbnVtPjx1cmxzPjxyZWxhdGVkLXVybHM+PHVy
bD5odHRwczovL2xpbmsuc3ByaW5nZXIuY29tL2FydGljbGUvMTAuMTAwNy9zMDAyOTYtMDIwLTA0
NjA5LTE8L3VybD48L3JlbGF0ZWQtdXJscz48L3VybHM+PGVsZWN0cm9uaWMtcmVzb3VyY2UtbnVt
PjEwLjEwMDcvczAwMjk2LTAyMC0wNDYwOS0xPC9lbGVjdHJvbmljLXJlc291cmNlLW51bT48cmVt
b3RlLWRhdGFiYXNlLXByb3ZpZGVyPk5MTTwvcmVtb3RlLWRhdGFiYXNlLXByb3ZpZGVyPjxsYW5n
dWFnZT5lbmc8L2xhbmd1YWdlPjwvcmVjb3JkPjwvQ2l0ZT48L0VuZE5vdGU+
</w:fldData>
        </w:fldChar>
      </w:r>
      <w:r w:rsidR="00C549CD">
        <w:instrText xml:space="preserve"> ADDIN EN.CITE.DATA </w:instrText>
      </w:r>
      <w:r w:rsidR="00C549CD">
        <w:fldChar w:fldCharType="end"/>
      </w:r>
      <w:r w:rsidR="00154E10">
        <w:fldChar w:fldCharType="separate"/>
      </w:r>
      <w:r w:rsidR="00C549CD">
        <w:rPr>
          <w:noProof/>
        </w:rPr>
        <w:t>(Chaitidis</w:t>
      </w:r>
      <w:r w:rsidR="00C549CD" w:rsidRPr="00C549CD">
        <w:rPr>
          <w:i/>
          <w:noProof/>
        </w:rPr>
        <w:t xml:space="preserve"> et al.</w:t>
      </w:r>
      <w:r w:rsidR="00C549CD">
        <w:rPr>
          <w:noProof/>
        </w:rPr>
        <w:t xml:space="preserve"> 2020)</w:t>
      </w:r>
      <w:r w:rsidR="00154E10">
        <w:fldChar w:fldCharType="end"/>
      </w:r>
      <w:r>
        <w:t xml:space="preserve">. </w:t>
      </w:r>
      <w:r w:rsidR="00990961">
        <w:t xml:space="preserve">RA patients tend to </w:t>
      </w:r>
      <w:r w:rsidR="00990961" w:rsidRPr="004C345C">
        <w:t xml:space="preserve">hear less well, especially at higher </w:t>
      </w:r>
      <w:r w:rsidR="00990961">
        <w:t xml:space="preserve">frequencies </w:t>
      </w:r>
      <w:r w:rsidR="00990961" w:rsidRPr="004C345C">
        <w:t>(2,000–8,000 Hz)</w:t>
      </w:r>
      <w:r w:rsidR="00990961" w:rsidRPr="00846B3C">
        <w:t xml:space="preserve">, </w:t>
      </w:r>
      <w:r w:rsidR="00990961">
        <w:t>compared to matched controls</w:t>
      </w:r>
      <w:r w:rsidR="00990961" w:rsidRPr="004C345C">
        <w:t>, and the degree of impairment appears to increase with disease duration</w:t>
      </w:r>
      <w:r w:rsidR="00990961" w:rsidRPr="00846B3C">
        <w:t xml:space="preserve"> </w:t>
      </w:r>
      <w:r w:rsidR="00990961">
        <w:fldChar w:fldCharType="begin"/>
      </w:r>
      <w:r w:rsidR="00990961">
        <w:instrText xml:space="preserve"> ADDIN EN.CITE &lt;EndNote&gt;&lt;Cite&gt;&lt;Author&gt;Kiakojuri&lt;/Author&gt;&lt;Year&gt;2019&lt;/Year&gt;&lt;RecNum&gt;5789&lt;/RecNum&gt;&lt;DisplayText&gt;(Kiakojuri&lt;style face="italic"&gt; et al.&lt;/style&gt; 2019)&lt;/DisplayText&gt;&lt;record&gt;&lt;rec-number&gt;5789&lt;/rec-number&gt;&lt;foreign-keys&gt;&lt;key app="EN" db-id="0tdfz2wrnwtrfleep0d5x5shwf2w0eswevfa" timestamp="0"&gt;5789&lt;/key&gt;&lt;/foreign-keys&gt;&lt;ref-type name="Journal Article"&gt;17&lt;/ref-type&gt;&lt;contributors&gt;&lt;authors&gt;&lt;author&gt;Kiakojuri, K.&lt;/author&gt;&lt;author&gt;Yousef Ghahari, B.&lt;/author&gt;&lt;author&gt;Soltanparast, S.&lt;/author&gt;&lt;author&gt;Monadi, M.&lt;/author&gt;&lt;/authors&gt;&lt;/contributors&gt;&lt;auth-address&gt;Department of ENT Babol University of Medical Sciences, Babol, Iran.&amp;#xD;Department of Internal Medicine, Babol University of Medical Sciences, Babol, Iran.&amp;#xD;Department of Audiology, School of Rehabilitation, Iran University of Medical Sciences, Tehran, Iran.&lt;/auth-address&gt;&lt;titles&gt;&lt;title&gt;Hearing status in patients with rheumatoid arthritis&lt;/title&gt;&lt;secondary-title&gt;Caspian J Intern Med&lt;/secondary-title&gt;&lt;/titles&gt;&lt;pages&gt;447-451&lt;/pages&gt;&lt;volume&gt;10&lt;/volume&gt;&lt;number&gt;4&lt;/number&gt;&lt;keywords&gt;&lt;keyword&gt;Audiometry&lt;/keyword&gt;&lt;keyword&gt;Hearing loss&lt;/keyword&gt;&lt;keyword&gt;Rheumatoid arthritis&lt;/keyword&gt;&lt;keyword&gt;Sensorineural hearing loss&lt;/keyword&gt;&lt;keyword&gt;Speech perception&lt;/keyword&gt;&lt;keyword&gt;Tympanometry&lt;/keyword&gt;&lt;/keywords&gt;&lt;dates&gt;&lt;year&gt;2019&lt;/year&gt;&lt;pub-dates&gt;&lt;date&gt;Fall&lt;/date&gt;&lt;/pub-dates&gt;&lt;/dates&gt;&lt;isbn&gt;2008-6164 (Print)&amp;#xD;2008-6164&lt;/isbn&gt;&lt;accession-num&gt;31814944&lt;/accession-num&gt;&lt;urls&gt;&lt;related-urls&gt;&lt;url&gt;http://caspjim.com/files/site1/user_files_6942f6/sanaz-A-10-1230-1-c3c0a03.pdf&lt;/url&gt;&lt;/related-urls&gt;&lt;/urls&gt;&lt;custom1&gt;The author&amp;apos;s declare that they have no competing interest.&lt;/custom1&gt;&lt;custom2&gt;PMC6856920&lt;/custom2&gt;&lt;electronic-resource-num&gt;10.22088/cjim.10.4.447&lt;/electronic-resource-num&gt;&lt;remote-database-provider&gt;NLM&lt;/remote-database-provider&gt;&lt;language&gt;eng&lt;/language&gt;&lt;/record&gt;&lt;/Cite&gt;&lt;/EndNote&gt;</w:instrText>
      </w:r>
      <w:r w:rsidR="00990961">
        <w:fldChar w:fldCharType="separate"/>
      </w:r>
      <w:r w:rsidR="00990961">
        <w:rPr>
          <w:noProof/>
        </w:rPr>
        <w:t>(Kiakojuri</w:t>
      </w:r>
      <w:r w:rsidR="00990961" w:rsidRPr="00C549CD">
        <w:rPr>
          <w:i/>
          <w:noProof/>
        </w:rPr>
        <w:t xml:space="preserve"> et al.</w:t>
      </w:r>
      <w:r w:rsidR="00990961">
        <w:rPr>
          <w:noProof/>
        </w:rPr>
        <w:t xml:space="preserve"> 2019)</w:t>
      </w:r>
      <w:r w:rsidR="00990961">
        <w:fldChar w:fldCharType="end"/>
      </w:r>
      <w:r w:rsidR="00990961">
        <w:t xml:space="preserve">. </w:t>
      </w:r>
      <w:r>
        <w:t xml:space="preserve">In </w:t>
      </w:r>
      <w:r w:rsidR="00E12AA9" w:rsidRPr="00846B3C">
        <w:t>SLE</w:t>
      </w:r>
      <w:r>
        <w:t xml:space="preserve">, a </w:t>
      </w:r>
      <w:r w:rsidR="00990961">
        <w:t xml:space="preserve">similar </w:t>
      </w:r>
      <w:r>
        <w:t xml:space="preserve">meta-analysis reported </w:t>
      </w:r>
      <w:r w:rsidR="00E12AA9" w:rsidRPr="00846B3C">
        <w:t xml:space="preserve">2.3-fold increased odds </w:t>
      </w:r>
      <w:r w:rsidR="00154E10">
        <w:fldChar w:fldCharType="begin">
          <w:fldData xml:space="preserve">PEVuZE5vdGU+PENpdGU+PEF1dGhvcj5QYXJhc2Nob3U8L0F1dGhvcj48WWVhcj4yMDIxPC9ZZWFy
PjxSZWNOdW0+NTc4NzwvUmVjTnVtPjxEaXNwbGF5VGV4dD4oUGFyYXNjaG91PHN0eWxlIGZhY2U9
Iml0YWxpYyI+IGV0IGFsLjwvc3R5bGU+IDIwMjEpPC9EaXNwbGF5VGV4dD48cmVjb3JkPjxyZWMt
bnVtYmVyPjU3ODc8L3JlYy1udW1iZXI+PGZvcmVpZ24ta2V5cz48a2V5IGFwcD0iRU4iIGRiLWlk
PSIwdGRmejJ3cm53dHJmbGVlcDBkNXg1c2h3ZjJ3MGVzd2V2ZmEiIHRpbWVzdGFtcD0iMCI+NTc4
Nzwva2V5PjwvZm9yZWlnbi1rZXlzPjxyZWYtdHlwZSBuYW1lPSJKb3VybmFsIEFydGljbGUiPjE3
PC9yZWYtdHlwZT48Y29udHJpYnV0b3JzPjxhdXRob3JzPjxhdXRob3I+UGFyYXNjaG91LCBWLjwv
YXV0aG9yPjxhdXRob3I+Q2hhaXRpZGlzLCBOLjwvYXV0aG9yPjxhdXRob3I+UGFwYWRvcG91bG91
LCBaLjwvYXV0aG9yPjxhdXRob3I+VGhlb2NoYXJpcywgUC48L2F1dGhvcj48YXV0aG9yPlNpb2xv
cywgUC48L2F1dGhvcj48YXV0aG9yPkZlc3RhcywgQy48L2F1dGhvcj48L2F1dGhvcnM+PC9jb250
cmlidXRvcnM+PGF1dGgtYWRkcmVzcz5IZWxsZW5pYyBQb2xpY2UgTWVkaWNhbCBDZW50ZXIsIFRo
ZXNzYWxvbmlraSwgR3JlZWNlLiYjeEQ7SGVsbGVuaWMgQXJteSBNZWRpY2FsIENvcnBzLCBLYXN0
b3JpYSwgR3JlZWNlLiBuY2hhaXRpZGF1dGhAZ21haWwuY29tLiYjeEQ7M3JkIERlcGFydG1lbnQg
b2YgUGVkaWF0cmljcywgSGlwcG9rcmF0aW9uIEdlbmVyYWwgSG9zcGl0YWwsIEFyaXN0b3RsZSBV
bml2ZXJzaXR5IG9mIFRoZXNzYWxvbmlraSwgVGhlc3NhbG9uaWtpLCBHcmVlY2UuJiN4RDsxc3Qg
RGVwYXJ0bWVudCBvZiBQZWRpYXRyaWNzLCBIaXBwb2tyYXRpb24gR2VuZXJhbCBIb3NwaXRhbCwg
QXJpc3RvdGxlIFVuaXZlcnNpdHkgb2YgVGhlc3NhbG9uaWtpLCBUaGVzc2Fsb25pa2ksIEdyZWVj
ZS4mI3hEO0RlcGFydG1lbnQgb2YgT3Rvcmhpbm9sYXJ5bmdvbG9neSwgNDAxIEdlbmVyYWwgTWls
aXRhcnkgSG9zcGl0YWwgb2YgQXRoZW5zLCBBdGhlbnMsIEdyZWVjZS48L2F1dGgtYWRkcmVzcz48
dGl0bGVzPjx0aXRsZT5Bc3NvY2lhdGlvbiBvZiBzeXN0ZW1pYyBsdXB1cyBlcnl0aGVtYXRvc3Vz
IHdpdGggaGVhcmluZyBsb3NzOiBhIHN5c3RlbWljIHJldmlldyBhbmQgbWV0YS1hbmFseXNpczwv
dGl0bGU+PHNlY29uZGFyeS10aXRsZT5SaGV1bWF0b2wgSW50PC9zZWNvbmRhcnktdGl0bGU+PC90
aXRsZXM+PHBhZ2VzPjY4MS02ODk8L3BhZ2VzPjx2b2x1bWU+NDE8L3ZvbHVtZT48bnVtYmVyPjQ8
L251bWJlcj48ZWRpdGlvbj4yMDIxMDIwMzwvZWRpdGlvbj48a2V5d29yZHM+PGtleXdvcmQ+QWR1
bHQ8L2tleXdvcmQ+PGtleXdvcmQ+QWdlZDwva2V5d29yZD48a2V5d29yZD5BdWRpb21ldHJ5LCBQ
dXJlLVRvbmU8L2tleXdvcmQ+PGtleXdvcmQ+RmVtYWxlPC9rZXl3b3JkPjxrZXl3b3JkPkhlYXJp
bmcgTG9zcy8qZXRpb2xvZ3k8L2tleXdvcmQ+PGtleXdvcmQ+SGVhcmluZyBMb3NzLCBDb25kdWN0
aXZlLypldGlvbG9neTwva2V5d29yZD48a2V5d29yZD5IZWFyaW5nIExvc3MsIFNlbnNvcmluZXVy
YWwvKmV0aW9sb2d5PC9rZXl3b3JkPjxrZXl3b3JkPkh1bWFuczwva2V5d29yZD48a2V5d29yZD5M
dXB1cyBFcnl0aGVtYXRvc3VzLCBTeXN0ZW1pYy8qY29tcGxpY2F0aW9uczwva2V5d29yZD48a2V5
d29yZD5NYWxlPC9rZXl3b3JkPjxrZXl3b3JkPk1pZGRsZSBBZ2VkPC9rZXl3b3JkPjxrZXl3b3Jk
PkNvbmR1Y3RpdmUgaGVhcmluZyBsb3NzPC9rZXl3b3JkPjxrZXl3b3JkPkhlYXJpbmcgbG9zczwv
a2V5d29yZD48a2V5d29yZD5NaXhlZCBoZWFyaW5nIGxvc3M8L2tleXdvcmQ+PGtleXdvcmQ+U2xl
PC9rZXl3b3JkPjxrZXl3b3JkPlNlbnNvcmluZXVyYWwgaGVhcmluZyBsb3NzPC9rZXl3b3JkPjxr
ZXl3b3JkPlN5c3RlbWljIGx1cHVzIGVyeXRoZW1hdG9zdXM8L2tleXdvcmQ+PC9rZXl3b3Jkcz48
ZGF0ZXM+PHllYXI+MjAyMTwveWVhcj48cHViLWRhdGVzPjxkYXRlPkFwcjwvZGF0ZT48L3B1Yi1k
YXRlcz48L2RhdGVzPjxpc2JuPjAxNzItODE3MjwvaXNibj48YWNjZXNzaW9uLW51bT4zMzUzMzk4
MTwvYWNjZXNzaW9uLW51bT48dXJscz48cmVsYXRlZC11cmxzPjx1cmw+aHR0cHM6Ly9saW5rLnNw
cmluZ2VyLmNvbS9hcnRpY2xlLzEwLjEwMDcvczAwMjk2LTAyMS0wNDc4OC01PC91cmw+PC9yZWxh
dGVkLXVybHM+PC91cmxzPjxlbGVjdHJvbmljLXJlc291cmNlLW51bT4xMC4xMDA3L3MwMDI5Ni0w
MjEtMDQ3ODgtNTwvZWxlY3Ryb25pYy1yZXNvdXJjZS1udW0+PHJlbW90ZS1kYXRhYmFzZS1wcm92
aWRlcj5OTE08L3JlbW90ZS1kYXRhYmFzZS1wcm92aWRlcj48bGFuZ3VhZ2U+ZW5nPC9sYW5ndWFn
ZT48L3JlY29yZD48L0NpdGU+PC9FbmROb3RlPn==
</w:fldData>
        </w:fldChar>
      </w:r>
      <w:r w:rsidR="00C549CD">
        <w:instrText xml:space="preserve"> ADDIN EN.CITE </w:instrText>
      </w:r>
      <w:r w:rsidR="00C549CD">
        <w:fldChar w:fldCharType="begin">
          <w:fldData xml:space="preserve">PEVuZE5vdGU+PENpdGU+PEF1dGhvcj5QYXJhc2Nob3U8L0F1dGhvcj48WWVhcj4yMDIxPC9ZZWFy
PjxSZWNOdW0+NTc4NzwvUmVjTnVtPjxEaXNwbGF5VGV4dD4oUGFyYXNjaG91PHN0eWxlIGZhY2U9
Iml0YWxpYyI+IGV0IGFsLjwvc3R5bGU+IDIwMjEpPC9EaXNwbGF5VGV4dD48cmVjb3JkPjxyZWMt
bnVtYmVyPjU3ODc8L3JlYy1udW1iZXI+PGZvcmVpZ24ta2V5cz48a2V5IGFwcD0iRU4iIGRiLWlk
PSIwdGRmejJ3cm53dHJmbGVlcDBkNXg1c2h3ZjJ3MGVzd2V2ZmEiIHRpbWVzdGFtcD0iMCI+NTc4
Nzwva2V5PjwvZm9yZWlnbi1rZXlzPjxyZWYtdHlwZSBuYW1lPSJKb3VybmFsIEFydGljbGUiPjE3
PC9yZWYtdHlwZT48Y29udHJpYnV0b3JzPjxhdXRob3JzPjxhdXRob3I+UGFyYXNjaG91LCBWLjwv
YXV0aG9yPjxhdXRob3I+Q2hhaXRpZGlzLCBOLjwvYXV0aG9yPjxhdXRob3I+UGFwYWRvcG91bG91
LCBaLjwvYXV0aG9yPjxhdXRob3I+VGhlb2NoYXJpcywgUC48L2F1dGhvcj48YXV0aG9yPlNpb2xv
cywgUC48L2F1dGhvcj48YXV0aG9yPkZlc3RhcywgQy48L2F1dGhvcj48L2F1dGhvcnM+PC9jb250
cmlidXRvcnM+PGF1dGgtYWRkcmVzcz5IZWxsZW5pYyBQb2xpY2UgTWVkaWNhbCBDZW50ZXIsIFRo
ZXNzYWxvbmlraSwgR3JlZWNlLiYjeEQ7SGVsbGVuaWMgQXJteSBNZWRpY2FsIENvcnBzLCBLYXN0
b3JpYSwgR3JlZWNlLiBuY2hhaXRpZGF1dGhAZ21haWwuY29tLiYjeEQ7M3JkIERlcGFydG1lbnQg
b2YgUGVkaWF0cmljcywgSGlwcG9rcmF0aW9uIEdlbmVyYWwgSG9zcGl0YWwsIEFyaXN0b3RsZSBV
bml2ZXJzaXR5IG9mIFRoZXNzYWxvbmlraSwgVGhlc3NhbG9uaWtpLCBHcmVlY2UuJiN4RDsxc3Qg
RGVwYXJ0bWVudCBvZiBQZWRpYXRyaWNzLCBIaXBwb2tyYXRpb24gR2VuZXJhbCBIb3NwaXRhbCwg
QXJpc3RvdGxlIFVuaXZlcnNpdHkgb2YgVGhlc3NhbG9uaWtpLCBUaGVzc2Fsb25pa2ksIEdyZWVj
ZS4mI3hEO0RlcGFydG1lbnQgb2YgT3Rvcmhpbm9sYXJ5bmdvbG9neSwgNDAxIEdlbmVyYWwgTWls
aXRhcnkgSG9zcGl0YWwgb2YgQXRoZW5zLCBBdGhlbnMsIEdyZWVjZS48L2F1dGgtYWRkcmVzcz48
dGl0bGVzPjx0aXRsZT5Bc3NvY2lhdGlvbiBvZiBzeXN0ZW1pYyBsdXB1cyBlcnl0aGVtYXRvc3Vz
IHdpdGggaGVhcmluZyBsb3NzOiBhIHN5c3RlbWljIHJldmlldyBhbmQgbWV0YS1hbmFseXNpczwv
dGl0bGU+PHNlY29uZGFyeS10aXRsZT5SaGV1bWF0b2wgSW50PC9zZWNvbmRhcnktdGl0bGU+PC90
aXRsZXM+PHBhZ2VzPjY4MS02ODk8L3BhZ2VzPjx2b2x1bWU+NDE8L3ZvbHVtZT48bnVtYmVyPjQ8
L251bWJlcj48ZWRpdGlvbj4yMDIxMDIwMzwvZWRpdGlvbj48a2V5d29yZHM+PGtleXdvcmQ+QWR1
bHQ8L2tleXdvcmQ+PGtleXdvcmQ+QWdlZDwva2V5d29yZD48a2V5d29yZD5BdWRpb21ldHJ5LCBQ
dXJlLVRvbmU8L2tleXdvcmQ+PGtleXdvcmQ+RmVtYWxlPC9rZXl3b3JkPjxrZXl3b3JkPkhlYXJp
bmcgTG9zcy8qZXRpb2xvZ3k8L2tleXdvcmQ+PGtleXdvcmQ+SGVhcmluZyBMb3NzLCBDb25kdWN0
aXZlLypldGlvbG9neTwva2V5d29yZD48a2V5d29yZD5IZWFyaW5nIExvc3MsIFNlbnNvcmluZXVy
YWwvKmV0aW9sb2d5PC9rZXl3b3JkPjxrZXl3b3JkPkh1bWFuczwva2V5d29yZD48a2V5d29yZD5M
dXB1cyBFcnl0aGVtYXRvc3VzLCBTeXN0ZW1pYy8qY29tcGxpY2F0aW9uczwva2V5d29yZD48a2V5
d29yZD5NYWxlPC9rZXl3b3JkPjxrZXl3b3JkPk1pZGRsZSBBZ2VkPC9rZXl3b3JkPjxrZXl3b3Jk
PkNvbmR1Y3RpdmUgaGVhcmluZyBsb3NzPC9rZXl3b3JkPjxrZXl3b3JkPkhlYXJpbmcgbG9zczwv
a2V5d29yZD48a2V5d29yZD5NaXhlZCBoZWFyaW5nIGxvc3M8L2tleXdvcmQ+PGtleXdvcmQ+U2xl
PC9rZXl3b3JkPjxrZXl3b3JkPlNlbnNvcmluZXVyYWwgaGVhcmluZyBsb3NzPC9rZXl3b3JkPjxr
ZXl3b3JkPlN5c3RlbWljIGx1cHVzIGVyeXRoZW1hdG9zdXM8L2tleXdvcmQ+PC9rZXl3b3Jkcz48
ZGF0ZXM+PHllYXI+MjAyMTwveWVhcj48cHViLWRhdGVzPjxkYXRlPkFwcjwvZGF0ZT48L3B1Yi1k
YXRlcz48L2RhdGVzPjxpc2JuPjAxNzItODE3MjwvaXNibj48YWNjZXNzaW9uLW51bT4zMzUzMzk4
MTwvYWNjZXNzaW9uLW51bT48dXJscz48cmVsYXRlZC11cmxzPjx1cmw+aHR0cHM6Ly9saW5rLnNw
cmluZ2VyLmNvbS9hcnRpY2xlLzEwLjEwMDcvczAwMjk2LTAyMS0wNDc4OC01PC91cmw+PC9yZWxh
dGVkLXVybHM+PC91cmxzPjxlbGVjdHJvbmljLXJlc291cmNlLW51bT4xMC4xMDA3L3MwMDI5Ni0w
MjEtMDQ3ODgtNTwvZWxlY3Ryb25pYy1yZXNvdXJjZS1udW0+PHJlbW90ZS1kYXRhYmFzZS1wcm92
aWRlcj5OTE08L3JlbW90ZS1kYXRhYmFzZS1wcm92aWRlcj48bGFuZ3VhZ2U+ZW5nPC9sYW5ndWFn
ZT48L3JlY29yZD48L0NpdGU+PC9FbmROb3RlPn==
</w:fldData>
        </w:fldChar>
      </w:r>
      <w:r w:rsidR="00C549CD">
        <w:instrText xml:space="preserve"> ADDIN EN.CITE.DATA </w:instrText>
      </w:r>
      <w:r w:rsidR="00C549CD">
        <w:fldChar w:fldCharType="end"/>
      </w:r>
      <w:r w:rsidR="00154E10">
        <w:fldChar w:fldCharType="separate"/>
      </w:r>
      <w:r w:rsidR="00C549CD">
        <w:rPr>
          <w:noProof/>
        </w:rPr>
        <w:t>(Paraschou</w:t>
      </w:r>
      <w:r w:rsidR="00C549CD" w:rsidRPr="00C549CD">
        <w:rPr>
          <w:i/>
          <w:noProof/>
        </w:rPr>
        <w:t xml:space="preserve"> et al.</w:t>
      </w:r>
      <w:r w:rsidR="00C549CD">
        <w:rPr>
          <w:noProof/>
        </w:rPr>
        <w:t xml:space="preserve"> 2021)</w:t>
      </w:r>
      <w:r w:rsidR="00154E10">
        <w:fldChar w:fldCharType="end"/>
      </w:r>
      <w:r w:rsidR="00990961">
        <w:t xml:space="preserve">, and pooled data from studies on </w:t>
      </w:r>
      <w:r w:rsidR="00E12AA9" w:rsidRPr="00846B3C">
        <w:t>ankylosing spondylitis (AS)</w:t>
      </w:r>
      <w:r w:rsidR="00990961">
        <w:t xml:space="preserve"> suggest a SNHL </w:t>
      </w:r>
      <w:r w:rsidRPr="00846B3C">
        <w:t xml:space="preserve">prevalence </w:t>
      </w:r>
      <w:r w:rsidR="00990961">
        <w:t xml:space="preserve">of </w:t>
      </w:r>
      <w:r w:rsidR="00E12AA9" w:rsidRPr="00846B3C">
        <w:t xml:space="preserve">~42% </w:t>
      </w:r>
      <w:r w:rsidR="00154E10">
        <w:fldChar w:fldCharType="begin"/>
      </w:r>
      <w:r w:rsidR="00C549CD">
        <w:instrText xml:space="preserve"> ADDIN EN.CITE &lt;EndNote&gt;&lt;Cite&gt;&lt;Author&gt;Yan&lt;/Author&gt;&lt;Year&gt;2021&lt;/Year&gt;&lt;RecNum&gt;5788&lt;/RecNum&gt;&lt;DisplayText&gt;(Yan&lt;style face="italic"&gt; et al.&lt;/style&gt; 2021)&lt;/DisplayText&gt;&lt;record&gt;&lt;rec-number&gt;5788&lt;/rec-number&gt;&lt;foreign-keys&gt;&lt;key app="EN" db-id="0tdfz2wrnwtrfleep0d5x5shwf2w0eswevfa" timestamp="0"&gt;5788&lt;/key&gt;&lt;/foreign-keys&gt;&lt;ref-type name="Journal Article"&gt;17&lt;/ref-type&gt;&lt;contributors&gt;&lt;authors&gt;&lt;author&gt;Yan, F.&lt;/author&gt;&lt;author&gt;Reddy, P. D.&lt;/author&gt;&lt;author&gt;Nguyen, S. A.&lt;/author&gt;&lt;author&gt;Ward, C.&lt;/author&gt;&lt;author&gt;Meyer, T. A.&lt;/author&gt;&lt;/authors&gt;&lt;/contributors&gt;&lt;auth-address&gt;F. Yan, BA, P.D. Reddy, BS, S.A. Nguyen, MD, T.A. Meyer, MD, PhD, Department of Otolaryngology-Head and Neck Surgery, Medical University of South Carolina; yanf@musc.edu.&amp;#xD;F. Yan, BA, P.D. Reddy, BS, S.A. Nguyen, MD, T.A. Meyer, MD, PhD, Department of Otolaryngology-Head and Neck Surgery, Medical University of South Carolina.&amp;#xD;C. Ward, MD, Department of Medicine, Division of Rheumatology, Medical University of South Carolina, Charleston, South Carolina, USA.&lt;/auth-address&gt;&lt;titles&gt;&lt;title&gt;Hearing Loss in Patients With Ankylosing Spondylitis: A Systematic Review and Metaanalysis&lt;/title&gt;&lt;secondary-title&gt;J Rheumatol&lt;/secondary-title&gt;&lt;/titles&gt;&lt;pages&gt;40-47&lt;/pages&gt;&lt;volume&gt;48&lt;/volume&gt;&lt;number&gt;1&lt;/number&gt;&lt;edition&gt;20200515&lt;/edition&gt;&lt;keywords&gt;&lt;keyword&gt;*Hearing Loss/epidemiology/etiology&lt;/keyword&gt;&lt;keyword&gt;Humans&lt;/keyword&gt;&lt;keyword&gt;Prevalence&lt;/keyword&gt;&lt;keyword&gt;*Spondylitis, Ankylosing/complications/epidemiology&lt;/keyword&gt;&lt;keyword&gt;ankylosing spondylitis&lt;/keyword&gt;&lt;keyword&gt;hearing loss&lt;/keyword&gt;&lt;keyword&gt;high-frequency hearing loss&lt;/keyword&gt;&lt;keyword&gt;spondyloarthritis&lt;/keyword&gt;&lt;/keywords&gt;&lt;dates&gt;&lt;year&gt;2021&lt;/year&gt;&lt;pub-dates&gt;&lt;date&gt;Jan 1&lt;/date&gt;&lt;/pub-dates&gt;&lt;/dates&gt;&lt;isbn&gt;0315-162x&lt;/isbn&gt;&lt;accession-num&gt;32414955&lt;/accession-num&gt;&lt;urls&gt;&lt;related-urls&gt;&lt;url&gt;https://www.jrheum.org/content/jrheum/48/1/40.full.pdf&lt;/url&gt;&lt;/related-urls&gt;&lt;/urls&gt;&lt;electronic-resource-num&gt;10.3899/jrheum.200276&lt;/electronic-resource-num&gt;&lt;remote-database-provider&gt;NLM&lt;/remote-database-provider&gt;&lt;language&gt;eng&lt;/language&gt;&lt;/record&gt;&lt;/Cite&gt;&lt;/EndNote&gt;</w:instrText>
      </w:r>
      <w:r w:rsidR="00154E10">
        <w:fldChar w:fldCharType="separate"/>
      </w:r>
      <w:r w:rsidR="00C549CD">
        <w:rPr>
          <w:noProof/>
        </w:rPr>
        <w:t>(Yan</w:t>
      </w:r>
      <w:r w:rsidR="00C549CD" w:rsidRPr="00C549CD">
        <w:rPr>
          <w:i/>
          <w:noProof/>
        </w:rPr>
        <w:t xml:space="preserve"> et al.</w:t>
      </w:r>
      <w:r w:rsidR="00C549CD">
        <w:rPr>
          <w:noProof/>
        </w:rPr>
        <w:t xml:space="preserve"> 2021)</w:t>
      </w:r>
      <w:r w:rsidR="00154E10">
        <w:fldChar w:fldCharType="end"/>
      </w:r>
      <w:r w:rsidR="00154E10" w:rsidRPr="00021032">
        <w:t xml:space="preserve">. </w:t>
      </w:r>
      <w:r w:rsidR="00E12AA9" w:rsidRPr="00846B3C">
        <w:t xml:space="preserve">These </w:t>
      </w:r>
      <w:r w:rsidR="00990961">
        <w:t xml:space="preserve">studies </w:t>
      </w:r>
      <w:r w:rsidR="005B249E">
        <w:t>consistent</w:t>
      </w:r>
      <w:r w:rsidR="009208BC">
        <w:t>ly point to</w:t>
      </w:r>
      <w:r w:rsidR="00E12AA9" w:rsidRPr="00846B3C">
        <w:t xml:space="preserve"> mild-to-moderate, high-frequency SNHL across several </w:t>
      </w:r>
      <w:r w:rsidR="009208BC">
        <w:t xml:space="preserve">autoimmune </w:t>
      </w:r>
      <w:r w:rsidR="009208BC" w:rsidRPr="00201429">
        <w:t>diseases</w:t>
      </w:r>
      <w:r w:rsidR="00990961">
        <w:t xml:space="preserve"> and suggest </w:t>
      </w:r>
      <w:r w:rsidR="00990961" w:rsidRPr="00846B3C">
        <w:t>that hearing loss exceeds what would be expected based on age alone.</w:t>
      </w:r>
    </w:p>
    <w:p w14:paraId="4B89E423" w14:textId="0BAAF277" w:rsidR="00E12AA9" w:rsidRPr="00846B3C" w:rsidRDefault="00990961" w:rsidP="00A46889">
      <w:r w:rsidRPr="00990961">
        <w:t>In addition to hearing loss, many patients also report related symptoms such as vertigo, tinnitus, and hyperacusis, suggesting that auditory involvement in ARDs may extend beyond the cochlea</w:t>
      </w:r>
      <w:r>
        <w:t xml:space="preserve"> </w:t>
      </w:r>
      <w:r w:rsidR="00154E10">
        <w:fldChar w:fldCharType="begin">
          <w:fldData xml:space="preserve">PEVuZE5vdGU+PENpdGU+PEF1dGhvcj5Uc2lydmVzPC9BdXRob3I+PFllYXI+MjAxOTwvWWVhcj48
UmVjTnVtPjU3OTA8L1JlY051bT48RGlzcGxheVRleHQ+KFRzaXJ2ZXM8c3R5bGUgZmFjZT0iaXRh
bGljIj4gZXQgYWwuPC9zdHlsZT4gMjAxOSk8L0Rpc3BsYXlUZXh0PjxyZWNvcmQ+PHJlYy1udW1i
ZXI+NTc5MDwvcmVjLW51bWJlcj48Zm9yZWlnbi1rZXlzPjxrZXkgYXBwPSJFTiIgZGItaWQ9IjB0
ZGZ6Mndybnd0cmZsZWVwMGQ1eDVzaHdmMncwZXN3ZXZmYSIgdGltZXN0YW1wPSIwIj41NzkwPC9r
ZXk+PC9mb3JlaWduLWtleXM+PHJlZi10eXBlIG5hbWU9IkpvdXJuYWwgQXJ0aWNsZSI+MTc8L3Jl
Zi10eXBlPjxjb250cmlidXRvcnM+PGF1dGhvcnM+PGF1dGhvcj5Uc2lydmVzLCBHLiBLLjwvYXV0
aG9yPjxhdXRob3I+Vm91bGdhcmksIFAuIFYuPC9hdXRob3I+PGF1dGhvcj5QZWxlY2hhcywgRS48
L2F1dGhvcj48YXV0aG9yPkFzaW1ha29wb3Vsb3MsIEEuIEQuPC9hdXRob3I+PGF1dGhvcj5Ecm9z
b3MsIEEuIEEuPC9hdXRob3I+PC9hdXRob3JzPjwvY29udHJpYnV0b3JzPjxhdXRoLWFkZHJlc3M+
RGVwYXJ0bWVudCBvZiBPdG9sYXJ5bmdvbG9neSwgVW5pdmVyc2l0eSBIb3NwaXRhbCBvZiBJb2Fu
bmluYSwgTGVvZi4gU3RhdnJvdSBOaWFyY2hvdSwgNDU1MDAsIElvYW5uaW5hLCBHcmVlY2UuIHRz
aXJ2ZXNnZW9yZ2lvc0BnbWFpbC5jb20uJiN4RDtEZXBhcnRtZW50IG9mIFJoZXVtYXRvbG9neSwg
VW5pdmVyc2l0eSBIb3NwaXRhbCBvZiBJb2FubmluYSwgSW9hbm5pbmEsIEdyZWVjZS4mI3hEO0Rl
cGFydG1lbnQgb2YgT3RvbGFyeW5nb2xvZ3ksIEhvc3BpdGFsIENlbnRlciBvZiBMdXhlbWJvdXJn
LCBMdXhlbWJvdXJnLCBMdXhlbWJvdXJnLjwvYXV0aC1hZGRyZXNzPjx0aXRsZXM+PHRpdGxlPkNv
Y2hsZWFyIGludm9sdmVtZW50IGluIHBhdGllbnRzIHdpdGggc3lzdGVtaWMgYXV0b2ltbXVuZSBy
aGV1bWF0aWMgZGlzZWFzZXM6IGEgY2xpbmljYWwgYW5kIGxhYm9yYXRvcnkgY29tcGFyYXRpdmUg
c3R1ZHk8L3RpdGxlPjxzZWNvbmRhcnktdGl0bGU+RXVyIEFyY2ggT3Rvcmhpbm9sYXJ5bmdvbDwv
c2Vjb25kYXJ5LXRpdGxlPjwvdGl0bGVzPjxwYWdlcz4yNDE5LTI0MjY8L3BhZ2VzPjx2b2x1bWU+
Mjc2PC92b2x1bWU+PG51bWJlcj45PC9udW1iZXI+PGVkaXRpb24+MjAxOTA1MzA8L2VkaXRpb24+
PGtleXdvcmRzPjxrZXl3b3JkPkFjb3VzdGljIEltcGVkYW5jZSBUZXN0czwva2V5d29yZD48a2V5
d29yZD5BZHVsdDwva2V5d29yZD48a2V5d29yZD5BZ2VkPC9rZXl3b3JkPjxrZXl3b3JkPkF1ZGlv
bWV0cnksIFB1cmUtVG9uZTwva2V5d29yZD48a2V5d29yZD5BdXRvaW1tdW5lIERpc2Vhc2VzL2Nv
bXBsaWNhdGlvbnM8L2tleXdvcmQ+PGtleXdvcmQ+Q3Jvc3MtU2VjdGlvbmFsIFN0dWRpZXM8L2tl
eXdvcmQ+PGtleXdvcmQ+RXh0cmFjZWxsdWxhciBNYXRyaXggUHJvdGVpbnMvaW1tdW5vbG9neTwv
a2V5d29yZD48a2V5d29yZD5GZW1hbGU8L2tleXdvcmQ+PGtleXdvcmQ+SGVhcmluZyBMb3NzLCBT
ZW5zb3JpbmV1cmFsL2RpYWdub3Npcy8qZXRpb2xvZ3k8L2tleXdvcmQ+PGtleXdvcmQ+SHVtYW5z
PC9rZXl3b3JkPjxrZXl3b3JkPkltbXVub2dsb2J1bGluIEcvYmxvb2Q8L2tleXdvcmQ+PGtleXdv
cmQ+THVwdXMgRXJ5dGhlbWF0b3N1cywgU3lzdGVtaWMvKmNvbXBsaWNhdGlvbnM8L2tleXdvcmQ+
PGtleXdvcmQ+TWFsZTwva2V5d29yZD48a2V5d29yZD5NaWRkbGUgQWdlZDwva2V5d29yZD48a2V5
d29yZD5QcmV2YWxlbmNlPC9rZXl3b3JkPjxrZXl3b3JkPlJoZXVtYXRpYyBEaXNlYXNlcy8qY29t
cGxpY2F0aW9ucy9pbW11bm9sb2d5PC9rZXl3b3JkPjxrZXl3b3JkPlNjbGVyb2Rlcm1hLCBTeXN0
ZW1pYy8qY29tcGxpY2F0aW9ucy9pbW11bm9sb2d5PC9rZXl3b3JkPjxrZXl3b3JkPkF1dG9pbW11
bmU8L2tleXdvcmQ+PGtleXdvcmQ+Q29jaGxpbjwva2V5d29yZD48a2V5d29yZD5IZWFyaW5nIGxv
c3M8L2tleXdvcmQ+PGtleXdvcmQ+UmhldW1hdG9pZCBhcnRocml0aXM8L2tleXdvcmQ+PGtleXdv
cmQ+U2Vuc29yaW5ldXJhbDwva2V5d29yZD48a2V5d29yZD5Tam9ncmVuPC9rZXl3b3JkPjxrZXl3
b3JkPlN5c3RlbWljIGx1cHVzIGVyeXRoZW1hdHVzPC9rZXl3b3JkPjxrZXl3b3JkPlN5c3RlbWlj
IHNjbGVyb3Npczwva2V5d29yZD48L2tleXdvcmRzPjxkYXRlcz48eWVhcj4yMDE5PC95ZWFyPjxw
dWItZGF0ZXM+PGRhdGU+U2VwPC9kYXRlPjwvcHViLWRhdGVzPjwvZGF0ZXM+PGlzYm4+MDkzNy00
NDc3PC9pc2JuPjxhY2Nlc3Npb24tbnVtPjMxMTc1NDUzPC9hY2Nlc3Npb24tbnVtPjx1cmxzPjxy
ZWxhdGVkLXVybHM+PHVybD5odHRwczovL2xpbmsuc3ByaW5nZXIuY29tL2FydGljbGUvMTAuMTAw
Ny9zMDA0MDUtMDE5LTA1NDg3LTU8L3VybD48L3JlbGF0ZWQtdXJscz48L3VybHM+PGVsZWN0cm9u
aWMtcmVzb3VyY2UtbnVtPjEwLjEwMDcvczAwNDA1LTAxOS0wNTQ4Ny01PC9lbGVjdHJvbmljLXJl
c291cmNlLW51bT48cmVtb3RlLWRhdGFiYXNlLXByb3ZpZGVyPk5MTTwvcmVtb3RlLWRhdGFiYXNl
LXByb3ZpZGVyPjxsYW5ndWFnZT5lbmc8L2xhbmd1YWdlPjwvcmVjb3JkPjwvQ2l0ZT48L0VuZE5v
dGU+AG==
</w:fldData>
        </w:fldChar>
      </w:r>
      <w:r w:rsidR="00C549CD">
        <w:instrText xml:space="preserve"> ADDIN EN.CITE </w:instrText>
      </w:r>
      <w:r w:rsidR="00C549CD">
        <w:fldChar w:fldCharType="begin">
          <w:fldData xml:space="preserve">PEVuZE5vdGU+PENpdGU+PEF1dGhvcj5Uc2lydmVzPC9BdXRob3I+PFllYXI+MjAxOTwvWWVhcj48
UmVjTnVtPjU3OTA8L1JlY051bT48RGlzcGxheVRleHQ+KFRzaXJ2ZXM8c3R5bGUgZmFjZT0iaXRh
bGljIj4gZXQgYWwuPC9zdHlsZT4gMjAxOSk8L0Rpc3BsYXlUZXh0PjxyZWNvcmQ+PHJlYy1udW1i
ZXI+NTc5MDwvcmVjLW51bWJlcj48Zm9yZWlnbi1rZXlzPjxrZXkgYXBwPSJFTiIgZGItaWQ9IjB0
ZGZ6Mndybnd0cmZsZWVwMGQ1eDVzaHdmMncwZXN3ZXZmYSIgdGltZXN0YW1wPSIwIj41NzkwPC9r
ZXk+PC9mb3JlaWduLWtleXM+PHJlZi10eXBlIG5hbWU9IkpvdXJuYWwgQXJ0aWNsZSI+MTc8L3Jl
Zi10eXBlPjxjb250cmlidXRvcnM+PGF1dGhvcnM+PGF1dGhvcj5Uc2lydmVzLCBHLiBLLjwvYXV0
aG9yPjxhdXRob3I+Vm91bGdhcmksIFAuIFYuPC9hdXRob3I+PGF1dGhvcj5QZWxlY2hhcywgRS48
L2F1dGhvcj48YXV0aG9yPkFzaW1ha29wb3Vsb3MsIEEuIEQuPC9hdXRob3I+PGF1dGhvcj5Ecm9z
b3MsIEEuIEEuPC9hdXRob3I+PC9hdXRob3JzPjwvY29udHJpYnV0b3JzPjxhdXRoLWFkZHJlc3M+
RGVwYXJ0bWVudCBvZiBPdG9sYXJ5bmdvbG9neSwgVW5pdmVyc2l0eSBIb3NwaXRhbCBvZiBJb2Fu
bmluYSwgTGVvZi4gU3RhdnJvdSBOaWFyY2hvdSwgNDU1MDAsIElvYW5uaW5hLCBHcmVlY2UuIHRz
aXJ2ZXNnZW9yZ2lvc0BnbWFpbC5jb20uJiN4RDtEZXBhcnRtZW50IG9mIFJoZXVtYXRvbG9neSwg
VW5pdmVyc2l0eSBIb3NwaXRhbCBvZiBJb2FubmluYSwgSW9hbm5pbmEsIEdyZWVjZS4mI3hEO0Rl
cGFydG1lbnQgb2YgT3RvbGFyeW5nb2xvZ3ksIEhvc3BpdGFsIENlbnRlciBvZiBMdXhlbWJvdXJn
LCBMdXhlbWJvdXJnLCBMdXhlbWJvdXJnLjwvYXV0aC1hZGRyZXNzPjx0aXRsZXM+PHRpdGxlPkNv
Y2hsZWFyIGludm9sdmVtZW50IGluIHBhdGllbnRzIHdpdGggc3lzdGVtaWMgYXV0b2ltbXVuZSBy
aGV1bWF0aWMgZGlzZWFzZXM6IGEgY2xpbmljYWwgYW5kIGxhYm9yYXRvcnkgY29tcGFyYXRpdmUg
c3R1ZHk8L3RpdGxlPjxzZWNvbmRhcnktdGl0bGU+RXVyIEFyY2ggT3Rvcmhpbm9sYXJ5bmdvbDwv
c2Vjb25kYXJ5LXRpdGxlPjwvdGl0bGVzPjxwYWdlcz4yNDE5LTI0MjY8L3BhZ2VzPjx2b2x1bWU+
Mjc2PC92b2x1bWU+PG51bWJlcj45PC9udW1iZXI+PGVkaXRpb24+MjAxOTA1MzA8L2VkaXRpb24+
PGtleXdvcmRzPjxrZXl3b3JkPkFjb3VzdGljIEltcGVkYW5jZSBUZXN0czwva2V5d29yZD48a2V5
d29yZD5BZHVsdDwva2V5d29yZD48a2V5d29yZD5BZ2VkPC9rZXl3b3JkPjxrZXl3b3JkPkF1ZGlv
bWV0cnksIFB1cmUtVG9uZTwva2V5d29yZD48a2V5d29yZD5BdXRvaW1tdW5lIERpc2Vhc2VzL2Nv
bXBsaWNhdGlvbnM8L2tleXdvcmQ+PGtleXdvcmQ+Q3Jvc3MtU2VjdGlvbmFsIFN0dWRpZXM8L2tl
eXdvcmQ+PGtleXdvcmQ+RXh0cmFjZWxsdWxhciBNYXRyaXggUHJvdGVpbnMvaW1tdW5vbG9neTwv
a2V5d29yZD48a2V5d29yZD5GZW1hbGU8L2tleXdvcmQ+PGtleXdvcmQ+SGVhcmluZyBMb3NzLCBT
ZW5zb3JpbmV1cmFsL2RpYWdub3Npcy8qZXRpb2xvZ3k8L2tleXdvcmQ+PGtleXdvcmQ+SHVtYW5z
PC9rZXl3b3JkPjxrZXl3b3JkPkltbXVub2dsb2J1bGluIEcvYmxvb2Q8L2tleXdvcmQ+PGtleXdv
cmQ+THVwdXMgRXJ5dGhlbWF0b3N1cywgU3lzdGVtaWMvKmNvbXBsaWNhdGlvbnM8L2tleXdvcmQ+
PGtleXdvcmQ+TWFsZTwva2V5d29yZD48a2V5d29yZD5NaWRkbGUgQWdlZDwva2V5d29yZD48a2V5
d29yZD5QcmV2YWxlbmNlPC9rZXl3b3JkPjxrZXl3b3JkPlJoZXVtYXRpYyBEaXNlYXNlcy8qY29t
cGxpY2F0aW9ucy9pbW11bm9sb2d5PC9rZXl3b3JkPjxrZXl3b3JkPlNjbGVyb2Rlcm1hLCBTeXN0
ZW1pYy8qY29tcGxpY2F0aW9ucy9pbW11bm9sb2d5PC9rZXl3b3JkPjxrZXl3b3JkPkF1dG9pbW11
bmU8L2tleXdvcmQ+PGtleXdvcmQ+Q29jaGxpbjwva2V5d29yZD48a2V5d29yZD5IZWFyaW5nIGxv
c3M8L2tleXdvcmQ+PGtleXdvcmQ+UmhldW1hdG9pZCBhcnRocml0aXM8L2tleXdvcmQ+PGtleXdv
cmQ+U2Vuc29yaW5ldXJhbDwva2V5d29yZD48a2V5d29yZD5Tam9ncmVuPC9rZXl3b3JkPjxrZXl3
b3JkPlN5c3RlbWljIGx1cHVzIGVyeXRoZW1hdHVzPC9rZXl3b3JkPjxrZXl3b3JkPlN5c3RlbWlj
IHNjbGVyb3Npczwva2V5d29yZD48L2tleXdvcmRzPjxkYXRlcz48eWVhcj4yMDE5PC95ZWFyPjxw
dWItZGF0ZXM+PGRhdGU+U2VwPC9kYXRlPjwvcHViLWRhdGVzPjwvZGF0ZXM+PGlzYm4+MDkzNy00
NDc3PC9pc2JuPjxhY2Nlc3Npb24tbnVtPjMxMTc1NDUzPC9hY2Nlc3Npb24tbnVtPjx1cmxzPjxy
ZWxhdGVkLXVybHM+PHVybD5odHRwczovL2xpbmsuc3ByaW5nZXIuY29tL2FydGljbGUvMTAuMTAw
Ny9zMDA0MDUtMDE5LTA1NDg3LTU8L3VybD48L3JlbGF0ZWQtdXJscz48L3VybHM+PGVsZWN0cm9u
aWMtcmVzb3VyY2UtbnVtPjEwLjEwMDcvczAwNDA1LTAxOS0wNTQ4Ny01PC9lbGVjdHJvbmljLXJl
c291cmNlLW51bT48cmVtb3RlLWRhdGFiYXNlLXByb3ZpZGVyPk5MTTwvcmVtb3RlLWRhdGFiYXNl
LXByb3ZpZGVyPjxsYW5ndWFnZT5lbmc8L2xhbmd1YWdlPjwvcmVjb3JkPjwvQ2l0ZT48L0VuZE5v
dGU+AG==
</w:fldData>
        </w:fldChar>
      </w:r>
      <w:r w:rsidR="00C549CD">
        <w:instrText xml:space="preserve"> ADDIN EN.CITE.DATA </w:instrText>
      </w:r>
      <w:r w:rsidR="00C549CD">
        <w:fldChar w:fldCharType="end"/>
      </w:r>
      <w:r w:rsidR="00154E10">
        <w:fldChar w:fldCharType="separate"/>
      </w:r>
      <w:r w:rsidR="00C549CD">
        <w:rPr>
          <w:noProof/>
        </w:rPr>
        <w:t>(Tsirves</w:t>
      </w:r>
      <w:r w:rsidR="00C549CD" w:rsidRPr="00C549CD">
        <w:rPr>
          <w:i/>
          <w:noProof/>
        </w:rPr>
        <w:t xml:space="preserve"> et al.</w:t>
      </w:r>
      <w:r w:rsidR="00C549CD">
        <w:rPr>
          <w:noProof/>
        </w:rPr>
        <w:t xml:space="preserve"> 2019)</w:t>
      </w:r>
      <w:r w:rsidR="00154E10">
        <w:fldChar w:fldCharType="end"/>
      </w:r>
      <w:r>
        <w:t>.</w:t>
      </w:r>
    </w:p>
    <w:p w14:paraId="7E5EA2F5" w14:textId="00DF0CF1" w:rsidR="006E6C2E" w:rsidRPr="006E6C2E" w:rsidRDefault="00E624BB" w:rsidP="00A46889">
      <w:pPr>
        <w:pStyle w:val="Heading4"/>
        <w:rPr>
          <w:rStyle w:val="Heading4Char"/>
          <w:b/>
          <w:bCs/>
          <w:i/>
          <w:iCs/>
        </w:rPr>
      </w:pPr>
      <w:r>
        <w:rPr>
          <w:rStyle w:val="Heading4Char"/>
          <w:b/>
          <w:bCs/>
          <w:i/>
          <w:iCs/>
        </w:rPr>
        <w:t xml:space="preserve">1.1.2 </w:t>
      </w:r>
      <w:r w:rsidR="00E41533" w:rsidRPr="006E6C2E">
        <w:rPr>
          <w:rStyle w:val="Heading4Char"/>
          <w:b/>
          <w:bCs/>
          <w:i/>
          <w:iCs/>
        </w:rPr>
        <w:t>Pathophysiological mechanisms</w:t>
      </w:r>
    </w:p>
    <w:p w14:paraId="2D2C7B76" w14:textId="77971719" w:rsidR="005B249E" w:rsidRDefault="00A46889" w:rsidP="00F54341">
      <w:pPr>
        <w:spacing w:after="120"/>
        <w:rPr>
          <w:noProof/>
        </w:rPr>
      </w:pPr>
      <w:r>
        <w:t>P</w:t>
      </w:r>
      <w:r w:rsidR="00810CE5" w:rsidRPr="00846B3C">
        <w:t xml:space="preserve">athways linking ARDs to hearing loss are biologically plausible and vary by disease. </w:t>
      </w:r>
      <w:r w:rsidR="005B249E">
        <w:t>M</w:t>
      </w:r>
      <w:r w:rsidR="00810CE5" w:rsidRPr="00846B3C">
        <w:t xml:space="preserve">echanisms </w:t>
      </w:r>
      <w:r w:rsidR="005B249E">
        <w:t>include:</w:t>
      </w:r>
      <w:r w:rsidR="00990961" w:rsidRPr="00990961">
        <w:rPr>
          <w:noProof/>
        </w:rPr>
        <w:t xml:space="preserve"> </w:t>
      </w:r>
    </w:p>
    <w:p w14:paraId="2735CFEF" w14:textId="5598F029" w:rsidR="005D6E81" w:rsidRPr="005D6E81" w:rsidRDefault="005D6E81" w:rsidP="00A46889">
      <w:pPr>
        <w:pStyle w:val="ListParagraph"/>
        <w:numPr>
          <w:ilvl w:val="0"/>
          <w:numId w:val="6"/>
        </w:numPr>
      </w:pPr>
      <w:r w:rsidRPr="005D6E81">
        <w:rPr>
          <w:b/>
          <w:bCs/>
        </w:rPr>
        <w:t>Immune-mediated cochlear damage</w:t>
      </w:r>
      <w:r w:rsidRPr="005D6E81">
        <w:t>, such as vasculitis of cochlear vessels, antibody deposition, and hair-cell injury.</w:t>
      </w:r>
    </w:p>
    <w:p w14:paraId="5676DB1D" w14:textId="5C8FAE57" w:rsidR="005D6E81" w:rsidRDefault="005D6E81" w:rsidP="00A46889">
      <w:pPr>
        <w:pStyle w:val="ListParagraph"/>
        <w:numPr>
          <w:ilvl w:val="0"/>
          <w:numId w:val="6"/>
        </w:numPr>
      </w:pPr>
      <w:r w:rsidRPr="005D6E81">
        <w:rPr>
          <w:b/>
          <w:bCs/>
        </w:rPr>
        <w:t>Ototoxicity from ARD</w:t>
      </w:r>
      <w:r w:rsidR="00F63B5E">
        <w:rPr>
          <w:b/>
          <w:bCs/>
        </w:rPr>
        <w:t xml:space="preserve"> treatment</w:t>
      </w:r>
      <w:r w:rsidR="009208BC">
        <w:t xml:space="preserve">, including </w:t>
      </w:r>
      <w:r>
        <w:t>non-steroid anti-inflammatory drugs (</w:t>
      </w:r>
      <w:r w:rsidRPr="005D6E81">
        <w:t>NSAIDs</w:t>
      </w:r>
      <w:r>
        <w:t>)</w:t>
      </w:r>
      <w:r w:rsidRPr="005D6E81">
        <w:t xml:space="preserve"> and </w:t>
      </w:r>
      <w:r>
        <w:t>d</w:t>
      </w:r>
      <w:r w:rsidRPr="005D6E81">
        <w:t>isease-</w:t>
      </w:r>
      <w:r>
        <w:t>m</w:t>
      </w:r>
      <w:r w:rsidRPr="005D6E81">
        <w:t xml:space="preserve">odifying </w:t>
      </w:r>
      <w:r>
        <w:t>a</w:t>
      </w:r>
      <w:r w:rsidRPr="005D6E81">
        <w:t>nti</w:t>
      </w:r>
      <w:r>
        <w:t>-r</w:t>
      </w:r>
      <w:r w:rsidRPr="005D6E81">
        <w:t xml:space="preserve">heumatic </w:t>
      </w:r>
      <w:r>
        <w:t>d</w:t>
      </w:r>
      <w:r w:rsidRPr="005D6E81">
        <w:t xml:space="preserve">rugs </w:t>
      </w:r>
      <w:r>
        <w:t>(</w:t>
      </w:r>
      <w:r w:rsidRPr="005D6E81">
        <w:t>DMARDs)</w:t>
      </w:r>
      <w:r w:rsidR="009208BC">
        <w:t xml:space="preserve">, </w:t>
      </w:r>
      <w:r w:rsidRPr="005D6E81">
        <w:t xml:space="preserve">may </w:t>
      </w:r>
      <w:r w:rsidR="009208BC">
        <w:t>cause temporary or</w:t>
      </w:r>
      <w:r w:rsidRPr="005D6E81">
        <w:t xml:space="preserve"> permanent</w:t>
      </w:r>
      <w:r w:rsidR="009208BC">
        <w:t xml:space="preserve"> hearing loss</w:t>
      </w:r>
      <w:r w:rsidRPr="005D6E81">
        <w:t>.</w:t>
      </w:r>
    </w:p>
    <w:p w14:paraId="1E433E38" w14:textId="59045DFF" w:rsidR="004C345C" w:rsidRDefault="004C345C" w:rsidP="00A46889">
      <w:pPr>
        <w:pStyle w:val="ListParagraph"/>
        <w:numPr>
          <w:ilvl w:val="0"/>
          <w:numId w:val="6"/>
        </w:numPr>
      </w:pPr>
      <w:r w:rsidRPr="004C345C">
        <w:rPr>
          <w:b/>
          <w:bCs/>
        </w:rPr>
        <w:t>Inflammatory damage to middle-ear joints</w:t>
      </w:r>
      <w:r w:rsidRPr="004C345C">
        <w:t>, particularly in RA, where the small</w:t>
      </w:r>
      <w:r>
        <w:t xml:space="preserve"> </w:t>
      </w:r>
      <w:r w:rsidRPr="004C345C">
        <w:t>joints may be affected by the same destructive processes as peripheral joints, potentially leading to conductive hearing loss</w:t>
      </w:r>
      <w:r>
        <w:t>.</w:t>
      </w:r>
    </w:p>
    <w:p w14:paraId="08AA22AF" w14:textId="77777777" w:rsidR="00201429" w:rsidRDefault="00201429" w:rsidP="00A46889">
      <w:r>
        <w:rPr>
          <w:noProof/>
        </w:rPr>
        <w:lastRenderedPageBreak/>
        <w:drawing>
          <wp:inline distT="0" distB="0" distL="0" distR="0" wp14:anchorId="256E9AD1" wp14:editId="1F360CD5">
            <wp:extent cx="6116320" cy="1502064"/>
            <wp:effectExtent l="19050" t="19050" r="17780" b="22225"/>
            <wp:docPr id="329310741" name="Picture 3" descr="Et bilde som inneholder tekst, Font, sketch, diagram&#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310741" name="Picture 3" descr="Et bilde som inneholder tekst, Font, sketch, diagram&#10;&#10;KI-generert innhold kan være feil."/>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6116320" cy="1502064"/>
                    </a:xfrm>
                    <a:prstGeom prst="rect">
                      <a:avLst/>
                    </a:prstGeom>
                    <a:noFill/>
                    <a:ln>
                      <a:solidFill>
                        <a:srgbClr val="00B050"/>
                      </a:solidFill>
                    </a:ln>
                  </pic:spPr>
                </pic:pic>
              </a:graphicData>
            </a:graphic>
          </wp:inline>
        </w:drawing>
      </w:r>
    </w:p>
    <w:p w14:paraId="0FC538A4" w14:textId="7A5E2479" w:rsidR="006E26EB" w:rsidRPr="006E26EB" w:rsidRDefault="008064D9" w:rsidP="00A46889">
      <w:r w:rsidRPr="008064D9">
        <w:t xml:space="preserve">Disease-specific mechanisms vary. In </w:t>
      </w:r>
      <w:r w:rsidRPr="008064D9">
        <w:rPr>
          <w:b/>
          <w:bCs/>
        </w:rPr>
        <w:t>SLE</w:t>
      </w:r>
      <w:r w:rsidRPr="008064D9">
        <w:t>, sensorineural hearing loss (SNHL) may result from cochlear vasculitis or thromboses related to antiphospholipid antibodies</w:t>
      </w:r>
      <w:r>
        <w:t xml:space="preserve"> </w:t>
      </w:r>
      <w:r w:rsidR="005D6E81" w:rsidRPr="00021032">
        <w:fldChar w:fldCharType="begin">
          <w:fldData xml:space="preserve">PEVuZE5vdGU+PENpdGU+PEF1dGhvcj5EaSBTdGFkaW88L0F1dGhvcj48WWVhcj4yMDE3PC9ZZWFy
PjxSZWNOdW0+NTc5NTwvUmVjTnVtPjxEaXNwbGF5VGV4dD4oRGkgU3RhZGlvPHN0eWxlIGZhY2U9
Iml0YWxpYyI+IGV0IGFsLjwvc3R5bGU+IDIwMTcsIENoZW48c3R5bGUgZmFjZT0iaXRhbGljIj4g
ZXQgYWwuPC9zdHlsZT4gMjAyMik8L0Rpc3BsYXlUZXh0PjxyZWNvcmQ+PHJlYy1udW1iZXI+NTc5
NTwvcmVjLW51bWJlcj48Zm9yZWlnbi1rZXlzPjxrZXkgYXBwPSJFTiIgZGItaWQ9IjB0ZGZ6Mndy
bnd0cmZsZWVwMGQ1eDVzaHdmMncwZXN3ZXZmYSIgdGltZXN0YW1wPSIwIj41Nzk1PC9rZXk+PC9m
b3JlaWduLWtleXM+PHJlZi10eXBlIG5hbWU9IkpvdXJuYWwgQXJ0aWNsZSI+MTc8L3JlZi10eXBl
Pjxjb250cmlidXRvcnM+PGF1dGhvcnM+PGF1dGhvcj5EaSBTdGFkaW8sIEEuPC9hdXRob3I+PGF1
dGhvcj5SYWxsaSwgTS48L2F1dGhvcj48L2F1dGhvcnM+PC9jb250cmlidXRvcnM+PGF1dGgtYWRk
cmVzcz4xIERlcGFydG1lbnQgb2YgT3RvbGFyeW5nb2xvZ3ksIE1hc3NhY2h1c2V0dHMgRXllIGFu
ZCBFYXIgSW5maXJtYXJ5LCBCb3N0b24sIE1BLCBVU0EuJiN4RDsyIERlcGFydG1lbnQgb2YgT3Jh
bCBhbmQgTWF4aWxsb2ZhY2lhbCBTY2llbmNlcywgU2FwaWVuemEgVW5pdmVyc2l0eSBvZiBSb21l
LCBJdGFseS48L2F1dGgtYWRkcmVzcz48dGl0bGVzPjx0aXRsZT5TeXN0ZW1pYyBMdXB1cyBFcnl0
aGVtYXRvc3VzIGFuZCBoZWFyaW5nIGRpc29yZGVyczogTGl0ZXJhdHVyZSByZXZpZXcgYW5kIG1l
dGEtYW5hbHlzaXMgb2YgY2xpbmljYWwgYW5kIHRlbXBvcmFsIGJvbmUgZmluZGluZ3M8L3RpdGxl
PjxzZWNvbmRhcnktdGl0bGU+SiBJbnQgTWVkIFJlczwvc2Vjb25kYXJ5LXRpdGxlPjwvdGl0bGVz
PjxwYWdlcz4xNDcwLTE0ODA8L3BhZ2VzPjx2b2x1bWU+NDU8L3ZvbHVtZT48bnVtYmVyPjU8L251
bWJlcj48ZWRpdGlvbj4yMDE3MDIyMDwvZWRpdGlvbj48a2V5d29yZHM+PGtleXdvcmQ+QXV0b2lt
bXVuZSBEaXNlYXNlcy9jb21wbGljYXRpb25zL3BoeXNpb3BhdGhvbG9neTwva2V5d29yZD48a2V5
d29yZD5FYXIsIElubmVyL3BhdGhvbG9neS9waHlzaW9wYXRob2xvZ3k8L2tleXdvcmQ+PGtleXdv
cmQ+SGVhcmluZyBMb3NzLypjb21wbGljYXRpb25zL3BoeXNpb3BhdGhvbG9neS90aGVyYXB5PC9r
ZXl3b3JkPjxrZXl3b3JkPkh1bWFuczwva2V5d29yZD48a2V5d29yZD5MdXB1cyBFcnl0aGVtYXRv
c3VzLCBTeXN0ZW1pYy8qY29tcGxpY2F0aW9ucy9waHlzaW9wYXRob2xvZ3k8L2tleXdvcmQ+PGtl
eXdvcmQ+VGVtcG9yYWwgQm9uZS8qcGF0aG9sb2d5L3BoeXNpb3BhdGhvbG9neTwva2V5d29yZD48
a2V5d29yZD5WZXN0aWJ1bGFyIERpc2Vhc2VzL2NvbXBsaWNhdGlvbnMvcGh5c2lvcGF0aG9sb2d5
L3RoZXJhcHk8L2tleXdvcmQ+PGtleXdvcmQ+U3lzdGVtaWMgbHVwdXMgZXJ5dGhlbWF0b3N1czwv
a2V5d29yZD48a2V5d29yZD5hdXRvaW1tdW5lIGRpc2Vhc2U8L2tleXdvcmQ+PGtleXdvcmQ+ZGl6
emluZXNzPC9rZXl3b3JkPjxrZXl3b3JkPmhlYXJpbmcgbG9zczwva2V5d29yZD48a2V5d29yZD50
aW5uaXR1czwva2V5d29yZD48L2tleXdvcmRzPjxkYXRlcz48eWVhcj4yMDE3PC95ZWFyPjxwdWIt
ZGF0ZXM+PGRhdGU+T2N0PC9kYXRlPjwvcHViLWRhdGVzPjwvZGF0ZXM+PGlzYm4+MDMwMC0wNjA1
IChQcmludCkmI3hEOzAzMDAtMDYwNTwvaXNibj48YWNjZXNzaW9uLW51bT4yODM0NTQyMzwvYWNj
ZXNzaW9uLW51bT48dXJscz48cmVsYXRlZC11cmxzPjx1cmw+aHR0cHM6Ly9wbWMubmNiaS5ubG0u
bmloLmdvdi9hcnRpY2xlcy9QTUM1NzE4NzEyLzwvdXJsPjwvcmVsYXRlZC11cmxzPjwvdXJscz48
Y3VzdG9tMj5QTUM1NzE4NzEyPC9jdXN0b20yPjxlbGVjdHJvbmljLXJlc291cmNlLW51bT4xMC4x
MTc3LzAzMDAwNjA1MTY2ODg2MDA8L2VsZWN0cm9uaWMtcmVzb3VyY2UtbnVtPjxyZW1vdGUtZGF0
YWJhc2UtcHJvdmlkZXI+TkxNPC9yZW1vdGUtZGF0YWJhc2UtcHJvdmlkZXI+PGxhbmd1YWdlPmVu
ZzwvbGFuZ3VhZ2U+PC9yZWNvcmQ+PC9DaXRlPjxDaXRlPjxBdXRob3I+Q2hlbjwvQXV0aG9yPjxZ
ZWFyPjIwMjI8L1llYXI+PFJlY051bT41Nzk0PC9SZWNOdW0+PHJlY29yZD48cmVjLW51bWJlcj41
Nzk0PC9yZWMtbnVtYmVyPjxmb3JlaWduLWtleXM+PGtleSBhcHA9IkVOIiBkYi1pZD0iMHRkZnoy
d3Jud3RyZmxlZXAwZDV4NXNod2YydzBlc3dldmZhIiB0aW1lc3RhbXA9IjAiPjU3OTQ8L2tleT48
L2ZvcmVpZ24ta2V5cz48cmVmLXR5cGUgbmFtZT0iSm91cm5hbCBBcnRpY2xlIj4xNzwvcmVmLXR5
cGU+PGNvbnRyaWJ1dG9ycz48YXV0aG9ycz48YXV0aG9yPkNoZW4sIEguPC9hdXRob3I+PGF1dGhv
cj5XYW5nLCBGLjwvYXV0aG9yPjxhdXRob3I+WWFuZywgWS48L2F1dGhvcj48YXV0aG9yPkh1YSwg
Qi48L2F1dGhvcj48YXV0aG9yPldhbmcsIEguPC9hdXRob3I+PGF1dGhvcj5DaGVuLCBKLjwvYXV0
aG9yPjxhdXRob3I+RmVuZywgWC48L2F1dGhvcj48L2F1dGhvcnM+PC9jb250cmlidXRvcnM+PGF1
dGgtYWRkcmVzcz5EZXBhcnRtZW50IG9mIFJoZXVtYXRvbG9neSBhbmQgSW1tdW5vbG9neSwgTmFu
amluZyBEcnVtIFRvd2VyIEhvc3BpdGFsLCBNZWRpY2FsIFNjaG9vbCBvZiBTb3V0aGVhc3QgVW5p
dmVyc2l0eSwgTmFuamluZyAyMTAwMDgsIENoaW5hLiYjeEQ7RGVwYXJ0bWVudCBvZiBPdG9sYXJ5
bmdvbG9neSwgTmFuamluZyBEcnVtIFRvd2VyIEhvc3BpdGFsLCBNZWRpY2FsIFNjaG9vbCBvZiBT
b3V0aGVhc3QgVW5pdmVyc2l0eSwgTmFuamluZyAyMTAwMDgsIENoaW5hLjwvYXV0aC1hZGRyZXNz
Pjx0aXRsZXM+PHRpdGxlPkNoYXJhY3RlcmlzdGljcyBvZiBIZWFyaW5nIExvc3MgaW4gUGF0aWVu
dHMgd2l0aCBTeXN0ZW1pYyBMdXB1cyBFcnl0aGVtYXRvc3VzPC90aXRsZT48c2Vjb25kYXJ5LXRp
dGxlPkogQ2xpbiBNZWQ8L3NlY29uZGFyeS10aXRsZT48L3RpdGxlcz48dm9sdW1lPjExPC92b2x1
bWU+PG51bWJlcj4yNDwvbnVtYmVyPjxlZGl0aW9uPjIwMjIxMjE5PC9lZGl0aW9uPjxrZXl3b3Jk
cz48a2V5d29yZD5oZWFyaW5nIGxvc3M8L2tleXdvcmQ+PGtleXdvcmQ+bW9yYmlkaXR5PC9rZXl3
b3JkPjxrZXl3b3JkPnJpc2sgZmFjdG9yczwva2V5d29yZD48a2V5d29yZD5zZWNvbmRhcnkgU2rD
tmdyZW7igJlzIHN5bmRyb21lPC9rZXl3b3JkPjxrZXl3b3JkPnN5c3RlbWljIGx1cHVzIGVyeXRo
ZW1hdG9zdXM8L2tleXdvcmQ+PC9rZXl3b3Jkcz48ZGF0ZXM+PHllYXI+MjAyMjwveWVhcj48cHVi
LWRhdGVzPjxkYXRlPkRlYyAxOTwvZGF0ZT48L3B1Yi1kYXRlcz48L2RhdGVzPjxpc2JuPjIwNzct
MDM4MyAoUHJpbnQpJiN4RDsyMDc3LTAzODM8L2lzYm4+PGFjY2Vzc2lvbi1udW0+MzY1NTYxNDc8
L2FjY2Vzc2lvbi1udW0+PHVybHM+PC91cmxzPjxjdXN0b20xPlRoZSBhdXRob3JzIGRlY2xhcmUg
bm8gY29uZmxpY3Qgb2YgaW50ZXJlc3QuPC9jdXN0b20xPjxjdXN0b20yPlBNQzk3ODUzNTM8L2N1
c3RvbTI+PGVsZWN0cm9uaWMtcmVzb3VyY2UtbnVtPjEwLjMzOTAvamNtMTEyNDc1Mjc8L2VsZWN0
cm9uaWMtcmVzb3VyY2UtbnVtPjxyZW1vdGUtZGF0YWJhc2UtcHJvdmlkZXI+TkxNPC9yZW1vdGUt
ZGF0YWJhc2UtcHJvdmlkZXI+PGxhbmd1YWdlPmVuZzwvbGFuZ3VhZ2U+PC9yZWNvcmQ+PC9DaXRl
PjwvRW5kTm90ZT5=
</w:fldData>
        </w:fldChar>
      </w:r>
      <w:r w:rsidR="00C549CD">
        <w:instrText xml:space="preserve"> ADDIN EN.CITE </w:instrText>
      </w:r>
      <w:r w:rsidR="00C549CD">
        <w:fldChar w:fldCharType="begin">
          <w:fldData xml:space="preserve">PEVuZE5vdGU+PENpdGU+PEF1dGhvcj5EaSBTdGFkaW88L0F1dGhvcj48WWVhcj4yMDE3PC9ZZWFy
PjxSZWNOdW0+NTc5NTwvUmVjTnVtPjxEaXNwbGF5VGV4dD4oRGkgU3RhZGlvPHN0eWxlIGZhY2U9
Iml0YWxpYyI+IGV0IGFsLjwvc3R5bGU+IDIwMTcsIENoZW48c3R5bGUgZmFjZT0iaXRhbGljIj4g
ZXQgYWwuPC9zdHlsZT4gMjAyMik8L0Rpc3BsYXlUZXh0PjxyZWNvcmQ+PHJlYy1udW1iZXI+NTc5
NTwvcmVjLW51bWJlcj48Zm9yZWlnbi1rZXlzPjxrZXkgYXBwPSJFTiIgZGItaWQ9IjB0ZGZ6Mndy
bnd0cmZsZWVwMGQ1eDVzaHdmMncwZXN3ZXZmYSIgdGltZXN0YW1wPSIwIj41Nzk1PC9rZXk+PC9m
b3JlaWduLWtleXM+PHJlZi10eXBlIG5hbWU9IkpvdXJuYWwgQXJ0aWNsZSI+MTc8L3JlZi10eXBl
Pjxjb250cmlidXRvcnM+PGF1dGhvcnM+PGF1dGhvcj5EaSBTdGFkaW8sIEEuPC9hdXRob3I+PGF1
dGhvcj5SYWxsaSwgTS48L2F1dGhvcj48L2F1dGhvcnM+PC9jb250cmlidXRvcnM+PGF1dGgtYWRk
cmVzcz4xIERlcGFydG1lbnQgb2YgT3RvbGFyeW5nb2xvZ3ksIE1hc3NhY2h1c2V0dHMgRXllIGFu
ZCBFYXIgSW5maXJtYXJ5LCBCb3N0b24sIE1BLCBVU0EuJiN4RDsyIERlcGFydG1lbnQgb2YgT3Jh
bCBhbmQgTWF4aWxsb2ZhY2lhbCBTY2llbmNlcywgU2FwaWVuemEgVW5pdmVyc2l0eSBvZiBSb21l
LCBJdGFseS48L2F1dGgtYWRkcmVzcz48dGl0bGVzPjx0aXRsZT5TeXN0ZW1pYyBMdXB1cyBFcnl0
aGVtYXRvc3VzIGFuZCBoZWFyaW5nIGRpc29yZGVyczogTGl0ZXJhdHVyZSByZXZpZXcgYW5kIG1l
dGEtYW5hbHlzaXMgb2YgY2xpbmljYWwgYW5kIHRlbXBvcmFsIGJvbmUgZmluZGluZ3M8L3RpdGxl
PjxzZWNvbmRhcnktdGl0bGU+SiBJbnQgTWVkIFJlczwvc2Vjb25kYXJ5LXRpdGxlPjwvdGl0bGVz
PjxwYWdlcz4xNDcwLTE0ODA8L3BhZ2VzPjx2b2x1bWU+NDU8L3ZvbHVtZT48bnVtYmVyPjU8L251
bWJlcj48ZWRpdGlvbj4yMDE3MDIyMDwvZWRpdGlvbj48a2V5d29yZHM+PGtleXdvcmQ+QXV0b2lt
bXVuZSBEaXNlYXNlcy9jb21wbGljYXRpb25zL3BoeXNpb3BhdGhvbG9neTwva2V5d29yZD48a2V5
d29yZD5FYXIsIElubmVyL3BhdGhvbG9neS9waHlzaW9wYXRob2xvZ3k8L2tleXdvcmQ+PGtleXdv
cmQ+SGVhcmluZyBMb3NzLypjb21wbGljYXRpb25zL3BoeXNpb3BhdGhvbG9neS90aGVyYXB5PC9r
ZXl3b3JkPjxrZXl3b3JkPkh1bWFuczwva2V5d29yZD48a2V5d29yZD5MdXB1cyBFcnl0aGVtYXRv
c3VzLCBTeXN0ZW1pYy8qY29tcGxpY2F0aW9ucy9waHlzaW9wYXRob2xvZ3k8L2tleXdvcmQ+PGtl
eXdvcmQ+VGVtcG9yYWwgQm9uZS8qcGF0aG9sb2d5L3BoeXNpb3BhdGhvbG9neTwva2V5d29yZD48
a2V5d29yZD5WZXN0aWJ1bGFyIERpc2Vhc2VzL2NvbXBsaWNhdGlvbnMvcGh5c2lvcGF0aG9sb2d5
L3RoZXJhcHk8L2tleXdvcmQ+PGtleXdvcmQ+U3lzdGVtaWMgbHVwdXMgZXJ5dGhlbWF0b3N1czwv
a2V5d29yZD48a2V5d29yZD5hdXRvaW1tdW5lIGRpc2Vhc2U8L2tleXdvcmQ+PGtleXdvcmQ+ZGl6
emluZXNzPC9rZXl3b3JkPjxrZXl3b3JkPmhlYXJpbmcgbG9zczwva2V5d29yZD48a2V5d29yZD50
aW5uaXR1czwva2V5d29yZD48L2tleXdvcmRzPjxkYXRlcz48eWVhcj4yMDE3PC95ZWFyPjxwdWIt
ZGF0ZXM+PGRhdGU+T2N0PC9kYXRlPjwvcHViLWRhdGVzPjwvZGF0ZXM+PGlzYm4+MDMwMC0wNjA1
IChQcmludCkmI3hEOzAzMDAtMDYwNTwvaXNibj48YWNjZXNzaW9uLW51bT4yODM0NTQyMzwvYWNj
ZXNzaW9uLW51bT48dXJscz48cmVsYXRlZC11cmxzPjx1cmw+aHR0cHM6Ly9wbWMubmNiaS5ubG0u
bmloLmdvdi9hcnRpY2xlcy9QTUM1NzE4NzEyLzwvdXJsPjwvcmVsYXRlZC11cmxzPjwvdXJscz48
Y3VzdG9tMj5QTUM1NzE4NzEyPC9jdXN0b20yPjxlbGVjdHJvbmljLXJlc291cmNlLW51bT4xMC4x
MTc3LzAzMDAwNjA1MTY2ODg2MDA8L2VsZWN0cm9uaWMtcmVzb3VyY2UtbnVtPjxyZW1vdGUtZGF0
YWJhc2UtcHJvdmlkZXI+TkxNPC9yZW1vdGUtZGF0YWJhc2UtcHJvdmlkZXI+PGxhbmd1YWdlPmVu
ZzwvbGFuZ3VhZ2U+PC9yZWNvcmQ+PC9DaXRlPjxDaXRlPjxBdXRob3I+Q2hlbjwvQXV0aG9yPjxZ
ZWFyPjIwMjI8L1llYXI+PFJlY051bT41Nzk0PC9SZWNOdW0+PHJlY29yZD48cmVjLW51bWJlcj41
Nzk0PC9yZWMtbnVtYmVyPjxmb3JlaWduLWtleXM+PGtleSBhcHA9IkVOIiBkYi1pZD0iMHRkZnoy
d3Jud3RyZmxlZXAwZDV4NXNod2YydzBlc3dldmZhIiB0aW1lc3RhbXA9IjAiPjU3OTQ8L2tleT48
L2ZvcmVpZ24ta2V5cz48cmVmLXR5cGUgbmFtZT0iSm91cm5hbCBBcnRpY2xlIj4xNzwvcmVmLXR5
cGU+PGNvbnRyaWJ1dG9ycz48YXV0aG9ycz48YXV0aG9yPkNoZW4sIEguPC9hdXRob3I+PGF1dGhv
cj5XYW5nLCBGLjwvYXV0aG9yPjxhdXRob3I+WWFuZywgWS48L2F1dGhvcj48YXV0aG9yPkh1YSwg
Qi48L2F1dGhvcj48YXV0aG9yPldhbmcsIEguPC9hdXRob3I+PGF1dGhvcj5DaGVuLCBKLjwvYXV0
aG9yPjxhdXRob3I+RmVuZywgWC48L2F1dGhvcj48L2F1dGhvcnM+PC9jb250cmlidXRvcnM+PGF1
dGgtYWRkcmVzcz5EZXBhcnRtZW50IG9mIFJoZXVtYXRvbG9neSBhbmQgSW1tdW5vbG9neSwgTmFu
amluZyBEcnVtIFRvd2VyIEhvc3BpdGFsLCBNZWRpY2FsIFNjaG9vbCBvZiBTb3V0aGVhc3QgVW5p
dmVyc2l0eSwgTmFuamluZyAyMTAwMDgsIENoaW5hLiYjeEQ7RGVwYXJ0bWVudCBvZiBPdG9sYXJ5
bmdvbG9neSwgTmFuamluZyBEcnVtIFRvd2VyIEhvc3BpdGFsLCBNZWRpY2FsIFNjaG9vbCBvZiBT
b3V0aGVhc3QgVW5pdmVyc2l0eSwgTmFuamluZyAyMTAwMDgsIENoaW5hLjwvYXV0aC1hZGRyZXNz
Pjx0aXRsZXM+PHRpdGxlPkNoYXJhY3RlcmlzdGljcyBvZiBIZWFyaW5nIExvc3MgaW4gUGF0aWVu
dHMgd2l0aCBTeXN0ZW1pYyBMdXB1cyBFcnl0aGVtYXRvc3VzPC90aXRsZT48c2Vjb25kYXJ5LXRp
dGxlPkogQ2xpbiBNZWQ8L3NlY29uZGFyeS10aXRsZT48L3RpdGxlcz48dm9sdW1lPjExPC92b2x1
bWU+PG51bWJlcj4yNDwvbnVtYmVyPjxlZGl0aW9uPjIwMjIxMjE5PC9lZGl0aW9uPjxrZXl3b3Jk
cz48a2V5d29yZD5oZWFyaW5nIGxvc3M8L2tleXdvcmQ+PGtleXdvcmQ+bW9yYmlkaXR5PC9rZXl3
b3JkPjxrZXl3b3JkPnJpc2sgZmFjdG9yczwva2V5d29yZD48a2V5d29yZD5zZWNvbmRhcnkgU2rD
tmdyZW7igJlzIHN5bmRyb21lPC9rZXl3b3JkPjxrZXl3b3JkPnN5c3RlbWljIGx1cHVzIGVyeXRo
ZW1hdG9zdXM8L2tleXdvcmQ+PC9rZXl3b3Jkcz48ZGF0ZXM+PHllYXI+MjAyMjwveWVhcj48cHVi
LWRhdGVzPjxkYXRlPkRlYyAxOTwvZGF0ZT48L3B1Yi1kYXRlcz48L2RhdGVzPjxpc2JuPjIwNzct
MDM4MyAoUHJpbnQpJiN4RDsyMDc3LTAzODM8L2lzYm4+PGFjY2Vzc2lvbi1udW0+MzY1NTYxNDc8
L2FjY2Vzc2lvbi1udW0+PHVybHM+PC91cmxzPjxjdXN0b20xPlRoZSBhdXRob3JzIGRlY2xhcmUg
bm8gY29uZmxpY3Qgb2YgaW50ZXJlc3QuPC9jdXN0b20xPjxjdXN0b20yPlBNQzk3ODUzNTM8L2N1
c3RvbTI+PGVsZWN0cm9uaWMtcmVzb3VyY2UtbnVtPjEwLjMzOTAvamNtMTEyNDc1Mjc8L2VsZWN0
cm9uaWMtcmVzb3VyY2UtbnVtPjxyZW1vdGUtZGF0YWJhc2UtcHJvdmlkZXI+TkxNPC9yZW1vdGUt
ZGF0YWJhc2UtcHJvdmlkZXI+PGxhbmd1YWdlPmVuZzwvbGFuZ3VhZ2U+PC9yZWNvcmQ+PC9DaXRl
PjwvRW5kTm90ZT5=
</w:fldData>
        </w:fldChar>
      </w:r>
      <w:r w:rsidR="00C549CD">
        <w:instrText xml:space="preserve"> ADDIN EN.CITE.DATA </w:instrText>
      </w:r>
      <w:r w:rsidR="00C549CD">
        <w:fldChar w:fldCharType="end"/>
      </w:r>
      <w:r w:rsidR="005D6E81" w:rsidRPr="00021032">
        <w:fldChar w:fldCharType="separate"/>
      </w:r>
      <w:r w:rsidR="00C549CD">
        <w:rPr>
          <w:noProof/>
        </w:rPr>
        <w:t>(Di Stadio</w:t>
      </w:r>
      <w:r w:rsidR="00C549CD" w:rsidRPr="00C549CD">
        <w:rPr>
          <w:i/>
          <w:noProof/>
        </w:rPr>
        <w:t xml:space="preserve"> et al.</w:t>
      </w:r>
      <w:r w:rsidR="00C549CD">
        <w:rPr>
          <w:noProof/>
        </w:rPr>
        <w:t xml:space="preserve"> 2017, Chen</w:t>
      </w:r>
      <w:r w:rsidR="00C549CD" w:rsidRPr="00C549CD">
        <w:rPr>
          <w:i/>
          <w:noProof/>
        </w:rPr>
        <w:t xml:space="preserve"> et al.</w:t>
      </w:r>
      <w:r w:rsidR="00C549CD">
        <w:rPr>
          <w:noProof/>
        </w:rPr>
        <w:t xml:space="preserve"> 2022)</w:t>
      </w:r>
      <w:r w:rsidR="005D6E81" w:rsidRPr="00021032">
        <w:fldChar w:fldCharType="end"/>
      </w:r>
      <w:r w:rsidR="00FE57EE">
        <w:t xml:space="preserve">. </w:t>
      </w:r>
      <w:r w:rsidRPr="008064D9">
        <w:t xml:space="preserve">In </w:t>
      </w:r>
      <w:r w:rsidRPr="008064D9">
        <w:rPr>
          <w:b/>
          <w:bCs/>
        </w:rPr>
        <w:t>RA</w:t>
      </w:r>
      <w:r w:rsidRPr="008064D9">
        <w:t>, both systemic inflammation and middle ear joint involvement may contribute, along with potential ototoxic effects of treatment</w:t>
      </w:r>
      <w:r w:rsidR="005D6E81" w:rsidRPr="005D6E81">
        <w:t xml:space="preserve"> </w:t>
      </w:r>
      <w:r w:rsidR="005D6E81" w:rsidRPr="00021032">
        <w:fldChar w:fldCharType="begin">
          <w:fldData xml:space="preserve">PEVuZE5vdGU+PENpdGU+PEF1dGhvcj5DaGVuPC9BdXRob3I+PFllYXI+MjAyNDwvWWVhcj48UmVj
TnVtPjU3OTE8L1JlY051bT48RGlzcGxheVRleHQ+KENoZW48c3R5bGUgZmFjZT0iaXRhbGljIj4g
ZXQgYWwuPC9zdHlsZT4gMjAyMiwgQ2hlbjxzdHlsZSBmYWNlPSJpdGFsaWMiPiBldCBhbC48L3N0
eWxlPiAyMDI0KTwvRGlzcGxheVRleHQ+PHJlY29yZD48cmVjLW51bWJlcj41NzkxPC9yZWMtbnVt
YmVyPjxmb3JlaWduLWtleXM+PGtleSBhcHA9IkVOIiBkYi1pZD0iMHRkZnoyd3Jud3RyZmxlZXAw
ZDV4NXNod2YydzBlc3dldmZhIiB0aW1lc3RhbXA9IjAiPjU3OTE8L2tleT48L2ZvcmVpZ24ta2V5
cz48cmVmLXR5cGUgbmFtZT0iSm91cm5hbCBBcnRpY2xlIj4xNzwvcmVmLXR5cGU+PGNvbnRyaWJ1
dG9ycz48YXV0aG9ycz48YXV0aG9yPkNoZW4sIEouIEouPC9hdXRob3I+PGF1dGhvcj5Ic3UsIEMu
IFcuPC9hdXRob3I+PGF1dGhvcj5DaGVuLCBZLiBXLjwvYXV0aG9yPjxhdXRob3I+Q2hlbiwgVC4g
WS48L2F1dGhvcj48YXV0aG9yPlplbmcsIEIuIFMuPC9hdXRob3I+PGF1dGhvcj5Uc2VuZywgUC4g
VC48L2F1dGhvcj48L2F1dGhvcnM+PC9jb250cmlidXRvcnM+PGF1dGgtYWRkcmVzcz5Qcm9zcGVj
dCBDbGluaWMgZm9yIE90b3JoaW5vbGFyeW5nb2xvZ3kgJmFtcDsgTmV1cm9sb2d5LCBLYW9oc2l1
bmcgODExMDI2LCBUYWl3YW4uJiN4RDtEZXBhcnRtZW50IG9mIE90b3JoaW5vbGFyeW5nb2xvZ3ks
IEUtRGEgQ2FuY2VyIEhvc3BpdGFsLCBJLVNob3UgVW5pdmVyc2l0eSwgS2FvaHNpdW5nIDgyNDAw
NSwgVGFpd2FuLiYjeEQ7RGVwYXJ0bWVudCBvZiBQc3ljaGlhdHJ5LCBLYW9oc2l1bmcgQ2hhbmcg
R3VuZyBNZW1vcmlhbCBIb3NwaXRhbCBhbmQgQ2hhbmcgR3VuZyBVbml2ZXJzaXR5IENvbGxlZ2Ug
b2YgTWVkaWNpbmUsIEthb2hzaXVuZyA4MzM0MDEsIFRhaXdhbi4mI3hEO0RlcGFydG1lbnQgb2Yg
UHN5Y2hpYXRyeSwgVHJpLVNlcnZpY2UgR2VuZXJhbCBIb3NwaXRhbCwgU2Nob29sIG9mIE1lZGlj
aW5lLCBOYXRpb25hbCBEZWZlbnNlIE1lZGljYWwgQ2VudGVyLCBUYWlwZWkgMTE0MjAyLCBUYWl3
YW4uJiN4RDtJbnN0aXR1dGUgb2YgQnJhaW4gU2NpZW5jZSwgTmF0aW9uYWwgWWFuZyBNaW5nIENo
aWFvIFR1bmcgVW5pdmVyc2l0eSwgVGFpcGVpIDExMiwgVGFpd2FuLiYjeEQ7SW5zdGl0dXRlIG9m
IEJpb21lZGljYWwgU2NpZW5jZXMsIE5hdGlvbmFsIFN1biBZYXQtc2VuIFVuaXZlcnNpdHksIEth
b2hzaXVuZyA4MDQyMDEsIFRhaXdhbi4mI3hEO0RlcGFydG1lbnQgb2YgSW50ZXJuYWwgTWVkaWNp
bmUsIEUtRGEgQ2FuY2VyIEhvc3BpdGFsLCBJLVNob3UgVW5pdmVyc2l0eSwgS2FvaHNpdW5nIDgy
NDAwNSwgVGFpd2FuLiYjeEQ7RGVwYXJ0bWVudCBvZiBQc3ljaG9sb2d5LCBDb2xsZWdlIG9mIE1l
ZGljYWwgYW5kIEhlYWx0aCBTY2llbmNlLCBBc2lhIFVuaXZlcnNpdHksIFRhaWNodW5nNDEzMzA1
LCBUYWl3YW4uJiN4RDtJbnN0aXR1dGUgb2YgUHJlY2lzaW9uIE1lZGljaW5lLCBOYXRpb25hbCBT
dW4gWWF0LXNlbiBVbml2ZXJzaXR5LCBLYW9oc2l1bmcgODA0MjAxLCBUYWl3YW4uPC9hdXRoLWFk
ZHJlc3M+PHRpdGxlcz48dGl0bGU+QXVkaW9sb2dpY2FsIEZlYXR1cmVzIGluIFBhdGllbnRzIHdp
dGggUmhldW1hdG9pZCBBcnRocml0aXM6IEEgU3lzdGVtYXRpYyBSZXZpZXc8L3RpdGxlPjxzZWNv
bmRhcnktdGl0bGU+SW50IEogTW9sIFNjaTwvc2Vjb25kYXJ5LXRpdGxlPjwvdGl0bGVzPjx2b2x1
bWU+MjU8L3ZvbHVtZT48bnVtYmVyPjI0PC9udW1iZXI+PGVkaXRpb24+MjAyNDEyMTE8L2VkaXRp
b24+PGtleXdvcmRzPjxrZXl3b3JkPipBcnRocml0aXMsIFJoZXVtYXRvaWQvY29tcGxpY2F0aW9u
czwva2V5d29yZD48a2V5d29yZD5IdW1hbnM8L2tleXdvcmQ+PGtleXdvcmQ+KkhlYXJpbmcgTG9z
cy9ldGlvbG9neTwva2V5d29yZD48a2V5d29yZD5jb2NobGVvcGF0aHk8L2tleXdvcmQ+PGtleXdv
cmQ+aGVhcmluZyBpbXBhaXJtZW50PC9rZXl3b3JkPjxrZXl3b3JkPm5ldXJvcGF0aHk8L2tleXdv
cmQ+PGtleXdvcmQ+b3NzaWNsZXM8L2tleXdvcmQ+PGtleXdvcmQ+cmhldW1hdG9pZCBhcnRocml0
aXM8L2tleXdvcmQ+PGtleXdvcmQ+c3Rlcm9pZDwva2V5d29yZD48L2tleXdvcmRzPjxkYXRlcz48
eWVhcj4yMDI0PC95ZWFyPjxwdWItZGF0ZXM+PGRhdGU+RGVjIDExPC9kYXRlPjwvcHViLWRhdGVz
PjwvZGF0ZXM+PGlzYm4+MTQyMi0wMDY3PC9pc2JuPjxhY2Nlc3Npb24tbnVtPjM5NzY5MDYyPC9h
Y2Nlc3Npb24tbnVtPjx1cmxzPjwvdXJscz48Y3VzdG9tMT5UaGUgYXV0aG9ycyBkZWNsYXJlZCB0
aGF0IHRoZXJlIHdlcmUgbm8gcG90ZW50aWFsIGNvbmZsaWN0IG9mIGludGVyZXN0IGluIHRoaXMg
d29yay48L2N1c3RvbTE+PGN1c3RvbTI+UE1DMTE2NzY0NjY8L2N1c3RvbTI+PGVsZWN0cm9uaWMt
cmVzb3VyY2UtbnVtPjEwLjMzOTAvaWptczI1MjQxMzI5MDwvZWxlY3Ryb25pYy1yZXNvdXJjZS1u
dW0+PHJlbW90ZS1kYXRhYmFzZS1wcm92aWRlcj5OTE08L3JlbW90ZS1kYXRhYmFzZS1wcm92aWRl
cj48bGFuZ3VhZ2U+ZW5nPC9sYW5ndWFnZT48L3JlY29yZD48L0NpdGU+PENpdGU+PEF1dGhvcj5D
aGVuPC9BdXRob3I+PFllYXI+MjAyMjwvWWVhcj48UmVjTnVtPjU3OTQ8L1JlY051bT48cmVjb3Jk
PjxyZWMtbnVtYmVyPjU3OTQ8L3JlYy1udW1iZXI+PGZvcmVpZ24ta2V5cz48a2V5IGFwcD0iRU4i
IGRiLWlkPSIwdGRmejJ3cm53dHJmbGVlcDBkNXg1c2h3ZjJ3MGVzd2V2ZmEiIHRpbWVzdGFtcD0i
MCI+NTc5NDwva2V5PjwvZm9yZWlnbi1rZXlzPjxyZWYtdHlwZSBuYW1lPSJKb3VybmFsIEFydGlj
bGUiPjE3PC9yZWYtdHlwZT48Y29udHJpYnV0b3JzPjxhdXRob3JzPjxhdXRob3I+Q2hlbiwgSC48
L2F1dGhvcj48YXV0aG9yPldhbmcsIEYuPC9hdXRob3I+PGF1dGhvcj5ZYW5nLCBZLjwvYXV0aG9y
PjxhdXRob3I+SHVhLCBCLjwvYXV0aG9yPjxhdXRob3I+V2FuZywgSC48L2F1dGhvcj48YXV0aG9y
PkNoZW4sIEouPC9hdXRob3I+PGF1dGhvcj5GZW5nLCBYLjwvYXV0aG9yPjwvYXV0aG9ycz48L2Nv
bnRyaWJ1dG9ycz48YXV0aC1hZGRyZXNzPkRlcGFydG1lbnQgb2YgUmhldW1hdG9sb2d5IGFuZCBJ
bW11bm9sb2d5LCBOYW5qaW5nIERydW0gVG93ZXIgSG9zcGl0YWwsIE1lZGljYWwgU2Nob29sIG9m
IFNvdXRoZWFzdCBVbml2ZXJzaXR5LCBOYW5qaW5nIDIxMDAwOCwgQ2hpbmEuJiN4RDtEZXBhcnRt
ZW50IG9mIE90b2xhcnluZ29sb2d5LCBOYW5qaW5nIERydW0gVG93ZXIgSG9zcGl0YWwsIE1lZGlj
YWwgU2Nob29sIG9mIFNvdXRoZWFzdCBVbml2ZXJzaXR5LCBOYW5qaW5nIDIxMDAwOCwgQ2hpbmEu
PC9hdXRoLWFkZHJlc3M+PHRpdGxlcz48dGl0bGU+Q2hhcmFjdGVyaXN0aWNzIG9mIEhlYXJpbmcg
TG9zcyBpbiBQYXRpZW50cyB3aXRoIFN5c3RlbWljIEx1cHVzIEVyeXRoZW1hdG9zdXM8L3RpdGxl
PjxzZWNvbmRhcnktdGl0bGU+SiBDbGluIE1lZDwvc2Vjb25kYXJ5LXRpdGxlPjwvdGl0bGVzPjx2
b2x1bWU+MTE8L3ZvbHVtZT48bnVtYmVyPjI0PC9udW1iZXI+PGVkaXRpb24+MjAyMjEyMTk8L2Vk
aXRpb24+PGtleXdvcmRzPjxrZXl3b3JkPmhlYXJpbmcgbG9zczwva2V5d29yZD48a2V5d29yZD5t
b3JiaWRpdHk8L2tleXdvcmQ+PGtleXdvcmQ+cmlzayBmYWN0b3JzPC9rZXl3b3JkPjxrZXl3b3Jk
PnNlY29uZGFyeSBTasO2Z3JlbuKAmXMgc3luZHJvbWU8L2tleXdvcmQ+PGtleXdvcmQ+c3lzdGVt
aWMgbHVwdXMgZXJ5dGhlbWF0b3N1czwva2V5d29yZD48L2tleXdvcmRzPjxkYXRlcz48eWVhcj4y
MDIyPC95ZWFyPjxwdWItZGF0ZXM+PGRhdGU+RGVjIDE5PC9kYXRlPjwvcHViLWRhdGVzPjwvZGF0
ZXM+PGlzYm4+MjA3Ny0wMzgzIChQcmludCkmI3hEOzIwNzctMDM4MzwvaXNibj48YWNjZXNzaW9u
LW51bT4zNjU1NjE0NzwvYWNjZXNzaW9uLW51bT48dXJscz48L3VybHM+PGN1c3RvbTE+VGhlIGF1
dGhvcnMgZGVjbGFyZSBubyBjb25mbGljdCBvZiBpbnRlcmVzdC48L2N1c3RvbTE+PGN1c3RvbTI+
UE1DOTc4NTM1MzwvY3VzdG9tMj48ZWxlY3Ryb25pYy1yZXNvdXJjZS1udW0+MTAuMzM5MC9qY20x
MTI0NzUyNzwvZWxlY3Ryb25pYy1yZXNvdXJjZS1udW0+PHJlbW90ZS1kYXRhYmFzZS1wcm92aWRl
cj5OTE08L3JlbW90ZS1kYXRhYmFzZS1wcm92aWRlcj48bGFuZ3VhZ2U+ZW5nPC9sYW5ndWFnZT48
L3JlY29yZD48L0NpdGU+PC9FbmROb3RlPgB=
</w:fldData>
        </w:fldChar>
      </w:r>
      <w:r w:rsidR="00C549CD">
        <w:instrText xml:space="preserve"> ADDIN EN.CITE </w:instrText>
      </w:r>
      <w:r w:rsidR="00C549CD">
        <w:fldChar w:fldCharType="begin">
          <w:fldData xml:space="preserve">PEVuZE5vdGU+PENpdGU+PEF1dGhvcj5DaGVuPC9BdXRob3I+PFllYXI+MjAyNDwvWWVhcj48UmVj
TnVtPjU3OTE8L1JlY051bT48RGlzcGxheVRleHQ+KENoZW48c3R5bGUgZmFjZT0iaXRhbGljIj4g
ZXQgYWwuPC9zdHlsZT4gMjAyMiwgQ2hlbjxzdHlsZSBmYWNlPSJpdGFsaWMiPiBldCBhbC48L3N0
eWxlPiAyMDI0KTwvRGlzcGxheVRleHQ+PHJlY29yZD48cmVjLW51bWJlcj41NzkxPC9yZWMtbnVt
YmVyPjxmb3JlaWduLWtleXM+PGtleSBhcHA9IkVOIiBkYi1pZD0iMHRkZnoyd3Jud3RyZmxlZXAw
ZDV4NXNod2YydzBlc3dldmZhIiB0aW1lc3RhbXA9IjAiPjU3OTE8L2tleT48L2ZvcmVpZ24ta2V5
cz48cmVmLXR5cGUgbmFtZT0iSm91cm5hbCBBcnRpY2xlIj4xNzwvcmVmLXR5cGU+PGNvbnRyaWJ1
dG9ycz48YXV0aG9ycz48YXV0aG9yPkNoZW4sIEouIEouPC9hdXRob3I+PGF1dGhvcj5Ic3UsIEMu
IFcuPC9hdXRob3I+PGF1dGhvcj5DaGVuLCBZLiBXLjwvYXV0aG9yPjxhdXRob3I+Q2hlbiwgVC4g
WS48L2F1dGhvcj48YXV0aG9yPlplbmcsIEIuIFMuPC9hdXRob3I+PGF1dGhvcj5Uc2VuZywgUC4g
VC48L2F1dGhvcj48L2F1dGhvcnM+PC9jb250cmlidXRvcnM+PGF1dGgtYWRkcmVzcz5Qcm9zcGVj
dCBDbGluaWMgZm9yIE90b3JoaW5vbGFyeW5nb2xvZ3kgJmFtcDsgTmV1cm9sb2d5LCBLYW9oc2l1
bmcgODExMDI2LCBUYWl3YW4uJiN4RDtEZXBhcnRtZW50IG9mIE90b3JoaW5vbGFyeW5nb2xvZ3ks
IEUtRGEgQ2FuY2VyIEhvc3BpdGFsLCBJLVNob3UgVW5pdmVyc2l0eSwgS2FvaHNpdW5nIDgyNDAw
NSwgVGFpd2FuLiYjeEQ7RGVwYXJ0bWVudCBvZiBQc3ljaGlhdHJ5LCBLYW9oc2l1bmcgQ2hhbmcg
R3VuZyBNZW1vcmlhbCBIb3NwaXRhbCBhbmQgQ2hhbmcgR3VuZyBVbml2ZXJzaXR5IENvbGxlZ2Ug
b2YgTWVkaWNpbmUsIEthb2hzaXVuZyA4MzM0MDEsIFRhaXdhbi4mI3hEO0RlcGFydG1lbnQgb2Yg
UHN5Y2hpYXRyeSwgVHJpLVNlcnZpY2UgR2VuZXJhbCBIb3NwaXRhbCwgU2Nob29sIG9mIE1lZGlj
aW5lLCBOYXRpb25hbCBEZWZlbnNlIE1lZGljYWwgQ2VudGVyLCBUYWlwZWkgMTE0MjAyLCBUYWl3
YW4uJiN4RDtJbnN0aXR1dGUgb2YgQnJhaW4gU2NpZW5jZSwgTmF0aW9uYWwgWWFuZyBNaW5nIENo
aWFvIFR1bmcgVW5pdmVyc2l0eSwgVGFpcGVpIDExMiwgVGFpd2FuLiYjeEQ7SW5zdGl0dXRlIG9m
IEJpb21lZGljYWwgU2NpZW5jZXMsIE5hdGlvbmFsIFN1biBZYXQtc2VuIFVuaXZlcnNpdHksIEth
b2hzaXVuZyA4MDQyMDEsIFRhaXdhbi4mI3hEO0RlcGFydG1lbnQgb2YgSW50ZXJuYWwgTWVkaWNp
bmUsIEUtRGEgQ2FuY2VyIEhvc3BpdGFsLCBJLVNob3UgVW5pdmVyc2l0eSwgS2FvaHNpdW5nIDgy
NDAwNSwgVGFpd2FuLiYjeEQ7RGVwYXJ0bWVudCBvZiBQc3ljaG9sb2d5LCBDb2xsZWdlIG9mIE1l
ZGljYWwgYW5kIEhlYWx0aCBTY2llbmNlLCBBc2lhIFVuaXZlcnNpdHksIFRhaWNodW5nNDEzMzA1
LCBUYWl3YW4uJiN4RDtJbnN0aXR1dGUgb2YgUHJlY2lzaW9uIE1lZGljaW5lLCBOYXRpb25hbCBT
dW4gWWF0LXNlbiBVbml2ZXJzaXR5LCBLYW9oc2l1bmcgODA0MjAxLCBUYWl3YW4uPC9hdXRoLWFk
ZHJlc3M+PHRpdGxlcz48dGl0bGU+QXVkaW9sb2dpY2FsIEZlYXR1cmVzIGluIFBhdGllbnRzIHdp
dGggUmhldW1hdG9pZCBBcnRocml0aXM6IEEgU3lzdGVtYXRpYyBSZXZpZXc8L3RpdGxlPjxzZWNv
bmRhcnktdGl0bGU+SW50IEogTW9sIFNjaTwvc2Vjb25kYXJ5LXRpdGxlPjwvdGl0bGVzPjx2b2x1
bWU+MjU8L3ZvbHVtZT48bnVtYmVyPjI0PC9udW1iZXI+PGVkaXRpb24+MjAyNDEyMTE8L2VkaXRp
b24+PGtleXdvcmRzPjxrZXl3b3JkPipBcnRocml0aXMsIFJoZXVtYXRvaWQvY29tcGxpY2F0aW9u
czwva2V5d29yZD48a2V5d29yZD5IdW1hbnM8L2tleXdvcmQ+PGtleXdvcmQ+KkhlYXJpbmcgTG9z
cy9ldGlvbG9neTwva2V5d29yZD48a2V5d29yZD5jb2NobGVvcGF0aHk8L2tleXdvcmQ+PGtleXdv
cmQ+aGVhcmluZyBpbXBhaXJtZW50PC9rZXl3b3JkPjxrZXl3b3JkPm5ldXJvcGF0aHk8L2tleXdv
cmQ+PGtleXdvcmQ+b3NzaWNsZXM8L2tleXdvcmQ+PGtleXdvcmQ+cmhldW1hdG9pZCBhcnRocml0
aXM8L2tleXdvcmQ+PGtleXdvcmQ+c3Rlcm9pZDwva2V5d29yZD48L2tleXdvcmRzPjxkYXRlcz48
eWVhcj4yMDI0PC95ZWFyPjxwdWItZGF0ZXM+PGRhdGU+RGVjIDExPC9kYXRlPjwvcHViLWRhdGVz
PjwvZGF0ZXM+PGlzYm4+MTQyMi0wMDY3PC9pc2JuPjxhY2Nlc3Npb24tbnVtPjM5NzY5MDYyPC9h
Y2Nlc3Npb24tbnVtPjx1cmxzPjwvdXJscz48Y3VzdG9tMT5UaGUgYXV0aG9ycyBkZWNsYXJlZCB0
aGF0IHRoZXJlIHdlcmUgbm8gcG90ZW50aWFsIGNvbmZsaWN0IG9mIGludGVyZXN0IGluIHRoaXMg
d29yay48L2N1c3RvbTE+PGN1c3RvbTI+UE1DMTE2NzY0NjY8L2N1c3RvbTI+PGVsZWN0cm9uaWMt
cmVzb3VyY2UtbnVtPjEwLjMzOTAvaWptczI1MjQxMzI5MDwvZWxlY3Ryb25pYy1yZXNvdXJjZS1u
dW0+PHJlbW90ZS1kYXRhYmFzZS1wcm92aWRlcj5OTE08L3JlbW90ZS1kYXRhYmFzZS1wcm92aWRl
cj48bGFuZ3VhZ2U+ZW5nPC9sYW5ndWFnZT48L3JlY29yZD48L0NpdGU+PENpdGU+PEF1dGhvcj5D
aGVuPC9BdXRob3I+PFllYXI+MjAyMjwvWWVhcj48UmVjTnVtPjU3OTQ8L1JlY051bT48cmVjb3Jk
PjxyZWMtbnVtYmVyPjU3OTQ8L3JlYy1udW1iZXI+PGZvcmVpZ24ta2V5cz48a2V5IGFwcD0iRU4i
IGRiLWlkPSIwdGRmejJ3cm53dHJmbGVlcDBkNXg1c2h3ZjJ3MGVzd2V2ZmEiIHRpbWVzdGFtcD0i
MCI+NTc5NDwva2V5PjwvZm9yZWlnbi1rZXlzPjxyZWYtdHlwZSBuYW1lPSJKb3VybmFsIEFydGlj
bGUiPjE3PC9yZWYtdHlwZT48Y29udHJpYnV0b3JzPjxhdXRob3JzPjxhdXRob3I+Q2hlbiwgSC48
L2F1dGhvcj48YXV0aG9yPldhbmcsIEYuPC9hdXRob3I+PGF1dGhvcj5ZYW5nLCBZLjwvYXV0aG9y
PjxhdXRob3I+SHVhLCBCLjwvYXV0aG9yPjxhdXRob3I+V2FuZywgSC48L2F1dGhvcj48YXV0aG9y
PkNoZW4sIEouPC9hdXRob3I+PGF1dGhvcj5GZW5nLCBYLjwvYXV0aG9yPjwvYXV0aG9ycz48L2Nv
bnRyaWJ1dG9ycz48YXV0aC1hZGRyZXNzPkRlcGFydG1lbnQgb2YgUmhldW1hdG9sb2d5IGFuZCBJ
bW11bm9sb2d5LCBOYW5qaW5nIERydW0gVG93ZXIgSG9zcGl0YWwsIE1lZGljYWwgU2Nob29sIG9m
IFNvdXRoZWFzdCBVbml2ZXJzaXR5LCBOYW5qaW5nIDIxMDAwOCwgQ2hpbmEuJiN4RDtEZXBhcnRt
ZW50IG9mIE90b2xhcnluZ29sb2d5LCBOYW5qaW5nIERydW0gVG93ZXIgSG9zcGl0YWwsIE1lZGlj
YWwgU2Nob29sIG9mIFNvdXRoZWFzdCBVbml2ZXJzaXR5LCBOYW5qaW5nIDIxMDAwOCwgQ2hpbmEu
PC9hdXRoLWFkZHJlc3M+PHRpdGxlcz48dGl0bGU+Q2hhcmFjdGVyaXN0aWNzIG9mIEhlYXJpbmcg
TG9zcyBpbiBQYXRpZW50cyB3aXRoIFN5c3RlbWljIEx1cHVzIEVyeXRoZW1hdG9zdXM8L3RpdGxl
PjxzZWNvbmRhcnktdGl0bGU+SiBDbGluIE1lZDwvc2Vjb25kYXJ5LXRpdGxlPjwvdGl0bGVzPjx2
b2x1bWU+MTE8L3ZvbHVtZT48bnVtYmVyPjI0PC9udW1iZXI+PGVkaXRpb24+MjAyMjEyMTk8L2Vk
aXRpb24+PGtleXdvcmRzPjxrZXl3b3JkPmhlYXJpbmcgbG9zczwva2V5d29yZD48a2V5d29yZD5t
b3JiaWRpdHk8L2tleXdvcmQ+PGtleXdvcmQ+cmlzayBmYWN0b3JzPC9rZXl3b3JkPjxrZXl3b3Jk
PnNlY29uZGFyeSBTasO2Z3JlbuKAmXMgc3luZHJvbWU8L2tleXdvcmQ+PGtleXdvcmQ+c3lzdGVt
aWMgbHVwdXMgZXJ5dGhlbWF0b3N1czwva2V5d29yZD48L2tleXdvcmRzPjxkYXRlcz48eWVhcj4y
MDIyPC95ZWFyPjxwdWItZGF0ZXM+PGRhdGU+RGVjIDE5PC9kYXRlPjwvcHViLWRhdGVzPjwvZGF0
ZXM+PGlzYm4+MjA3Ny0wMzgzIChQcmludCkmI3hEOzIwNzctMDM4MzwvaXNibj48YWNjZXNzaW9u
LW51bT4zNjU1NjE0NzwvYWNjZXNzaW9uLW51bT48dXJscz48L3VybHM+PGN1c3RvbTE+VGhlIGF1
dGhvcnMgZGVjbGFyZSBubyBjb25mbGljdCBvZiBpbnRlcmVzdC48L2N1c3RvbTE+PGN1c3RvbTI+
UE1DOTc4NTM1MzwvY3VzdG9tMj48ZWxlY3Ryb25pYy1yZXNvdXJjZS1udW0+MTAuMzM5MC9qY20x
MTI0NzUyNzwvZWxlY3Ryb25pYy1yZXNvdXJjZS1udW0+PHJlbW90ZS1kYXRhYmFzZS1wcm92aWRl
cj5OTE08L3JlbW90ZS1kYXRhYmFzZS1wcm92aWRlcj48bGFuZ3VhZ2U+ZW5nPC9sYW5ndWFnZT48
L3JlY29yZD48L0NpdGU+PC9FbmROb3RlPgB=
</w:fldData>
        </w:fldChar>
      </w:r>
      <w:r w:rsidR="00C549CD">
        <w:instrText xml:space="preserve"> ADDIN EN.CITE.DATA </w:instrText>
      </w:r>
      <w:r w:rsidR="00C549CD">
        <w:fldChar w:fldCharType="end"/>
      </w:r>
      <w:r w:rsidR="005D6E81" w:rsidRPr="00021032">
        <w:fldChar w:fldCharType="separate"/>
      </w:r>
      <w:r w:rsidR="00C549CD">
        <w:rPr>
          <w:noProof/>
        </w:rPr>
        <w:t>(Chen</w:t>
      </w:r>
      <w:r w:rsidR="00C549CD" w:rsidRPr="00C549CD">
        <w:rPr>
          <w:i/>
          <w:noProof/>
        </w:rPr>
        <w:t xml:space="preserve"> et al.</w:t>
      </w:r>
      <w:r w:rsidR="00C549CD">
        <w:rPr>
          <w:noProof/>
        </w:rPr>
        <w:t xml:space="preserve"> 2022, Chen</w:t>
      </w:r>
      <w:r w:rsidR="00C549CD" w:rsidRPr="00C549CD">
        <w:rPr>
          <w:i/>
          <w:noProof/>
        </w:rPr>
        <w:t xml:space="preserve"> et al.</w:t>
      </w:r>
      <w:r w:rsidR="00C549CD">
        <w:rPr>
          <w:noProof/>
        </w:rPr>
        <w:t xml:space="preserve"> 2024)</w:t>
      </w:r>
      <w:r w:rsidR="005D6E81" w:rsidRPr="00021032">
        <w:fldChar w:fldCharType="end"/>
      </w:r>
      <w:r w:rsidR="005D6E81">
        <w:t xml:space="preserve">. </w:t>
      </w:r>
      <w:r>
        <w:t>I</w:t>
      </w:r>
      <w:r w:rsidRPr="008064D9">
        <w:t xml:space="preserve">n </w:t>
      </w:r>
      <w:r w:rsidRPr="008064D9">
        <w:rPr>
          <w:b/>
          <w:bCs/>
        </w:rPr>
        <w:t>PsA</w:t>
      </w:r>
      <w:r w:rsidRPr="008064D9">
        <w:t xml:space="preserve"> and </w:t>
      </w:r>
      <w:proofErr w:type="spellStart"/>
      <w:r w:rsidRPr="008064D9">
        <w:rPr>
          <w:b/>
          <w:bCs/>
        </w:rPr>
        <w:t>SpA</w:t>
      </w:r>
      <w:proofErr w:type="spellEnd"/>
      <w:r w:rsidRPr="008064D9">
        <w:t>, evidence is more limited, but emerging studies suggest a role for pro-inflammatory cytokines such as interleukin (IL)-6 and IL-17</w:t>
      </w:r>
      <w:r>
        <w:t xml:space="preserve"> </w:t>
      </w:r>
      <w:r w:rsidR="006E26EB" w:rsidRPr="00021032">
        <w:fldChar w:fldCharType="begin">
          <w:fldData xml:space="preserve">PEVuZE5vdGU+PENpdGU+PEF1dGhvcj7Dh2HEn2xhciBZYcSfY8SxPC9BdXRob3I+PFllYXI+MjAy
MzwvWWVhcj48UmVjTnVtPjU3OTY8L1JlY051bT48RGlzcGxheVRleHQ+KFNlbWVub3Y8c3R5bGUg
ZmFjZT0iaXRhbGljIj4gZXQgYWwuPC9zdHlsZT4gMjAxOSwgWWFuPHN0eWxlIGZhY2U9Iml0YWxp
YyI+IGV0IGFsLjwvc3R5bGU+IDIwMjEsIMOHYcSfbGFyIFlhxJ9jxLE8c3R5bGUgZmFjZT0iaXRh
bGljIj4gZXQgYWwuPC9zdHlsZT4gMjAyMyk8L0Rpc3BsYXlUZXh0PjxyZWNvcmQ+PHJlYy1udW1i
ZXI+NTc5NjwvcmVjLW51bWJlcj48Zm9yZWlnbi1rZXlzPjxrZXkgYXBwPSJFTiIgZGItaWQ9IjB0
ZGZ6Mndybnd0cmZsZWVwMGQ1eDVzaHdmMncwZXN3ZXZmYSIgdGltZXN0YW1wPSIwIj41Nzk2PC9r
ZXk+PC9mb3JlaWduLWtleXM+PHJlZi10eXBlIG5hbWU9IkpvdXJuYWwgQXJ0aWNsZSI+MTc8L3Jl
Zi10eXBlPjxjb250cmlidXRvcnM+PGF1dGhvcnM+PGF1dGhvcj7Dh2HEn2xhciBZYcSfY8SxLCBI
LjwvYXV0aG9yPjxhdXRob3I+WWHEn2PEsSwgxLA8L2F1dGhvcj48YXV0aG9yPsOWemRhbWFyLCBP
xLA8L2F1dGhvcj48YXV0aG9yPlRvc3lhbMSxIFNhbG1hbiwgQy48L2F1dGhvcj48YXV0aG9yPkVy
dHXEn3J1bCwgw5Y8L2F1dGhvcj48L2F1dGhvcnM+PC9jb250cmlidXRvcnM+PGF1dGgtYWRkcmVz
cz5EZXBhcnRtZW50IG9mIFBoeXNpY2FsIE1lZGljaW5lIGFuZCBSZWhhYmlsaXRhdGlvbiwgR8O2
enRlcGUgUHJvZi4gRHIuIFPDvGxleW1hbiBZYWzDp8SxbiBDaXR5IEhvc3BpdGFsLCBJc3RhbmJ1
bCwgVMO8cmtpeWUuJiN4RDtEZXBhcnRtZW50IG9mIFBoeXNpY2FsIE1lZGljaW5lIGFuZCBSZWhh
YmlsaXRhdGlvbiwgTWFybWFyYSBVbml2ZXJzaXR5IEZhY3VsdHkgb2YgTWVkaWNpbmUsIElzdGFu
YnVsLCBUw7xya2l5ZS4mI3hEO0RlcGFydG1lbnQgb2YgT3Rvcmhpbm9sYXJ5bmdvbG9neS1IZWFk
IGFuZCBOZWNrIFN1cmdlcnksIEfDtnp0ZXBlIFByb2YuIERyLiBTw7xsZXltYW4gWWFsw6fEsW4g
Q2l0eSBIb3NwaXRhbCwgSXN0YW5idWwsIFTDvHJraXllLiYjeEQ7RGVwYXJ0bWVudCBvZiBBdWRp
b2xvZ3ksIEfDtnp0ZXBlIFByb2YuIERyLiBTw7xsZXltYW4gWWFsw6fEsW4gQ2l0eSBIb3NwaXRh
bCwgSXN0YW5idWwsIFTDvHJraXllLjwvYXV0aC1hZGRyZXNzPjx0aXRsZXM+PHRpdGxlPkhlYXJp
bmcgbG9zcyBjYW4gYWxzbyBiZSBzZWVuIGluIHBhdGllbnRzIHdpdGggbm9ucmFkaW9ncmFwaGlj
IGF4aWFsIHNwb25keWxvYXJ0aHJvcGF0aGllcyBhcyB3ZWxsIGFzIHJhZGlvZ3JhcGhpYyBheGlh
bCBzcG9uZHlsb2FydGhyb3BhdGhpZXM8L3RpdGxlPjxzZWNvbmRhcnktdGl0bGU+QXJjaCBSaGV1
bWF0b2w8L3NlY29uZGFyeS10aXRsZT48L3RpdGxlcz48cGFnZXM+MjU3LTI2NjwvcGFnZXM+PHZv
bHVtZT4zODwvdm9sdW1lPjxudW1iZXI+MjwvbnVtYmVyPjxlZGl0aW9uPjIwMjMwNDI0PC9lZGl0
aW9uPjxrZXl3b3Jkcz48a2V5d29yZD5BeGlhbCBzcG9uZHlsYXJ0aHJpdGlzPC9rZXl3b3JkPjxr
ZXl3b3JkPmhlYXJpbmcgbG9zczwva2V5d29yZD48a2V5d29yZD5wdXJlIHRvbmUgYXVkaW9tZXRy
eS48L2tleXdvcmQ+PC9rZXl3b3Jkcz48ZGF0ZXM+PHllYXI+MjAyMzwveWVhcj48cHViLWRhdGVz
PjxkYXRlPkp1bjwvZGF0ZT48L3B1Yi1kYXRlcz48L2RhdGVzPjxpc2JuPjIxNDgtNTA0NiAoUHJp
bnQpJiN4RDsyMTQ4LTUwNDY8L2lzYm4+PGFjY2Vzc2lvbi1udW0+Mzc2ODA1MDg8L2FjY2Vzc2lv
bi1udW0+PHVybHM+PHJlbGF0ZWQtdXJscz48dXJsPmh0dHBzOi8vYXJjaGl2ZXNvZnJoZXVtYXRv
bG9neS5vcmcvZnVsbC10ZXh0LXBkZi8xNDc4PC91cmw+PC9yZWxhdGVkLXVybHM+PC91cmxzPjxj
dXN0b20xPkNvbmZsaWN0IG9mIEludGVyZXN0OiBUaGUgYXV0aG9ycyBkZWNsYXJlZCBubyBjb25m
bGljdHMgb2YgaW50ZXJlc3Qgd2l0aCByZXNwZWN0IHRvIHRoZSBhdXRob3JzaGlwIGFuZC9vciBw
dWJsaWNhdGlvbiBvZiB0aGlzIGFydGljbGUuPC9jdXN0b20xPjxjdXN0b20yPlBNQzEwNDgxNjg0
PC9jdXN0b20yPjxlbGVjdHJvbmljLXJlc291cmNlLW51bT4xMC40NjQ5Ny9BcmNoUmhldW1hdG9s
LjIwMjMuMTAxODY8L2VsZWN0cm9uaWMtcmVzb3VyY2UtbnVtPjxyZW1vdGUtZGF0YWJhc2UtcHJv
dmlkZXI+TkxNPC9yZW1vdGUtZGF0YWJhc2UtcHJvdmlkZXI+PGxhbmd1YWdlPmVuZzwvbGFuZ3Vh
Z2U+PC9yZWNvcmQ+PC9DaXRlPjxDaXRlPjxBdXRob3I+WWFuPC9BdXRob3I+PFllYXI+MjAyMTwv
WWVhcj48UmVjTnVtPjU3ODg8L1JlY051bT48cmVjb3JkPjxyZWMtbnVtYmVyPjU3ODg8L3JlYy1u
dW1iZXI+PGZvcmVpZ24ta2V5cz48a2V5IGFwcD0iRU4iIGRiLWlkPSIwdGRmejJ3cm53dHJmbGVl
cDBkNXg1c2h3ZjJ3MGVzd2V2ZmEiIHRpbWVzdGFtcD0iMCI+NTc4ODwva2V5PjwvZm9yZWlnbi1r
ZXlzPjxyZWYtdHlwZSBuYW1lPSJKb3VybmFsIEFydGljbGUiPjE3PC9yZWYtdHlwZT48Y29udHJp
YnV0b3JzPjxhdXRob3JzPjxhdXRob3I+WWFuLCBGLjwvYXV0aG9yPjxhdXRob3I+UmVkZHksIFAu
IEQuPC9hdXRob3I+PGF1dGhvcj5OZ3V5ZW4sIFMuIEEuPC9hdXRob3I+PGF1dGhvcj5XYXJkLCBD
LjwvYXV0aG9yPjxhdXRob3I+TWV5ZXIsIFQuIEEuPC9hdXRob3I+PC9hdXRob3JzPjwvY29udHJp
YnV0b3JzPjxhdXRoLWFkZHJlc3M+Ri4gWWFuLCBCQSwgUC5ELiBSZWRkeSwgQlMsIFMuQS4gTmd1
eWVuLCBNRCwgVC5BLiBNZXllciwgTUQsIFBoRCwgRGVwYXJ0bWVudCBvZiBPdG9sYXJ5bmdvbG9n
eS1IZWFkIGFuZCBOZWNrIFN1cmdlcnksIE1lZGljYWwgVW5pdmVyc2l0eSBvZiBTb3V0aCBDYXJv
bGluYTsgeWFuZkBtdXNjLmVkdS4mI3hEO0YuIFlhbiwgQkEsIFAuRC4gUmVkZHksIEJTLCBTLkEu
IE5ndXllbiwgTUQsIFQuQS4gTWV5ZXIsIE1ELCBQaEQsIERlcGFydG1lbnQgb2YgT3RvbGFyeW5n
b2xvZ3ktSGVhZCBhbmQgTmVjayBTdXJnZXJ5LCBNZWRpY2FsIFVuaXZlcnNpdHkgb2YgU291dGgg
Q2Fyb2xpbmEuJiN4RDtDLiBXYXJkLCBNRCwgRGVwYXJ0bWVudCBvZiBNZWRpY2luZSwgRGl2aXNp
b24gb2YgUmhldW1hdG9sb2d5LCBNZWRpY2FsIFVuaXZlcnNpdHkgb2YgU291dGggQ2Fyb2xpbmEs
IENoYXJsZXN0b24sIFNvdXRoIENhcm9saW5hLCBVU0EuPC9hdXRoLWFkZHJlc3M+PHRpdGxlcz48
dGl0bGU+SGVhcmluZyBMb3NzIGluIFBhdGllbnRzIFdpdGggQW5reWxvc2luZyBTcG9uZHlsaXRp
czogQSBTeXN0ZW1hdGljIFJldmlldyBhbmQgTWV0YWFuYWx5c2lzPC90aXRsZT48c2Vjb25kYXJ5
LXRpdGxlPkogUmhldW1hdG9sPC9zZWNvbmRhcnktdGl0bGU+PC90aXRsZXM+PHBhZ2VzPjQwLTQ3
PC9wYWdlcz48dm9sdW1lPjQ4PC92b2x1bWU+PG51bWJlcj4xPC9udW1iZXI+PGVkaXRpb24+MjAy
MDA1MTU8L2VkaXRpb24+PGtleXdvcmRzPjxrZXl3b3JkPipIZWFyaW5nIExvc3MvZXBpZGVtaW9s
b2d5L2V0aW9sb2d5PC9rZXl3b3JkPjxrZXl3b3JkPkh1bWFuczwva2V5d29yZD48a2V5d29yZD5Q
cmV2YWxlbmNlPC9rZXl3b3JkPjxrZXl3b3JkPipTcG9uZHlsaXRpcywgQW5reWxvc2luZy9jb21w
bGljYXRpb25zL2VwaWRlbWlvbG9neTwva2V5d29yZD48a2V5d29yZD5hbmt5bG9zaW5nIHNwb25k
eWxpdGlzPC9rZXl3b3JkPjxrZXl3b3JkPmhlYXJpbmcgbG9zczwva2V5d29yZD48a2V5d29yZD5o
aWdoLWZyZXF1ZW5jeSBoZWFyaW5nIGxvc3M8L2tleXdvcmQ+PGtleXdvcmQ+c3BvbmR5bG9hcnRo
cml0aXM8L2tleXdvcmQ+PC9rZXl3b3Jkcz48ZGF0ZXM+PHllYXI+MjAyMTwveWVhcj48cHViLWRh
dGVzPjxkYXRlPkphbiAxPC9kYXRlPjwvcHViLWRhdGVzPjwvZGF0ZXM+PGlzYm4+MDMxNS0xNjJ4
PC9pc2JuPjxhY2Nlc3Npb24tbnVtPjMyNDE0OTU1PC9hY2Nlc3Npb24tbnVtPjx1cmxzPjxyZWxh
dGVkLXVybHM+PHVybD5odHRwczovL3d3dy5qcmhldW0ub3JnL2NvbnRlbnQvanJoZXVtLzQ4LzEv
NDAuZnVsbC5wZGY8L3VybD48L3JlbGF0ZWQtdXJscz48L3VybHM+PGVsZWN0cm9uaWMtcmVzb3Vy
Y2UtbnVtPjEwLjM4OTkvanJoZXVtLjIwMDI3NjwvZWxlY3Ryb25pYy1yZXNvdXJjZS1udW0+PHJl
bW90ZS1kYXRhYmFzZS1wcm92aWRlcj5OTE08L3JlbW90ZS1kYXRhYmFzZS1wcm92aWRlcj48bGFu
Z3VhZ2U+ZW5nPC9sYW5ndWFnZT48L3JlY29yZD48L0NpdGU+PENpdGU+PEF1dGhvcj5TZW1lbm92
PC9BdXRob3I+PFllYXI+MjAxOTwvWWVhcj48UmVjTnVtPjU3OTc8L1JlY051bT48cmVjb3JkPjxy
ZWMtbnVtYmVyPjU3OTc8L3JlYy1udW1iZXI+PGZvcmVpZ24ta2V5cz48a2V5IGFwcD0iRU4iIGRi
LWlkPSIwdGRmejJ3cm53dHJmbGVlcDBkNXg1c2h3ZjJ3MGVzd2V2ZmEiIHRpbWVzdGFtcD0iMCI+
NTc5Nzwva2V5PjwvZm9yZWlnbi1rZXlzPjxyZWYtdHlwZSBuYW1lPSJKb3VybmFsIEFydGljbGUi
PjE3PC9yZWYtdHlwZT48Y29udHJpYnV0b3JzPjxhdXRob3JzPjxhdXRob3I+U2VtZW5vdiwgWS4g
Ui48L2F1dGhvcj48YXV0aG9yPkhzaWFuZywgRS4gWS48L2F1dGhvcj48YXV0aG9yPkh1YW5nLCBB
LjwvYXV0aG9yPjxhdXRob3I+SGVyYm9zYSwgQy4gTS48L2F1dGhvcj48YXV0aG9yPkh1aSwgWC48
L2F1dGhvcj48YXV0aG9yPkt3YXRyYSwgUy4gRy48L2F1dGhvcj48YXV0aG9yPkNvaGVuLCBCLjwv
YXV0aG9yPjxhdXRob3I+QW5hZGthdCwgTS4gSi48L2F1dGhvcj48L2F1dGhvcnM+PC9jb250cmli
dXRvcnM+PGF1dGgtYWRkcmVzcz5Gcm9tIHRoZSBEaXZpc2lvbiBvZiBEZXJtYXRvbG9neSwgV2Fz
aGluZ3RvbiBVbml2ZXJzaXR5IFNjaG9vbCBvZiBNZWRpY2luZSwgU3QuIExvdWlzLCBNaXNzb3Vy
aTsgdGhlIERlcGFydG1lbnQgb2YgRGVybWF0b2xvZ3ksIEpvaG5zIEhvcGtpbnMgVW5pdmVyc2l0
eSBTY2hvb2wgb2YgTWVkaWNpbmUsIEJhbHRpbW9yZSwgTWFyeWxhbmQ7IHRoZSBEZXBhcnRtZW50
IG9mIFB1YmxpYyBIZWFsdGggU2NpZW5jZXMsIFVuaXZlcnNpdHkgb2YgQ2hpY2FnbywgQ2hpY2Fn
bywgSWxsaW5vaXMsIFVTQS4geWV2Z2VuaXkuc2VtZW5vdjFAZ21haWwuY29tLiYjeEQ7WS5SLiBT
ZW1lbm92LCBNRCwgTUEsIERpdmlzaW9uIG9mIERlcm1hdG9sb2d5LCBXYXNoaW5ndG9uIFVuaXZl
cnNpdHkgU2Nob29sIG9mIE1lZGljaW5lOyBFLlkuIEhzaWFuZywgQkEsIERlcGFydG1lbnQgb2Yg
RGVybWF0b2xvZ3ksIEpvaG5zIEhvcGtpbnMgVW5pdmVyc2l0eSBTY2hvb2wgb2YgTWVkaWNpbmU7
IEEuIEh1YW5nLCBCQSwgRGVwYXJ0bWVudCBvZiBEZXJtYXRvbG9neSwgSm9obnMgSG9wa2lucyBV
bml2ZXJzaXR5IFNjaG9vbCBvZiBNZWRpY2luZTsgQy5NLiBIZXJib3NhLCBCQSwgRGl2aXNpb24g
b2YgRGVybWF0b2xvZ3ksIFdhc2hpbmd0b24gVW5pdmVyc2l0eSBTY2hvb2wgb2YgTWVkaWNpbmU7
IFguIEh1aSwgTUQsIFNjTSwgRGVwYXJ0bWVudCBvZiBQdWJsaWMgSGVhbHRoIFNjaWVuY2VzLCBV
bml2ZXJzaXR5IG9mIENoaWNhZ287IFMuRy4gS3dhdHJhLCBNRCwgRGVwYXJ0bWVudCBvZiBEZXJt
YXRvbG9neSwgSm9obnMgSG9wa2lucyBVbml2ZXJzaXR5IFNjaG9vbCBvZiBNZWRpY2luZTsgQi4g
Q29oZW4sIE1ELCBEZXBhcnRtZW50IG9mIERlcm1hdG9sb2d5LCBKb2hucyBIb3BraW5zIFVuaXZl
cnNpdHkgU2Nob29sIG9mIE1lZGljaW5lOyBNLkouIEFuYWRrYXQsIE1ELCBEaXZpc2lvbiBvZiBE
ZXJtYXRvbG9neSwgV2FzaGluZ3RvbiBVbml2ZXJzaXR5IFNjaG9vbCBvZiBNZWRpY2luZS4geWV2
Z2VuaXkuc2VtZW5vdjFAZ21haWwuY29tLiYjeEQ7RnJvbSB0aGUgRGl2aXNpb24gb2YgRGVybWF0
b2xvZ3ksIFdhc2hpbmd0b24gVW5pdmVyc2l0eSBTY2hvb2wgb2YgTWVkaWNpbmUsIFN0LiBMb3Vp
cywgTWlzc291cmk7IHRoZSBEZXBhcnRtZW50IG9mIERlcm1hdG9sb2d5LCBKb2hucyBIb3BraW5z
IFVuaXZlcnNpdHkgU2Nob29sIG9mIE1lZGljaW5lLCBCYWx0aW1vcmUsIE1hcnlsYW5kOyB0aGUg
RGVwYXJ0bWVudCBvZiBQdWJsaWMgSGVhbHRoIFNjaWVuY2VzLCBVbml2ZXJzaXR5IG9mIENoaWNh
Z28sIENoaWNhZ28sIElsbGlub2lzLCBVU0EuJiN4RDtZLlIuIFNlbWVub3YsIE1ELCBNQSwgRGl2
aXNpb24gb2YgRGVybWF0b2xvZ3ksIFdhc2hpbmd0b24gVW5pdmVyc2l0eSBTY2hvb2wgb2YgTWVk
aWNpbmU7IEUuWS4gSHNpYW5nLCBCQSwgRGVwYXJ0bWVudCBvZiBEZXJtYXRvbG9neSwgSm9obnMg
SG9wa2lucyBVbml2ZXJzaXR5IFNjaG9vbCBvZiBNZWRpY2luZTsgQS4gSHVhbmcsIEJBLCBEZXBh
cnRtZW50IG9mIERlcm1hdG9sb2d5LCBKb2hucyBIb3BraW5zIFVuaXZlcnNpdHkgU2Nob29sIG9m
IE1lZGljaW5lOyBDLk0uIEhlcmJvc2EsIEJBLCBEaXZpc2lvbiBvZiBEZXJtYXRvbG9neSwgV2Fz
aGluZ3RvbiBVbml2ZXJzaXR5IFNjaG9vbCBvZiBNZWRpY2luZTsgWC4gSHVpLCBNRCwgU2NNLCBE
ZXBhcnRtZW50IG9mIFB1YmxpYyBIZWFsdGggU2NpZW5jZXMsIFVuaXZlcnNpdHkgb2YgQ2hpY2Fn
bzsgUy5HLiBLd2F0cmEsIE1ELCBEZXBhcnRtZW50IG9mIERlcm1hdG9sb2d5LCBKb2hucyBIb3Br
aW5zIFVuaXZlcnNpdHkgU2Nob29sIG9mIE1lZGljaW5lOyBCLiBDb2hlbiwgTUQsIERlcGFydG1l
bnQgb2YgRGVybWF0b2xvZ3ksIEpvaG5zIEhvcGtpbnMgVW5pdmVyc2l0eSBTY2hvb2wgb2YgTWVk
aWNpbmU7IE0uSi4gQW5hZGthdCwgTUQsIERpdmlzaW9uIG9mIERlcm1hdG9sb2d5LCBXYXNoaW5n
dG9uIFVuaXZlcnNpdHkgU2Nob29sIG9mIE1lZGljaW5lLjwvYXV0aC1hZGRyZXNzPjx0aXRsZXM+
PHRpdGxlPkFzc29jaWF0aW9uIEJldHdlZW4gUHNvcmlhc2lzIHdpdGggQXJ0aHJpdGlzIGFuZCBI
ZWFyaW5nIEltcGFpcm1lbnQgaW4gVVMgQWR1bHRzOiBEYXRhIGZyb20gdGhlIE5hdGlvbmFsIEhl
YWx0aCBhbmQgTnV0cml0aW9uIEV4YW1pbmF0aW9uIFN1cnZleTwvdGl0bGU+PHNlY29uZGFyeS10
aXRsZT5KIFJoZXVtYXRvbDwvc2Vjb25kYXJ5LXRpdGxlPjwvdGl0bGVzPjxwYWdlcz41ODctNTk0
PC9wYWdlcz48dm9sdW1lPjQ2PC92b2x1bWU+PG51bWJlcj42PC9udW1iZXI+PGVkaXRpb24+MjAx
OTAxMTU8L2VkaXRpb24+PGtleXdvcmRzPjxrZXl3b3JkPkFkdWx0PC9rZXl3b3JkPjxrZXl3b3Jk
PkFydGhyaXRpcywgUHNvcmlhdGljLyplcGlkZW1pb2xvZ3k8L2tleXdvcmQ+PGtleXdvcmQ+Q29t
b3JiaWRpdHk8L2tleXdvcmQ+PGtleXdvcmQ+Q3Jvc3MtU2VjdGlvbmFsIFN0dWRpZXM8L2tleXdv
cmQ+PGtleXdvcmQ+RmVtYWxlPC9rZXl3b3JkPjxrZXl3b3JkPkhlYXJpbmcgTG9zcy8qZXBpZGVt
aW9sb2d5PC9rZXl3b3JkPjxrZXl3b3JkPkh1bWFuczwva2V5d29yZD48a2V5d29yZD5Mb2dpc3Rp
YyBNb2RlbHM8L2tleXdvcmQ+PGtleXdvcmQ+TWFsZTwva2V5d29yZD48a2V5d29yZD5NaWRkbGUg
QWdlZDwva2V5d29yZD48a2V5d29yZD5OdXRyaXRpb24gU3VydmV5czwva2V5d29yZD48a2V5d29y
ZD5QcmV2YWxlbmNlPC9rZXl3b3JkPjxrZXl3b3JkPlVuaXRlZCBTdGF0ZXMvZXBpZGVtaW9sb2d5
PC9rZXl3b3JkPjxrZXl3b3JkPkF1dG9pbW11bmUgZGlzZWFzZTwva2V5d29yZD48a2V5d29yZD5E
ZXByZXNzaW9uPC9rZXl3b3JkPjxrZXl3b3JkPkhlYXJpbmcgbG9zczwva2V5d29yZD48a2V5d29y
ZD5PdXRjb21lczwva2V5d29yZD48a2V5d29yZD5Qc29yaWFzaXM8L2tleXdvcmQ+PGtleXdvcmQ+
UHNvcmlhdGljIGFydGhyaXRpczwva2V5d29yZD48L2tleXdvcmRzPjxkYXRlcz48eWVhcj4yMDE5
PC95ZWFyPjxwdWItZGF0ZXM+PGRhdGU+SnVuPC9kYXRlPjwvcHViLWRhdGVzPjwvZGF0ZXM+PGlz
Ym4+MDMxNS0xNjJ4PC9pc2JuPjxhY2Nlc3Npb24tbnVtPjMwNjQ3MTg2PC9hY2Nlc3Npb24tbnVt
Pjx1cmxzPjxyZWxhdGVkLXVybHM+PHVybD5odHRwczovL3d3dy5qcmhldW0ub3JnL2NvbnRlbnQv
anJoZXVtLzQ2LzYvNTg3LmZ1bGwucGRmPC91cmw+PC9yZWxhdGVkLXVybHM+PC91cmxzPjxlbGVj
dHJvbmljLXJlc291cmNlLW51bT4xMC4zODk5L2pyaGV1bS4xNzEyMjg8L2VsZWN0cm9uaWMtcmVz
b3VyY2UtbnVtPjxyZW1vdGUtZGF0YWJhc2UtcHJvdmlkZXI+TkxNPC9yZW1vdGUtZGF0YWJhc2Ut
cHJvdmlkZXI+PGxhbmd1YWdlPmVuZzwvbGFuZ3VhZ2U+PC9yZWNvcmQ+PC9DaXRlPjwvRW5kTm90
ZT4A
</w:fldData>
        </w:fldChar>
      </w:r>
      <w:r w:rsidR="00C549CD">
        <w:instrText xml:space="preserve"> ADDIN EN.CITE </w:instrText>
      </w:r>
      <w:r w:rsidR="00C549CD">
        <w:fldChar w:fldCharType="begin">
          <w:fldData xml:space="preserve">PEVuZE5vdGU+PENpdGU+PEF1dGhvcj7Dh2HEn2xhciBZYcSfY8SxPC9BdXRob3I+PFllYXI+MjAy
MzwvWWVhcj48UmVjTnVtPjU3OTY8L1JlY051bT48RGlzcGxheVRleHQ+KFNlbWVub3Y8c3R5bGUg
ZmFjZT0iaXRhbGljIj4gZXQgYWwuPC9zdHlsZT4gMjAxOSwgWWFuPHN0eWxlIGZhY2U9Iml0YWxp
YyI+IGV0IGFsLjwvc3R5bGU+IDIwMjEsIMOHYcSfbGFyIFlhxJ9jxLE8c3R5bGUgZmFjZT0iaXRh
bGljIj4gZXQgYWwuPC9zdHlsZT4gMjAyMyk8L0Rpc3BsYXlUZXh0PjxyZWNvcmQ+PHJlYy1udW1i
ZXI+NTc5NjwvcmVjLW51bWJlcj48Zm9yZWlnbi1rZXlzPjxrZXkgYXBwPSJFTiIgZGItaWQ9IjB0
ZGZ6Mndybnd0cmZsZWVwMGQ1eDVzaHdmMncwZXN3ZXZmYSIgdGltZXN0YW1wPSIwIj41Nzk2PC9r
ZXk+PC9mb3JlaWduLWtleXM+PHJlZi10eXBlIG5hbWU9IkpvdXJuYWwgQXJ0aWNsZSI+MTc8L3Jl
Zi10eXBlPjxjb250cmlidXRvcnM+PGF1dGhvcnM+PGF1dGhvcj7Dh2HEn2xhciBZYcSfY8SxLCBI
LjwvYXV0aG9yPjxhdXRob3I+WWHEn2PEsSwgxLA8L2F1dGhvcj48YXV0aG9yPsOWemRhbWFyLCBP
xLA8L2F1dGhvcj48YXV0aG9yPlRvc3lhbMSxIFNhbG1hbiwgQy48L2F1dGhvcj48YXV0aG9yPkVy
dHXEn3J1bCwgw5Y8L2F1dGhvcj48L2F1dGhvcnM+PC9jb250cmlidXRvcnM+PGF1dGgtYWRkcmVz
cz5EZXBhcnRtZW50IG9mIFBoeXNpY2FsIE1lZGljaW5lIGFuZCBSZWhhYmlsaXRhdGlvbiwgR8O2
enRlcGUgUHJvZi4gRHIuIFPDvGxleW1hbiBZYWzDp8SxbiBDaXR5IEhvc3BpdGFsLCBJc3RhbmJ1
bCwgVMO8cmtpeWUuJiN4RDtEZXBhcnRtZW50IG9mIFBoeXNpY2FsIE1lZGljaW5lIGFuZCBSZWhh
YmlsaXRhdGlvbiwgTWFybWFyYSBVbml2ZXJzaXR5IEZhY3VsdHkgb2YgTWVkaWNpbmUsIElzdGFu
YnVsLCBUw7xya2l5ZS4mI3hEO0RlcGFydG1lbnQgb2YgT3Rvcmhpbm9sYXJ5bmdvbG9neS1IZWFk
IGFuZCBOZWNrIFN1cmdlcnksIEfDtnp0ZXBlIFByb2YuIERyLiBTw7xsZXltYW4gWWFsw6fEsW4g
Q2l0eSBIb3NwaXRhbCwgSXN0YW5idWwsIFTDvHJraXllLiYjeEQ7RGVwYXJ0bWVudCBvZiBBdWRp
b2xvZ3ksIEfDtnp0ZXBlIFByb2YuIERyLiBTw7xsZXltYW4gWWFsw6fEsW4gQ2l0eSBIb3NwaXRh
bCwgSXN0YW5idWwsIFTDvHJraXllLjwvYXV0aC1hZGRyZXNzPjx0aXRsZXM+PHRpdGxlPkhlYXJp
bmcgbG9zcyBjYW4gYWxzbyBiZSBzZWVuIGluIHBhdGllbnRzIHdpdGggbm9ucmFkaW9ncmFwaGlj
IGF4aWFsIHNwb25keWxvYXJ0aHJvcGF0aGllcyBhcyB3ZWxsIGFzIHJhZGlvZ3JhcGhpYyBheGlh
bCBzcG9uZHlsb2FydGhyb3BhdGhpZXM8L3RpdGxlPjxzZWNvbmRhcnktdGl0bGU+QXJjaCBSaGV1
bWF0b2w8L3NlY29uZGFyeS10aXRsZT48L3RpdGxlcz48cGFnZXM+MjU3LTI2NjwvcGFnZXM+PHZv
bHVtZT4zODwvdm9sdW1lPjxudW1iZXI+MjwvbnVtYmVyPjxlZGl0aW9uPjIwMjMwNDI0PC9lZGl0
aW9uPjxrZXl3b3Jkcz48a2V5d29yZD5BeGlhbCBzcG9uZHlsYXJ0aHJpdGlzPC9rZXl3b3JkPjxr
ZXl3b3JkPmhlYXJpbmcgbG9zczwva2V5d29yZD48a2V5d29yZD5wdXJlIHRvbmUgYXVkaW9tZXRy
eS48L2tleXdvcmQ+PC9rZXl3b3Jkcz48ZGF0ZXM+PHllYXI+MjAyMzwveWVhcj48cHViLWRhdGVz
PjxkYXRlPkp1bjwvZGF0ZT48L3B1Yi1kYXRlcz48L2RhdGVzPjxpc2JuPjIxNDgtNTA0NiAoUHJp
bnQpJiN4RDsyMTQ4LTUwNDY8L2lzYm4+PGFjY2Vzc2lvbi1udW0+Mzc2ODA1MDg8L2FjY2Vzc2lv
bi1udW0+PHVybHM+PHJlbGF0ZWQtdXJscz48dXJsPmh0dHBzOi8vYXJjaGl2ZXNvZnJoZXVtYXRv
bG9neS5vcmcvZnVsbC10ZXh0LXBkZi8xNDc4PC91cmw+PC9yZWxhdGVkLXVybHM+PC91cmxzPjxj
dXN0b20xPkNvbmZsaWN0IG9mIEludGVyZXN0OiBUaGUgYXV0aG9ycyBkZWNsYXJlZCBubyBjb25m
bGljdHMgb2YgaW50ZXJlc3Qgd2l0aCByZXNwZWN0IHRvIHRoZSBhdXRob3JzaGlwIGFuZC9vciBw
dWJsaWNhdGlvbiBvZiB0aGlzIGFydGljbGUuPC9jdXN0b20xPjxjdXN0b20yPlBNQzEwNDgxNjg0
PC9jdXN0b20yPjxlbGVjdHJvbmljLXJlc291cmNlLW51bT4xMC40NjQ5Ny9BcmNoUmhldW1hdG9s
LjIwMjMuMTAxODY8L2VsZWN0cm9uaWMtcmVzb3VyY2UtbnVtPjxyZW1vdGUtZGF0YWJhc2UtcHJv
dmlkZXI+TkxNPC9yZW1vdGUtZGF0YWJhc2UtcHJvdmlkZXI+PGxhbmd1YWdlPmVuZzwvbGFuZ3Vh
Z2U+PC9yZWNvcmQ+PC9DaXRlPjxDaXRlPjxBdXRob3I+WWFuPC9BdXRob3I+PFllYXI+MjAyMTwv
WWVhcj48UmVjTnVtPjU3ODg8L1JlY051bT48cmVjb3JkPjxyZWMtbnVtYmVyPjU3ODg8L3JlYy1u
dW1iZXI+PGZvcmVpZ24ta2V5cz48a2V5IGFwcD0iRU4iIGRiLWlkPSIwdGRmejJ3cm53dHJmbGVl
cDBkNXg1c2h3ZjJ3MGVzd2V2ZmEiIHRpbWVzdGFtcD0iMCI+NTc4ODwva2V5PjwvZm9yZWlnbi1r
ZXlzPjxyZWYtdHlwZSBuYW1lPSJKb3VybmFsIEFydGljbGUiPjE3PC9yZWYtdHlwZT48Y29udHJp
YnV0b3JzPjxhdXRob3JzPjxhdXRob3I+WWFuLCBGLjwvYXV0aG9yPjxhdXRob3I+UmVkZHksIFAu
IEQuPC9hdXRob3I+PGF1dGhvcj5OZ3V5ZW4sIFMuIEEuPC9hdXRob3I+PGF1dGhvcj5XYXJkLCBD
LjwvYXV0aG9yPjxhdXRob3I+TWV5ZXIsIFQuIEEuPC9hdXRob3I+PC9hdXRob3JzPjwvY29udHJp
YnV0b3JzPjxhdXRoLWFkZHJlc3M+Ri4gWWFuLCBCQSwgUC5ELiBSZWRkeSwgQlMsIFMuQS4gTmd1
eWVuLCBNRCwgVC5BLiBNZXllciwgTUQsIFBoRCwgRGVwYXJ0bWVudCBvZiBPdG9sYXJ5bmdvbG9n
eS1IZWFkIGFuZCBOZWNrIFN1cmdlcnksIE1lZGljYWwgVW5pdmVyc2l0eSBvZiBTb3V0aCBDYXJv
bGluYTsgeWFuZkBtdXNjLmVkdS4mI3hEO0YuIFlhbiwgQkEsIFAuRC4gUmVkZHksIEJTLCBTLkEu
IE5ndXllbiwgTUQsIFQuQS4gTWV5ZXIsIE1ELCBQaEQsIERlcGFydG1lbnQgb2YgT3RvbGFyeW5n
b2xvZ3ktSGVhZCBhbmQgTmVjayBTdXJnZXJ5LCBNZWRpY2FsIFVuaXZlcnNpdHkgb2YgU291dGgg
Q2Fyb2xpbmEuJiN4RDtDLiBXYXJkLCBNRCwgRGVwYXJ0bWVudCBvZiBNZWRpY2luZSwgRGl2aXNp
b24gb2YgUmhldW1hdG9sb2d5LCBNZWRpY2FsIFVuaXZlcnNpdHkgb2YgU291dGggQ2Fyb2xpbmEs
IENoYXJsZXN0b24sIFNvdXRoIENhcm9saW5hLCBVU0EuPC9hdXRoLWFkZHJlc3M+PHRpdGxlcz48
dGl0bGU+SGVhcmluZyBMb3NzIGluIFBhdGllbnRzIFdpdGggQW5reWxvc2luZyBTcG9uZHlsaXRp
czogQSBTeXN0ZW1hdGljIFJldmlldyBhbmQgTWV0YWFuYWx5c2lzPC90aXRsZT48c2Vjb25kYXJ5
LXRpdGxlPkogUmhldW1hdG9sPC9zZWNvbmRhcnktdGl0bGU+PC90aXRsZXM+PHBhZ2VzPjQwLTQ3
PC9wYWdlcz48dm9sdW1lPjQ4PC92b2x1bWU+PG51bWJlcj4xPC9udW1iZXI+PGVkaXRpb24+MjAy
MDA1MTU8L2VkaXRpb24+PGtleXdvcmRzPjxrZXl3b3JkPipIZWFyaW5nIExvc3MvZXBpZGVtaW9s
b2d5L2V0aW9sb2d5PC9rZXl3b3JkPjxrZXl3b3JkPkh1bWFuczwva2V5d29yZD48a2V5d29yZD5Q
cmV2YWxlbmNlPC9rZXl3b3JkPjxrZXl3b3JkPipTcG9uZHlsaXRpcywgQW5reWxvc2luZy9jb21w
bGljYXRpb25zL2VwaWRlbWlvbG9neTwva2V5d29yZD48a2V5d29yZD5hbmt5bG9zaW5nIHNwb25k
eWxpdGlzPC9rZXl3b3JkPjxrZXl3b3JkPmhlYXJpbmcgbG9zczwva2V5d29yZD48a2V5d29yZD5o
aWdoLWZyZXF1ZW5jeSBoZWFyaW5nIGxvc3M8L2tleXdvcmQ+PGtleXdvcmQ+c3BvbmR5bG9hcnRo
cml0aXM8L2tleXdvcmQ+PC9rZXl3b3Jkcz48ZGF0ZXM+PHllYXI+MjAyMTwveWVhcj48cHViLWRh
dGVzPjxkYXRlPkphbiAxPC9kYXRlPjwvcHViLWRhdGVzPjwvZGF0ZXM+PGlzYm4+MDMxNS0xNjJ4
PC9pc2JuPjxhY2Nlc3Npb24tbnVtPjMyNDE0OTU1PC9hY2Nlc3Npb24tbnVtPjx1cmxzPjxyZWxh
dGVkLXVybHM+PHVybD5odHRwczovL3d3dy5qcmhldW0ub3JnL2NvbnRlbnQvanJoZXVtLzQ4LzEv
NDAuZnVsbC5wZGY8L3VybD48L3JlbGF0ZWQtdXJscz48L3VybHM+PGVsZWN0cm9uaWMtcmVzb3Vy
Y2UtbnVtPjEwLjM4OTkvanJoZXVtLjIwMDI3NjwvZWxlY3Ryb25pYy1yZXNvdXJjZS1udW0+PHJl
bW90ZS1kYXRhYmFzZS1wcm92aWRlcj5OTE08L3JlbW90ZS1kYXRhYmFzZS1wcm92aWRlcj48bGFu
Z3VhZ2U+ZW5nPC9sYW5ndWFnZT48L3JlY29yZD48L0NpdGU+PENpdGU+PEF1dGhvcj5TZW1lbm92
PC9BdXRob3I+PFllYXI+MjAxOTwvWWVhcj48UmVjTnVtPjU3OTc8L1JlY051bT48cmVjb3JkPjxy
ZWMtbnVtYmVyPjU3OTc8L3JlYy1udW1iZXI+PGZvcmVpZ24ta2V5cz48a2V5IGFwcD0iRU4iIGRi
LWlkPSIwdGRmejJ3cm53dHJmbGVlcDBkNXg1c2h3ZjJ3MGVzd2V2ZmEiIHRpbWVzdGFtcD0iMCI+
NTc5Nzwva2V5PjwvZm9yZWlnbi1rZXlzPjxyZWYtdHlwZSBuYW1lPSJKb3VybmFsIEFydGljbGUi
PjE3PC9yZWYtdHlwZT48Y29udHJpYnV0b3JzPjxhdXRob3JzPjxhdXRob3I+U2VtZW5vdiwgWS4g
Ui48L2F1dGhvcj48YXV0aG9yPkhzaWFuZywgRS4gWS48L2F1dGhvcj48YXV0aG9yPkh1YW5nLCBB
LjwvYXV0aG9yPjxhdXRob3I+SGVyYm9zYSwgQy4gTS48L2F1dGhvcj48YXV0aG9yPkh1aSwgWC48
L2F1dGhvcj48YXV0aG9yPkt3YXRyYSwgUy4gRy48L2F1dGhvcj48YXV0aG9yPkNvaGVuLCBCLjwv
YXV0aG9yPjxhdXRob3I+QW5hZGthdCwgTS4gSi48L2F1dGhvcj48L2F1dGhvcnM+PC9jb250cmli
dXRvcnM+PGF1dGgtYWRkcmVzcz5Gcm9tIHRoZSBEaXZpc2lvbiBvZiBEZXJtYXRvbG9neSwgV2Fz
aGluZ3RvbiBVbml2ZXJzaXR5IFNjaG9vbCBvZiBNZWRpY2luZSwgU3QuIExvdWlzLCBNaXNzb3Vy
aTsgdGhlIERlcGFydG1lbnQgb2YgRGVybWF0b2xvZ3ksIEpvaG5zIEhvcGtpbnMgVW5pdmVyc2l0
eSBTY2hvb2wgb2YgTWVkaWNpbmUsIEJhbHRpbW9yZSwgTWFyeWxhbmQ7IHRoZSBEZXBhcnRtZW50
IG9mIFB1YmxpYyBIZWFsdGggU2NpZW5jZXMsIFVuaXZlcnNpdHkgb2YgQ2hpY2FnbywgQ2hpY2Fn
bywgSWxsaW5vaXMsIFVTQS4geWV2Z2VuaXkuc2VtZW5vdjFAZ21haWwuY29tLiYjeEQ7WS5SLiBT
ZW1lbm92LCBNRCwgTUEsIERpdmlzaW9uIG9mIERlcm1hdG9sb2d5LCBXYXNoaW5ndG9uIFVuaXZl
cnNpdHkgU2Nob29sIG9mIE1lZGljaW5lOyBFLlkuIEhzaWFuZywgQkEsIERlcGFydG1lbnQgb2Yg
RGVybWF0b2xvZ3ksIEpvaG5zIEhvcGtpbnMgVW5pdmVyc2l0eSBTY2hvb2wgb2YgTWVkaWNpbmU7
IEEuIEh1YW5nLCBCQSwgRGVwYXJ0bWVudCBvZiBEZXJtYXRvbG9neSwgSm9obnMgSG9wa2lucyBV
bml2ZXJzaXR5IFNjaG9vbCBvZiBNZWRpY2luZTsgQy5NLiBIZXJib3NhLCBCQSwgRGl2aXNpb24g
b2YgRGVybWF0b2xvZ3ksIFdhc2hpbmd0b24gVW5pdmVyc2l0eSBTY2hvb2wgb2YgTWVkaWNpbmU7
IFguIEh1aSwgTUQsIFNjTSwgRGVwYXJ0bWVudCBvZiBQdWJsaWMgSGVhbHRoIFNjaWVuY2VzLCBV
bml2ZXJzaXR5IG9mIENoaWNhZ287IFMuRy4gS3dhdHJhLCBNRCwgRGVwYXJ0bWVudCBvZiBEZXJt
YXRvbG9neSwgSm9obnMgSG9wa2lucyBVbml2ZXJzaXR5IFNjaG9vbCBvZiBNZWRpY2luZTsgQi4g
Q29oZW4sIE1ELCBEZXBhcnRtZW50IG9mIERlcm1hdG9sb2d5LCBKb2hucyBIb3BraW5zIFVuaXZl
cnNpdHkgU2Nob29sIG9mIE1lZGljaW5lOyBNLkouIEFuYWRrYXQsIE1ELCBEaXZpc2lvbiBvZiBE
ZXJtYXRvbG9neSwgV2FzaGluZ3RvbiBVbml2ZXJzaXR5IFNjaG9vbCBvZiBNZWRpY2luZS4geWV2
Z2VuaXkuc2VtZW5vdjFAZ21haWwuY29tLiYjeEQ7RnJvbSB0aGUgRGl2aXNpb24gb2YgRGVybWF0
b2xvZ3ksIFdhc2hpbmd0b24gVW5pdmVyc2l0eSBTY2hvb2wgb2YgTWVkaWNpbmUsIFN0LiBMb3Vp
cywgTWlzc291cmk7IHRoZSBEZXBhcnRtZW50IG9mIERlcm1hdG9sb2d5LCBKb2hucyBIb3BraW5z
IFVuaXZlcnNpdHkgU2Nob29sIG9mIE1lZGljaW5lLCBCYWx0aW1vcmUsIE1hcnlsYW5kOyB0aGUg
RGVwYXJ0bWVudCBvZiBQdWJsaWMgSGVhbHRoIFNjaWVuY2VzLCBVbml2ZXJzaXR5IG9mIENoaWNh
Z28sIENoaWNhZ28sIElsbGlub2lzLCBVU0EuJiN4RDtZLlIuIFNlbWVub3YsIE1ELCBNQSwgRGl2
aXNpb24gb2YgRGVybWF0b2xvZ3ksIFdhc2hpbmd0b24gVW5pdmVyc2l0eSBTY2hvb2wgb2YgTWVk
aWNpbmU7IEUuWS4gSHNpYW5nLCBCQSwgRGVwYXJ0bWVudCBvZiBEZXJtYXRvbG9neSwgSm9obnMg
SG9wa2lucyBVbml2ZXJzaXR5IFNjaG9vbCBvZiBNZWRpY2luZTsgQS4gSHVhbmcsIEJBLCBEZXBh
cnRtZW50IG9mIERlcm1hdG9sb2d5LCBKb2hucyBIb3BraW5zIFVuaXZlcnNpdHkgU2Nob29sIG9m
IE1lZGljaW5lOyBDLk0uIEhlcmJvc2EsIEJBLCBEaXZpc2lvbiBvZiBEZXJtYXRvbG9neSwgV2Fz
aGluZ3RvbiBVbml2ZXJzaXR5IFNjaG9vbCBvZiBNZWRpY2luZTsgWC4gSHVpLCBNRCwgU2NNLCBE
ZXBhcnRtZW50IG9mIFB1YmxpYyBIZWFsdGggU2NpZW5jZXMsIFVuaXZlcnNpdHkgb2YgQ2hpY2Fn
bzsgUy5HLiBLd2F0cmEsIE1ELCBEZXBhcnRtZW50IG9mIERlcm1hdG9sb2d5LCBKb2hucyBIb3Br
aW5zIFVuaXZlcnNpdHkgU2Nob29sIG9mIE1lZGljaW5lOyBCLiBDb2hlbiwgTUQsIERlcGFydG1l
bnQgb2YgRGVybWF0b2xvZ3ksIEpvaG5zIEhvcGtpbnMgVW5pdmVyc2l0eSBTY2hvb2wgb2YgTWVk
aWNpbmU7IE0uSi4gQW5hZGthdCwgTUQsIERpdmlzaW9uIG9mIERlcm1hdG9sb2d5LCBXYXNoaW5n
dG9uIFVuaXZlcnNpdHkgU2Nob29sIG9mIE1lZGljaW5lLjwvYXV0aC1hZGRyZXNzPjx0aXRsZXM+
PHRpdGxlPkFzc29jaWF0aW9uIEJldHdlZW4gUHNvcmlhc2lzIHdpdGggQXJ0aHJpdGlzIGFuZCBI
ZWFyaW5nIEltcGFpcm1lbnQgaW4gVVMgQWR1bHRzOiBEYXRhIGZyb20gdGhlIE5hdGlvbmFsIEhl
YWx0aCBhbmQgTnV0cml0aW9uIEV4YW1pbmF0aW9uIFN1cnZleTwvdGl0bGU+PHNlY29uZGFyeS10
aXRsZT5KIFJoZXVtYXRvbDwvc2Vjb25kYXJ5LXRpdGxlPjwvdGl0bGVzPjxwYWdlcz41ODctNTk0
PC9wYWdlcz48dm9sdW1lPjQ2PC92b2x1bWU+PG51bWJlcj42PC9udW1iZXI+PGVkaXRpb24+MjAx
OTAxMTU8L2VkaXRpb24+PGtleXdvcmRzPjxrZXl3b3JkPkFkdWx0PC9rZXl3b3JkPjxrZXl3b3Jk
PkFydGhyaXRpcywgUHNvcmlhdGljLyplcGlkZW1pb2xvZ3k8L2tleXdvcmQ+PGtleXdvcmQ+Q29t
b3JiaWRpdHk8L2tleXdvcmQ+PGtleXdvcmQ+Q3Jvc3MtU2VjdGlvbmFsIFN0dWRpZXM8L2tleXdv
cmQ+PGtleXdvcmQ+RmVtYWxlPC9rZXl3b3JkPjxrZXl3b3JkPkhlYXJpbmcgTG9zcy8qZXBpZGVt
aW9sb2d5PC9rZXl3b3JkPjxrZXl3b3JkPkh1bWFuczwva2V5d29yZD48a2V5d29yZD5Mb2dpc3Rp
YyBNb2RlbHM8L2tleXdvcmQ+PGtleXdvcmQ+TWFsZTwva2V5d29yZD48a2V5d29yZD5NaWRkbGUg
QWdlZDwva2V5d29yZD48a2V5d29yZD5OdXRyaXRpb24gU3VydmV5czwva2V5d29yZD48a2V5d29y
ZD5QcmV2YWxlbmNlPC9rZXl3b3JkPjxrZXl3b3JkPlVuaXRlZCBTdGF0ZXMvZXBpZGVtaW9sb2d5
PC9rZXl3b3JkPjxrZXl3b3JkPkF1dG9pbW11bmUgZGlzZWFzZTwva2V5d29yZD48a2V5d29yZD5E
ZXByZXNzaW9uPC9rZXl3b3JkPjxrZXl3b3JkPkhlYXJpbmcgbG9zczwva2V5d29yZD48a2V5d29y
ZD5PdXRjb21lczwva2V5d29yZD48a2V5d29yZD5Qc29yaWFzaXM8L2tleXdvcmQ+PGtleXdvcmQ+
UHNvcmlhdGljIGFydGhyaXRpczwva2V5d29yZD48L2tleXdvcmRzPjxkYXRlcz48eWVhcj4yMDE5
PC95ZWFyPjxwdWItZGF0ZXM+PGRhdGU+SnVuPC9kYXRlPjwvcHViLWRhdGVzPjwvZGF0ZXM+PGlz
Ym4+MDMxNS0xNjJ4PC9pc2JuPjxhY2Nlc3Npb24tbnVtPjMwNjQ3MTg2PC9hY2Nlc3Npb24tbnVt
Pjx1cmxzPjxyZWxhdGVkLXVybHM+PHVybD5odHRwczovL3d3dy5qcmhldW0ub3JnL2NvbnRlbnQv
anJoZXVtLzQ2LzYvNTg3LmZ1bGwucGRmPC91cmw+PC9yZWxhdGVkLXVybHM+PC91cmxzPjxlbGVj
dHJvbmljLXJlc291cmNlLW51bT4xMC4zODk5L2pyaGV1bS4xNzEyMjg8L2VsZWN0cm9uaWMtcmVz
b3VyY2UtbnVtPjxyZW1vdGUtZGF0YWJhc2UtcHJvdmlkZXI+TkxNPC9yZW1vdGUtZGF0YWJhc2Ut
cHJvdmlkZXI+PGxhbmd1YWdlPmVuZzwvbGFuZ3VhZ2U+PC9yZWNvcmQ+PC9DaXRlPjwvRW5kTm90
ZT4A
</w:fldData>
        </w:fldChar>
      </w:r>
      <w:r w:rsidR="00C549CD">
        <w:instrText xml:space="preserve"> ADDIN EN.CITE.DATA </w:instrText>
      </w:r>
      <w:r w:rsidR="00C549CD">
        <w:fldChar w:fldCharType="end"/>
      </w:r>
      <w:r w:rsidR="006E26EB" w:rsidRPr="00021032">
        <w:fldChar w:fldCharType="separate"/>
      </w:r>
      <w:r w:rsidR="00C549CD">
        <w:rPr>
          <w:noProof/>
        </w:rPr>
        <w:t>(Semenov</w:t>
      </w:r>
      <w:r w:rsidR="00C549CD" w:rsidRPr="00C549CD">
        <w:rPr>
          <w:i/>
          <w:noProof/>
        </w:rPr>
        <w:t xml:space="preserve"> et al.</w:t>
      </w:r>
      <w:r w:rsidR="00C549CD">
        <w:rPr>
          <w:noProof/>
        </w:rPr>
        <w:t xml:space="preserve"> 2019, Yan</w:t>
      </w:r>
      <w:r w:rsidR="00C549CD" w:rsidRPr="00C549CD">
        <w:rPr>
          <w:i/>
          <w:noProof/>
        </w:rPr>
        <w:t xml:space="preserve"> et al.</w:t>
      </w:r>
      <w:r w:rsidR="00C549CD">
        <w:rPr>
          <w:noProof/>
        </w:rPr>
        <w:t xml:space="preserve"> 2021, Çağlar Yağcı</w:t>
      </w:r>
      <w:r w:rsidR="00C549CD" w:rsidRPr="00C549CD">
        <w:rPr>
          <w:i/>
          <w:noProof/>
        </w:rPr>
        <w:t xml:space="preserve"> et al.</w:t>
      </w:r>
      <w:r w:rsidR="00C549CD">
        <w:rPr>
          <w:noProof/>
        </w:rPr>
        <w:t xml:space="preserve"> 2023)</w:t>
      </w:r>
      <w:r w:rsidR="006E26EB" w:rsidRPr="00021032">
        <w:fldChar w:fldCharType="end"/>
      </w:r>
      <w:r w:rsidR="006E26EB">
        <w:t>.</w:t>
      </w:r>
      <w:r w:rsidR="00A71F92" w:rsidRPr="00A71F92">
        <w:t xml:space="preserve"> </w:t>
      </w:r>
    </w:p>
    <w:p w14:paraId="1E3B06AF" w14:textId="5A9C358B" w:rsidR="00021A2B" w:rsidRDefault="00E624BB" w:rsidP="00A46889">
      <w:pPr>
        <w:pStyle w:val="Heading4"/>
      </w:pPr>
      <w:r>
        <w:t xml:space="preserve">1.1.3 </w:t>
      </w:r>
      <w:r w:rsidR="00BA6B3B" w:rsidRPr="00846B3C">
        <w:t>Methodological limitations of prior studies</w:t>
      </w:r>
    </w:p>
    <w:p w14:paraId="67212848" w14:textId="31AFAAF5" w:rsidR="006E26EB" w:rsidRDefault="006E26EB" w:rsidP="00A46889">
      <w:r w:rsidRPr="0035336F">
        <w:t xml:space="preserve">Despite growing evidence, most prior studies </w:t>
      </w:r>
      <w:r w:rsidR="00AA7E95" w:rsidRPr="0035336F">
        <w:t>are cross-sectional</w:t>
      </w:r>
      <w:r w:rsidR="00990961">
        <w:t xml:space="preserve"> and/or based on diagnostic codes</w:t>
      </w:r>
      <w:r w:rsidRPr="0035336F">
        <w:t xml:space="preserve"> from administrative data, which may under- or overestimate the true burden </w:t>
      </w:r>
      <w:r w:rsidR="007D636C" w:rsidRPr="0035336F">
        <w:fldChar w:fldCharType="begin">
          <w:fldData xml:space="preserve">PEVuZE5vdGU+PENpdGU+PEF1dGhvcj5MZWU8L0F1dGhvcj48WWVhcj4yMDE5PC9ZZWFyPjxSZWNO
dW0+NTc5ODwvUmVjTnVtPjxEaXNwbGF5VGV4dD4oTGluPHN0eWxlIGZhY2U9Iml0YWxpYyI+IGV0
IGFsLjwvc3R5bGU+IDIwMTMsIEh1YW5nPHN0eWxlIGZhY2U9Iml0YWxpYyI+IGV0IGFsLjwvc3R5
bGU+IDIwMTgsIEplb25nPHN0eWxlIGZhY2U9Iml0YWxpYyI+IGV0IGFsLjwvc3R5bGU+IDIwMTks
IExlZTxzdHlsZSBmYWNlPSJpdGFsaWMiPiBldCBhbC48L3N0eWxlPiAyMDE5KTwvRGlzcGxheVRl
eHQ+PHJlY29yZD48cmVjLW51bWJlcj41Nzk4PC9yZWMtbnVtYmVyPjxmb3JlaWduLWtleXM+PGtl
eSBhcHA9IkVOIiBkYi1pZD0iMHRkZnoyd3Jud3RyZmxlZXAwZDV4NXNod2YydzBlc3dldmZhIiB0
aW1lc3RhbXA9IjAiPjU3OTg8L2tleT48L2ZvcmVpZ24ta2V5cz48cmVmLXR5cGUgbmFtZT0iSm91
cm5hbCBBcnRpY2xlIj4xNzwvcmVmLXR5cGU+PGNvbnRyaWJ1dG9ycz48YXV0aG9ycz48YXV0aG9y
PkxlZSwgUy4gWS48L2F1dGhvcj48YXV0aG9yPktvbmcsIEkuIEcuPC9hdXRob3I+PGF1dGhvcj5P
aCwgRC4gSi48L2F1dGhvcj48YXV0aG9yPkNob2ksIEguIEcuPC9hdXRob3I+PC9hdXRob3JzPjwv
Y29udHJpYnV0b3JzPjxhdXRoLWFkZHJlc3M+RGVwYXJ0bWVudCBvZiBPdG9yaGlub2xhcnluZ29s
b2d5LUhlYWQgYW5kIE5lY2sgU3VyZ2VyeSwgU2VvdWwgTmF0aW9uYWwgVW5pdmVyc2l0eSBIb3Nw
aXRhbCwgU2VvdWwgTmF0aW9uYWwgVW5pdmVyc2l0eSBDb2xsZWdlIG9mIE1lZGljaW5lLCBTZW91
bCwgU291dGggS29yZWEuJiN4RDtEZXBhcnRtZW50IG9mIExhYm9yYXRvcnkgTWVkaWNpbmUsIEhh
bGx5bSBVbml2ZXJzaXR5IENvbGxlZ2Ugb2YgTWVkaWNpbmUsIEFueWFuZywgS29yZWEuJiN4RDtE
ZXBhcnRtZW50IG9mIEludGVybmFsIE1lZGljaW5lLCBBc2FuIE1lZGljYWwgQ2VudGVyLCBVbml2
ZXJzaXR5IG9mIFVsc2FuIENvbGxlZ2Ugb2YgTWVkaWNpbmUsIFNlb3VsLCBTb3V0aCBLb3JlYS4m
I3hEO0RlcGFydG1lbnQgb2YgTGFib3JhdG9yeSBNZWRpY2luZSwgSGFsbHltIFVuaXZlcnNpdHkg
Q29sbGVnZSBvZiBNZWRpY2luZSwgQW55YW5nLCBLb3JlYS4gcHVwZW5AbmF2ZXIuY29tLiYjeEQ7
RGVwYXJ0bWVudCBvZiBPdG9yaGlub2xhcnluZ29sb2d5LUhlYWQgJmFtcDsgTmVjayBTdXJnZXJ5
LCBIYWxseW0gVW5pdmVyc2l0eSBTYWNyZWQgSGVhcnQgSG9zcGl0YWwsIDIyLCBHd2FucHllb25n
LXJvIDE3MGJlb24tZ2lsLCBEb25nYW4tZ3UsIEFueWFuZy1zaSwgR3llb25nZ2ktZG8sIDE0MDY4
LCBSZXB1YmxpYyBvZiBLb3JlYS4gcHVwZW5AbmF2ZXIuY29tLjwvYXV0aC1hZGRyZXNzPjx0aXRs
ZXM+PHRpdGxlPkluY3JlYXNlZCByaXNrIG9mIHN1ZGRlbiBzZW5zb3J5IG5ldXJhbCBoZWFyaW5n
IGxvc3MgaW4gcGF0aWVudHMgd2l0aCByaGV1bWF0b2lkIGFydGhyaXRpczogYSBsb25naXR1ZGlu
YWwgZm9sbG93LXVwIHN0dWR5IHVzaW5nIGEgbmF0aW9uYWwgc2FtcGxlIGNvaG9ydDwvdGl0bGU+
PHNlY29uZGFyeS10aXRsZT5DbGluIFJoZXVtYXRvbDwvc2Vjb25kYXJ5LXRpdGxlPjwvdGl0bGVz
PjxwYWdlcz42ODMtNjg5PC9wYWdlcz48dm9sdW1lPjM4PC92b2x1bWU+PG51bWJlcj4zPC9udW1i
ZXI+PGVkaXRpb24+MjAxODEwMTU8L2VkaXRpb24+PGtleXdvcmRzPjxrZXl3b3JkPkFkdWx0PC9r
ZXl3b3JkPjxrZXl3b3JkPkFnZWQ8L2tleXdvcmQ+PGtleXdvcmQ+QWdlZCwgODAgYW5kIG92ZXI8
L2tleXdvcmQ+PGtleXdvcmQ+QXJ0aHJpdGlzLCBSaGV1bWF0b2lkLyplcGlkZW1pb2xvZ3k8L2tl
eXdvcmQ+PGtleXdvcmQ+Q29ob3J0IFN0dWRpZXM8L2tleXdvcmQ+PGtleXdvcmQ+RGVwcmVzc2lv
bi9lcGlkZW1pb2xvZ3k8L2tleXdvcmQ+PGtleXdvcmQ+RmVtYWxlPC9rZXl3b3JkPjxrZXl3b3Jk
PkZvbGxvdy1VcCBTdHVkaWVzPC9rZXl3b3JkPjxrZXl3b3JkPkhlYXJpbmcgTG9zcywgU3VkZGVu
LyplcGlkZW1pb2xvZ3k8L2tleXdvcmQ+PGtleXdvcmQ+SHVtYW5zPC9rZXl3b3JkPjxrZXl3b3Jk
PkxvbmdpdHVkaW5hbCBTdHVkaWVzPC9rZXl3b3JkPjxrZXl3b3JkPk1hbGU8L2tleXdvcmQ+PGtl
eXdvcmQ+TWlkZGxlIEFnZWQ8L2tleXdvcmQ+PGtleXdvcmQ+TXlvY2FyZGlhbCBJc2NoZW1pYS9l
cGlkZW1pb2xvZ3k8L2tleXdvcmQ+PGtleXdvcmQ+UHJvcG9ydGlvbmFsIEhhemFyZHMgTW9kZWxz
PC9rZXl3b3JkPjxrZXl3b3JkPlJlcHVibGljIG9mIEtvcmVhL2VwaWRlbWlvbG9neTwva2V5d29y
ZD48a2V5d29yZD5SaXNrIEZhY3RvcnM8L2tleXdvcmQ+PGtleXdvcmQ+WW91bmcgQWR1bHQ8L2tl
eXdvcmQ+PGtleXdvcmQ+Q29ob3J0IHN0dWR5PC9rZXl3b3JkPjxrZXl3b3JkPkNvbW9yYmlkaXR5
PC9rZXl3b3JkPjxrZXl3b3JkPlJoZXVtYXRvaWQgYXJ0aHJpdGlzPC9rZXl3b3JkPjxrZXl3b3Jk
PlN1ZGRlbiBzZW5zb3JpbmV1cmFsIGhlYXJpbmcgbG9zczwva2V5d29yZD48L2tleXdvcmRzPjxk
YXRlcz48eWVhcj4yMDE5PC95ZWFyPjxwdWItZGF0ZXM+PGRhdGU+TWFyPC9kYXRlPjwvcHViLWRh
dGVzPjwvZGF0ZXM+PGlzYm4+MDc3MC0zMTk4PC9pc2JuPjxhY2Nlc3Npb24tbnVtPjMwMzI0NDA3
PC9hY2Nlc3Npb24tbnVtPjx1cmxzPjxyZWxhdGVkLXVybHM+PHVybD5odHRwczovL2xpbmsuc3By
aW5nZXIuY29tL2FydGljbGUvMTAuMTAwNy9zMTAwNjctMDE4LTQzMzMtNjwvdXJsPjwvcmVsYXRl
ZC11cmxzPjwvdXJscz48ZWxlY3Ryb25pYy1yZXNvdXJjZS1udW0+MTAuMTAwNy9zMTAwNjctMDE4
LTQzMzMtNjwvZWxlY3Ryb25pYy1yZXNvdXJjZS1udW0+PHJlbW90ZS1kYXRhYmFzZS1wcm92aWRl
cj5OTE08L3JlbW90ZS1kYXRhYmFzZS1wcm92aWRlcj48bGFuZ3VhZ2U+ZW5nPC9sYW5ndWFnZT48
L3JlY29yZD48L0NpdGU+PENpdGU+PEF1dGhvcj5IdWFuZzwvQXV0aG9yPjxZZWFyPjIwMTg8L1ll
YXI+PFJlY051bT41NzkyPC9SZWNOdW0+PHJlY29yZD48cmVjLW51bWJlcj41NzkyPC9yZWMtbnVt
YmVyPjxmb3JlaWduLWtleXM+PGtleSBhcHA9IkVOIiBkYi1pZD0iMHRkZnoyd3Jud3RyZmxlZXAw
ZDV4NXNod2YydzBlc3dldmZhIiB0aW1lc3RhbXA9IjAiPjU3OTI8L2tleT48L2ZvcmVpZ24ta2V5
cz48cmVmLXR5cGUgbmFtZT0iSm91cm5hbCBBcnRpY2xlIj4xNzwvcmVmLXR5cGU+PGNvbnRyaWJ1
dG9ycz48YXV0aG9ycz48YXV0aG9yPkh1YW5nLCBDLiBNLjwvYXV0aG9yPjxhdXRob3I+Q2hlbiwg
SC4gSi48L2F1dGhvcj48YXV0aG9yPkh1YW5nLCBQLiBILjwvYXV0aG9yPjxhdXRob3I+VHNheSwg
Ry4gSi48L2F1dGhvcj48YXV0aG9yPkxhbiwgSi4gTC48L2F1dGhvcj48YXV0aG9yPlN1bmcsIEYu
IEMuPC9hdXRob3I+PC9hdXRob3JzPjwvY29udHJpYnV0b3JzPjxhdXRoLWFkZHJlc3M+RGl2aXNp
b24gb2YgSW1tdW5vbG9neSBhbmQgUmhldW1hdG9sb2d5LCBEZXBhcnRtZW50IG9mIEludGVybmFs
IE1lZGljaW5lLCBDaGluYSBNZWRpY2FsIFVuaXZlcnNpdHkgSG9zcGl0YWwsIFRhaWNodW5nLCBU
YWl3YW4uJiN4RDtHcmFkdWF0ZSBJbnN0aXR1dGUgb2YgSW50ZWdyYXRlZCBNZWRpY2luZSwgQ29s
bGVnZSBvZiBDaGluZXNlIE1lZGljaW5lLCBDaGluYSBNZWRpY2FsIFVuaXZlcnNpdHkgSG9zcGl0
YWwsIFRhaWNodW5nLCBUYWl3YW4uJiN4RDtNYW5hZ2VtZW50IE9mZmljZSBmb3IgSGVhbHRoIERh
dGEsIENoaW5hIE1lZGljYWwgVW5pdmVyc2l0eSBIb3NwaXRhbCwgVGFpY2h1bmcsIFRhaXdhbi4m
I3hEO05vIGRlcGFydG1lbnQuIEJlbG9uZyB0byBDb2xsZWdlIG9mIE1lZGljaW5lLiwgQ29sbGVn
ZSBvZiBNZWRpY2luZSwgQ2hpbmEgTWVkaWNhbCBVbml2ZXJzaXR5IEhvc3BpdGFsLCBUYWljaHVu
ZywgVGFpd2FuLiYjeEQ7RGVwYXJ0bWVudCBvZiBIZWFsdGggU2VydmljZXMgQWRtaW5pc3RyYXRp
b24sIENoaW5hIE1lZGljYWwgVW5pdmVyc2l0eSBIb3NwaXRhbCwgVGFpY2h1bmcsIFRhaXdhbi48
L2F1dGgtYWRkcmVzcz48dGl0bGVzPjx0aXRsZT5SZXRyb3NwZWN0aXZlIGNvaG9ydCBzdHVkeSBv
biByaXNrIG9mIGhlYXJpbmcgbG9zcyBpbiBwYXRpZW50cyB3aXRoIHJoZXVtYXRvaWQgYXJ0aHJp
dGlzIHVzaW5nIGNsYWltcyBkYXRhPC90aXRsZT48c2Vjb25kYXJ5LXRpdGxlPkJNSiBPcGVuPC9z
ZWNvbmRhcnktdGl0bGU+PC90aXRsZXM+PHBhZ2VzPmUwMTgxMzQ8L3BhZ2VzPjx2b2x1bWU+ODwv
dm9sdW1lPjxudW1iZXI+MTwvbnVtYmVyPjxlZGl0aW9uPjIwMTgwMTA1PC9lZGl0aW9uPjxrZXl3
b3Jkcz48a2V5d29yZD5BZHVsdDwva2V5d29yZD48a2V5d29yZD5BbnRpLUluZmxhbW1hdG9yeSBB
Z2VudHMsIE5vbi1TdGVyb2lkYWwvYWR2ZXJzZSBlZmZlY3RzLyp0aGVyYXBldXRpYyB1c2U8L2tl
eXdvcmQ+PGtleXdvcmQ+QW50aXJoZXVtYXRpYyBBZ2VudHMvKnRoZXJhcGV1dGljIHVzZTwva2V5
d29yZD48a2V5d29yZD5BcnRocml0aXMsIFJoZXVtYXRvaWQvY29tcGxpY2F0aW9ucy9kcnVnIHRo
ZXJhcHkvKnBoeXNpb3BhdGhvbG9neTwva2V5d29yZD48a2V5d29yZD5Db21vcmJpZGl0eTwva2V5
d29yZD48a2V5d29yZD5FYXJseSBEaWFnbm9zaXM8L2tleXdvcmQ+PGtleXdvcmQ+RmVtYWxlPC9r
ZXl3b3JkPjxrZXl3b3JkPkhlYXJpbmcgTG9zcy8qZGlhZ25vc2lzL2V0aW9sb2d5L3BoeXNpb3Bh
dGhvbG9neTwva2V5d29yZD48a2V5d29yZD5IdW1hbnM8L2tleXdvcmQ+PGtleXdvcmQ+SW5jaWRl
bmNlPC9rZXl3b3JkPjxrZXl3b3JkPkluc3VyYW5jZSBDbGFpbSBSZXZpZXcvKnN0YXRpc3RpY3Mg
JmFtcDsgbnVtZXJpY2FsIGRhdGE8L2tleXdvcmQ+PGtleXdvcmQ+TWFsZTwva2V5d29yZD48a2V5
d29yZD5NaWRkbGUgQWdlZDwva2V5d29yZD48a2V5d29yZD5SZXRyb3NwZWN0aXZlIFN0dWRpZXM8
L2tleXdvcmQ+PGtleXdvcmQ+UmlzayBBc3Nlc3NtZW50PC9rZXl3b3JkPjxrZXl3b3JkPlJpc2sg
RmFjdG9yczwva2V5d29yZD48a2V5d29yZD5UYWl3YW48L2tleXdvcmQ+PGtleXdvcmQ+WW91bmcg
QWR1bHQ8L2tleXdvcmQ+PGtleXdvcmQ+aGVhcmluZyBsb3NzPC9rZXl3b3JkPjxrZXl3b3JkPmlu
c3VyYW5jZSBkYXRhPC9rZXl3b3JkPjxrZXl3b3JkPnJldHJvc3BlY3RpdmUgY29ob3J0IHN0dWR5
PC9rZXl3b3JkPjxrZXl3b3JkPnJoZXVtYXRvaWQgYXJ0aHJpdGlzPC9rZXl3b3JkPjwva2V5d29y
ZHM+PGRhdGVzPjx5ZWFyPjIwMTg8L3llYXI+PHB1Yi1kYXRlcz48ZGF0ZT5KYW4gNTwvZGF0ZT48
L3B1Yi1kYXRlcz48L2RhdGVzPjxpc2JuPjIwNDQtNjA1NTwvaXNibj48YWNjZXNzaW9uLW51bT4y
OTMwNjg4NDwvYWNjZXNzaW9uLW51bT48dXJscz48cmVsYXRlZC11cmxzPjx1cmw+aHR0cHM6Ly9i
bWpvcGVuLmJtai5jb20vY29udGVudC9ibWpvcGVuLzgvMS9lMDE4MTM0LmZ1bGwucGRmPC91cmw+
PC9yZWxhdGVkLXVybHM+PC91cmxzPjxjdXN0b20xPkNvbXBldGluZyBpbnRlcmVzdHM6IE5vbmUg
ZGVjbGFyZWQuPC9jdXN0b20xPjxjdXN0b20yPlBNQzU3ODA3MTA8L2N1c3RvbTI+PGVsZWN0cm9u
aWMtcmVzb3VyY2UtbnVtPjEwLjExMzYvYm1qb3Blbi0yMDE3LTAxODEzNDwvZWxlY3Ryb25pYy1y
ZXNvdXJjZS1udW0+PHJlbW90ZS1kYXRhYmFzZS1wcm92aWRlcj5OTE08L3JlbW90ZS1kYXRhYmFz
ZS1wcm92aWRlcj48bGFuZ3VhZ2U+ZW5nPC9sYW5ndWFnZT48L3JlY29yZD48L0NpdGU+PENpdGU+
PEF1dGhvcj5MaW48L0F1dGhvcj48WWVhcj4yMDEzPC9ZZWFyPjxSZWNOdW0+NTc5OTwvUmVjTnVt
PjxyZWNvcmQ+PHJlYy1udW1iZXI+NTc5OTwvcmVjLW51bWJlcj48Zm9yZWlnbi1rZXlzPjxrZXkg
YXBwPSJFTiIgZGItaWQ9IjB0ZGZ6Mndybnd0cmZsZWVwMGQ1eDVzaHdmMncwZXN3ZXZmYSIgdGlt
ZXN0YW1wPSIwIj41Nzk5PC9rZXk+PC9mb3JlaWduLWtleXM+PHJlZi10eXBlIG5hbWU9IkpvdXJu
YWwgQXJ0aWNsZSI+MTc8L3JlZi10eXBlPjxjb250cmlidXRvcnM+PGF1dGhvcnM+PGF1dGhvcj5M
aW4sIEMuPC9hdXRob3I+PGF1dGhvcj5MaW4sIFMuIFcuPC9hdXRob3I+PGF1dGhvcj5XZW5nLCBT
LiBGLjwvYXV0aG9yPjxhdXRob3I+TGluLCBZLiBTLjwvYXV0aG9yPjwvYXV0aG9ycz48L2NvbnRy
aWJ1dG9ycz48YXV0aC1hZGRyZXNzPkRlcGFydG1lbnQgb2YgTW9sZWN1bGFyIGFuZCBDZWxsIEJp
b2xvZ3ksIFVuaXZlcnNpdHkgb2YgQ2FsaWZvcm5pYSwgQmVya2VsZXksIENBLCBVU0EuPC9hdXRo
LWFkZHJlc3M+PHRpdGxlcz48dGl0bGU+UmlzayBvZiBzdWRkZW4gc2Vuc29yaW5ldXJhbCBoZWFy
aW5nIGxvc3MgaW4gcGF0aWVudHMgd2l0aCBzeXN0ZW1pYyBsdXB1cyBlcnl0aGVtYXRvc3VzOiBh
IHBvcHVsYXRpb24tYmFzZWQgY29ob3J0IHN0dWR5PC90aXRsZT48c2Vjb25kYXJ5LXRpdGxlPkF1
ZGlvbCBOZXVyb290b2w8L3NlY29uZGFyeS10aXRsZT48L3RpdGxlcz48cGFnZXM+OTUtMTAwPC9w
YWdlcz48dm9sdW1lPjE4PC92b2x1bWU+PG51bWJlcj4yPC9udW1iZXI+PGVkaXRpb24+MjAxMjEy
MTM8L2VkaXRpb24+PGtleXdvcmRzPjxrZXl3b3JkPkFkb2xlc2NlbnQ8L2tleXdvcmQ+PGtleXdv
cmQ+QWR1bHQ8L2tleXdvcmQ+PGtleXdvcmQ+QWdlIERpc3RyaWJ1dGlvbjwva2V5d29yZD48a2V5
d29yZD5DaGlsZDwva2V5d29yZD48a2V5d29yZD5DaGlsZCwgUHJlc2Nob29sPC9rZXl3b3JkPjxr
ZXl3b3JkPkNvaG9ydCBTdHVkaWVzPC9rZXl3b3JkPjxrZXl3b3JkPkNvbW9yYmlkaXR5PC9rZXl3
b3JkPjxrZXl3b3JkPkZlbWFsZTwva2V5d29yZD48a2V5d29yZD5IZWFyaW5nIExvc3MsIFNlbnNv
cmluZXVyYWwvKmVwaWRlbWlvbG9neTwva2V5d29yZD48a2V5d29yZD5IZWFyaW5nIExvc3MsIFN1
ZGRlbi8qZXBpZGVtaW9sb2d5PC9rZXl3b3JkPjxrZXl3b3JkPkh1bWFuczwva2V5d29yZD48a2V5
d29yZD5JbmNpZGVuY2U8L2tleXdvcmQ+PGtleXdvcmQ+SW5mYW50PC9rZXl3b3JkPjxrZXl3b3Jk
PkluZmFudCwgTmV3Ym9ybjwva2V5d29yZD48a2V5d29yZD5MdXB1cyBFcnl0aGVtYXRvc3VzLCBT
eXN0ZW1pYy8qZXBpZGVtaW9sb2d5PC9rZXl3b3JkPjxrZXl3b3JkPk1hbGU8L2tleXdvcmQ+PGtl
eXdvcmQ+TWlkZGxlIEFnZWQ8L2tleXdvcmQ+PGtleXdvcmQ+UHJldmFsZW5jZTwva2V5d29yZD48
a2V5d29yZD5SZXRyb3NwZWN0aXZlIFN0dWRpZXM8L2tleXdvcmQ+PGtleXdvcmQ+UmlzayBGYWN0
b3JzPC9rZXl3b3JkPjxrZXl3b3JkPlNleCBEaXN0cmlidXRpb248L2tleXdvcmQ+PGtleXdvcmQ+
VGFpd2FuL2VwaWRlbWlvbG9neTwva2V5d29yZD48a2V5d29yZD5Zb3VuZyBBZHVsdDwva2V5d29y
ZD48L2tleXdvcmRzPjxkYXRlcz48eWVhcj4yMDEzPC95ZWFyPjwvZGF0ZXM+PGlzYm4+MTQyMC0z
MDMwPC9pc2JuPjxhY2Nlc3Npb24tbnVtPjIzMjU3NjI2PC9hY2Nlc3Npb24tbnVtPjx1cmxzPjwv
dXJscz48ZWxlY3Ryb25pYy1yZXNvdXJjZS1udW0+MTAuMTE1OS8wMDAzNDU1MTI8L2VsZWN0cm9u
aWMtcmVzb3VyY2UtbnVtPjxyZW1vdGUtZGF0YWJhc2UtcHJvdmlkZXI+TkxNPC9yZW1vdGUtZGF0
YWJhc2UtcHJvdmlkZXI+PGxhbmd1YWdlPmVuZzwvbGFuZ3VhZ2U+PC9yZWNvcmQ+PC9DaXRlPjxD
aXRlPjxBdXRob3I+SmVvbmc8L0F1dGhvcj48WWVhcj4yMDE5PC9ZZWFyPjxSZWNOdW0+NTgwMDwv
UmVjTnVtPjxyZWNvcmQ+PHJlYy1udW1iZXI+NTgwMDwvcmVjLW51bWJlcj48Zm9yZWlnbi1rZXlz
PjxrZXkgYXBwPSJFTiIgZGItaWQ9IjB0ZGZ6Mndybnd0cmZsZWVwMGQ1eDVzaHdmMncwZXN3ZXZm
YSIgdGltZXN0YW1wPSIwIj41ODAwPC9rZXk+PC9mb3JlaWduLWtleXM+PHJlZi10eXBlIG5hbWU9
IkpvdXJuYWwgQXJ0aWNsZSI+MTc8L3JlZi10eXBlPjxjb250cmlidXRvcnM+PGF1dGhvcnM+PGF1
dGhvcj5KZW9uZywgSi48L2F1dGhvcj48YXV0aG9yPkxpbSwgSC48L2F1dGhvcj48YXV0aG9yPkxl
ZSwgSy48L2F1dGhvcj48YXV0aG9yPkhvbmcsIEMuIEUuPC9hdXRob3I+PGF1dGhvcj5DaG9pLCBI
LiBTLjwvYXV0aG9yPjwvYXV0aG9ycz48L2NvbnRyaWJ1dG9ycz48YXV0aC1hZGRyZXNzPkRlcGFy
dG1lbnQgb2YgT3Rvcmhpbm9sYXJ5bmdvbG9neSwgTmF0aW9uYWwgSGVhbHRoIEluc3VyYW5jZSBT
ZXJ2aWNlIElsc2FuIEhvc3BpdGFsLCBHb3lhbmcsIFJlcHVibGljIG9mIEtvcmVhLiYjeEQ7UmVz
ZWFyY2ggYW5kIEFuYWx5c2lzIFRlYW0sIE5hdGlvbmFsIEhlYWx0aCBJbnN1cmFuY2UgU2Vydmlj
ZSBJbHNhbiBIb3NwaXRhbCwgR295YW5nLCBSZXB1YmxpYyBvZiBLb3JlYS4mI3hEO0RlcGFydG1l
bnQgb2YgT3Rvcmhpbm9sYXJ5bmdvbG9neSwgTmF0aW9uYWwgSGVhbHRoIEluc3VyYW5jZSBTZXJ2
aWNlIElsc2FuIEhvc3BpdGFsLCBHb3lhbmcsIFJlcHVibGljIG9mIEtvcmVhLCBjaG9paHl1bnNl
dW5nQGdtYWlsLmNvbS48L2F1dGgtYWRkcmVzcz48dGl0bGVzPjx0aXRsZT5IaWdoIFJpc2sgb2Yg
U3VkZGVuIFNlbnNvcmluZXVyYWwgSGVhcmluZyBMb3NzIGluIFNldmVyYWwgQXV0b2ltbXVuZSBE
aXNlYXNlcyBhY2NvcmRpbmcgdG8gYSBQb3B1bGF0aW9uLUJhc2VkIE5hdGlvbmFsIFNhbXBsZSBD
b2hvcnQgU3R1ZHk8L3RpdGxlPjxzZWNvbmRhcnktdGl0bGU+QXVkaW9sIE5ldXJvb3RvbDwvc2Vj
b25kYXJ5LXRpdGxlPjwvdGl0bGVzPjxwYWdlcz4yMjQtMjMwPC9wYWdlcz48dm9sdW1lPjI0PC92
b2x1bWU+PG51bWJlcj41PC9udW1iZXI+PGVkaXRpb24+MjAxOTA5MjQ8L2VkaXRpb24+PGtleXdv
cmRzPjxrZXl3b3JkPkFkdWx0PC9rZXl3b3JkPjxrZXl3b3JkPkFnZWQ8L2tleXdvcmQ+PGtleXdv
cmQ+QWdlZCwgODAgYW5kIG92ZXI8L2tleXdvcmQ+PGtleXdvcmQ+QXV0b2ltbXVuZSBEaXNlYXNl
cy8qZXBpZGVtaW9sb2d5PC9rZXl3b3JkPjxrZXl3b3JkPkNvaG9ydCBTdHVkaWVzPC9rZXl3b3Jk
PjxrZXl3b3JkPkZlbWFsZTwva2V5d29yZD48a2V5d29yZD5IZWFyaW5nIExvc3MsIFNlbnNvcmlu
ZXVyYWwvKmVwaWRlbWlvbG9neTwva2V5d29yZD48a2V5d29yZD5IZWFyaW5nIExvc3MsIFN1ZGRl
bi8qZXBpZGVtaW9sb2d5PC9rZXl3b3JkPjxrZXl3b3JkPkh1bWFuczwva2V5d29yZD48a2V5d29y
ZD5JbmNpZGVuY2U8L2tleXdvcmQ+PGtleXdvcmQ+TWFsZTwva2V5d29yZD48a2V5d29yZD5NaWRk
bGUgQWdlZDwva2V5d29yZD48a2V5d29yZD5SZXB1YmxpYyBvZiBLb3JlYS9lcGlkZW1pb2xvZ3k8
L2tleXdvcmQ+PGtleXdvcmQ+Umlzazwva2V5d29yZD48a2V5d29yZD5Zb3VuZyBBZHVsdDwva2V5
d29yZD48a2V5d29yZD5BdXRvaW1tdW5lIGRpc2Vhc2U8L2tleXdvcmQ+PGtleXdvcmQ+UG9wdWxh
dGlvbi1iYXNlZCBzdHVkeTwva2V5d29yZD48a2V5d29yZD5SaGV1bWF0b2lkIGFydGhyaXRpczwv
a2V5d29yZD48a2V5d29yZD5TdWRkZW4gc2Vuc29yaW5ldXJhbCBoZWFyaW5nIGxvc3M8L2tleXdv
cmQ+PC9rZXl3b3Jkcz48ZGF0ZXM+PHllYXI+MjAxOTwveWVhcj48L2RhdGVzPjxpc2JuPjE0MjAt
MzAzMDwvaXNibj48YWNjZXNzaW9uLW51bT4zMTU1MDcwODwvYWNjZXNzaW9uLW51bT48dXJscz48
cmVsYXRlZC11cmxzPjx1cmw+aHR0cHM6Ly9rYXJnZXIuY29tL2F1ZC9hcnRpY2xlLWFic3RyYWN0
LzI0LzUvMjI0LzQ1MDU0L0hpZ2gtUmlzay1vZi1TdWRkZW4tU2Vuc29yaW5ldXJhbC1IZWFyaW5n
LUxvc3MtaW4/cmVkaXJlY3RlZEZyb209ZnVsbHRleHQ8L3VybD48L3JlbGF0ZWQtdXJscz48L3Vy
bHM+PGVsZWN0cm9uaWMtcmVzb3VyY2UtbnVtPjEwLjExNTkvMDAwNTAyNjc3PC9lbGVjdHJvbmlj
LXJlc291cmNlLW51bT48cmVtb3RlLWRhdGFiYXNlLXByb3ZpZGVyPk5MTTwvcmVtb3RlLWRhdGFi
YXNlLXByb3ZpZGVyPjxsYW5ndWFnZT5lbmc8L2xhbmd1YWdlPjwvcmVjb3JkPjwvQ2l0ZT48L0Vu
ZE5vdGU+AG==
</w:fldData>
        </w:fldChar>
      </w:r>
      <w:r w:rsidR="00C549CD">
        <w:instrText xml:space="preserve"> ADDIN EN.CITE </w:instrText>
      </w:r>
      <w:r w:rsidR="00C549CD">
        <w:fldChar w:fldCharType="begin">
          <w:fldData xml:space="preserve">PEVuZE5vdGU+PENpdGU+PEF1dGhvcj5MZWU8L0F1dGhvcj48WWVhcj4yMDE5PC9ZZWFyPjxSZWNO
dW0+NTc5ODwvUmVjTnVtPjxEaXNwbGF5VGV4dD4oTGluPHN0eWxlIGZhY2U9Iml0YWxpYyI+IGV0
IGFsLjwvc3R5bGU+IDIwMTMsIEh1YW5nPHN0eWxlIGZhY2U9Iml0YWxpYyI+IGV0IGFsLjwvc3R5
bGU+IDIwMTgsIEplb25nPHN0eWxlIGZhY2U9Iml0YWxpYyI+IGV0IGFsLjwvc3R5bGU+IDIwMTks
IExlZTxzdHlsZSBmYWNlPSJpdGFsaWMiPiBldCBhbC48L3N0eWxlPiAyMDE5KTwvRGlzcGxheVRl
eHQ+PHJlY29yZD48cmVjLW51bWJlcj41Nzk4PC9yZWMtbnVtYmVyPjxmb3JlaWduLWtleXM+PGtl
eSBhcHA9IkVOIiBkYi1pZD0iMHRkZnoyd3Jud3RyZmxlZXAwZDV4NXNod2YydzBlc3dldmZhIiB0
aW1lc3RhbXA9IjAiPjU3OTg8L2tleT48L2ZvcmVpZ24ta2V5cz48cmVmLXR5cGUgbmFtZT0iSm91
cm5hbCBBcnRpY2xlIj4xNzwvcmVmLXR5cGU+PGNvbnRyaWJ1dG9ycz48YXV0aG9ycz48YXV0aG9y
PkxlZSwgUy4gWS48L2F1dGhvcj48YXV0aG9yPktvbmcsIEkuIEcuPC9hdXRob3I+PGF1dGhvcj5P
aCwgRC4gSi48L2F1dGhvcj48YXV0aG9yPkNob2ksIEguIEcuPC9hdXRob3I+PC9hdXRob3JzPjwv
Y29udHJpYnV0b3JzPjxhdXRoLWFkZHJlc3M+RGVwYXJ0bWVudCBvZiBPdG9yaGlub2xhcnluZ29s
b2d5LUhlYWQgYW5kIE5lY2sgU3VyZ2VyeSwgU2VvdWwgTmF0aW9uYWwgVW5pdmVyc2l0eSBIb3Nw
aXRhbCwgU2VvdWwgTmF0aW9uYWwgVW5pdmVyc2l0eSBDb2xsZWdlIG9mIE1lZGljaW5lLCBTZW91
bCwgU291dGggS29yZWEuJiN4RDtEZXBhcnRtZW50IG9mIExhYm9yYXRvcnkgTWVkaWNpbmUsIEhh
bGx5bSBVbml2ZXJzaXR5IENvbGxlZ2Ugb2YgTWVkaWNpbmUsIEFueWFuZywgS29yZWEuJiN4RDtE
ZXBhcnRtZW50IG9mIEludGVybmFsIE1lZGljaW5lLCBBc2FuIE1lZGljYWwgQ2VudGVyLCBVbml2
ZXJzaXR5IG9mIFVsc2FuIENvbGxlZ2Ugb2YgTWVkaWNpbmUsIFNlb3VsLCBTb3V0aCBLb3JlYS4m
I3hEO0RlcGFydG1lbnQgb2YgTGFib3JhdG9yeSBNZWRpY2luZSwgSGFsbHltIFVuaXZlcnNpdHkg
Q29sbGVnZSBvZiBNZWRpY2luZSwgQW55YW5nLCBLb3JlYS4gcHVwZW5AbmF2ZXIuY29tLiYjeEQ7
RGVwYXJ0bWVudCBvZiBPdG9yaGlub2xhcnluZ29sb2d5LUhlYWQgJmFtcDsgTmVjayBTdXJnZXJ5
LCBIYWxseW0gVW5pdmVyc2l0eSBTYWNyZWQgSGVhcnQgSG9zcGl0YWwsIDIyLCBHd2FucHllb25n
LXJvIDE3MGJlb24tZ2lsLCBEb25nYW4tZ3UsIEFueWFuZy1zaSwgR3llb25nZ2ktZG8sIDE0MDY4
LCBSZXB1YmxpYyBvZiBLb3JlYS4gcHVwZW5AbmF2ZXIuY29tLjwvYXV0aC1hZGRyZXNzPjx0aXRs
ZXM+PHRpdGxlPkluY3JlYXNlZCByaXNrIG9mIHN1ZGRlbiBzZW5zb3J5IG5ldXJhbCBoZWFyaW5n
IGxvc3MgaW4gcGF0aWVudHMgd2l0aCByaGV1bWF0b2lkIGFydGhyaXRpczogYSBsb25naXR1ZGlu
YWwgZm9sbG93LXVwIHN0dWR5IHVzaW5nIGEgbmF0aW9uYWwgc2FtcGxlIGNvaG9ydDwvdGl0bGU+
PHNlY29uZGFyeS10aXRsZT5DbGluIFJoZXVtYXRvbDwvc2Vjb25kYXJ5LXRpdGxlPjwvdGl0bGVz
PjxwYWdlcz42ODMtNjg5PC9wYWdlcz48dm9sdW1lPjM4PC92b2x1bWU+PG51bWJlcj4zPC9udW1i
ZXI+PGVkaXRpb24+MjAxODEwMTU8L2VkaXRpb24+PGtleXdvcmRzPjxrZXl3b3JkPkFkdWx0PC9r
ZXl3b3JkPjxrZXl3b3JkPkFnZWQ8L2tleXdvcmQ+PGtleXdvcmQ+QWdlZCwgODAgYW5kIG92ZXI8
L2tleXdvcmQ+PGtleXdvcmQ+QXJ0aHJpdGlzLCBSaGV1bWF0b2lkLyplcGlkZW1pb2xvZ3k8L2tl
eXdvcmQ+PGtleXdvcmQ+Q29ob3J0IFN0dWRpZXM8L2tleXdvcmQ+PGtleXdvcmQ+RGVwcmVzc2lv
bi9lcGlkZW1pb2xvZ3k8L2tleXdvcmQ+PGtleXdvcmQ+RmVtYWxlPC9rZXl3b3JkPjxrZXl3b3Jk
PkZvbGxvdy1VcCBTdHVkaWVzPC9rZXl3b3JkPjxrZXl3b3JkPkhlYXJpbmcgTG9zcywgU3VkZGVu
LyplcGlkZW1pb2xvZ3k8L2tleXdvcmQ+PGtleXdvcmQ+SHVtYW5zPC9rZXl3b3JkPjxrZXl3b3Jk
PkxvbmdpdHVkaW5hbCBTdHVkaWVzPC9rZXl3b3JkPjxrZXl3b3JkPk1hbGU8L2tleXdvcmQ+PGtl
eXdvcmQ+TWlkZGxlIEFnZWQ8L2tleXdvcmQ+PGtleXdvcmQ+TXlvY2FyZGlhbCBJc2NoZW1pYS9l
cGlkZW1pb2xvZ3k8L2tleXdvcmQ+PGtleXdvcmQ+UHJvcG9ydGlvbmFsIEhhemFyZHMgTW9kZWxz
PC9rZXl3b3JkPjxrZXl3b3JkPlJlcHVibGljIG9mIEtvcmVhL2VwaWRlbWlvbG9neTwva2V5d29y
ZD48a2V5d29yZD5SaXNrIEZhY3RvcnM8L2tleXdvcmQ+PGtleXdvcmQ+WW91bmcgQWR1bHQ8L2tl
eXdvcmQ+PGtleXdvcmQ+Q29ob3J0IHN0dWR5PC9rZXl3b3JkPjxrZXl3b3JkPkNvbW9yYmlkaXR5
PC9rZXl3b3JkPjxrZXl3b3JkPlJoZXVtYXRvaWQgYXJ0aHJpdGlzPC9rZXl3b3JkPjxrZXl3b3Jk
PlN1ZGRlbiBzZW5zb3JpbmV1cmFsIGhlYXJpbmcgbG9zczwva2V5d29yZD48L2tleXdvcmRzPjxk
YXRlcz48eWVhcj4yMDE5PC95ZWFyPjxwdWItZGF0ZXM+PGRhdGU+TWFyPC9kYXRlPjwvcHViLWRh
dGVzPjwvZGF0ZXM+PGlzYm4+MDc3MC0zMTk4PC9pc2JuPjxhY2Nlc3Npb24tbnVtPjMwMzI0NDA3
PC9hY2Nlc3Npb24tbnVtPjx1cmxzPjxyZWxhdGVkLXVybHM+PHVybD5odHRwczovL2xpbmsuc3By
aW5nZXIuY29tL2FydGljbGUvMTAuMTAwNy9zMTAwNjctMDE4LTQzMzMtNjwvdXJsPjwvcmVsYXRl
ZC11cmxzPjwvdXJscz48ZWxlY3Ryb25pYy1yZXNvdXJjZS1udW0+MTAuMTAwNy9zMTAwNjctMDE4
LTQzMzMtNjwvZWxlY3Ryb25pYy1yZXNvdXJjZS1udW0+PHJlbW90ZS1kYXRhYmFzZS1wcm92aWRl
cj5OTE08L3JlbW90ZS1kYXRhYmFzZS1wcm92aWRlcj48bGFuZ3VhZ2U+ZW5nPC9sYW5ndWFnZT48
L3JlY29yZD48L0NpdGU+PENpdGU+PEF1dGhvcj5IdWFuZzwvQXV0aG9yPjxZZWFyPjIwMTg8L1ll
YXI+PFJlY051bT41NzkyPC9SZWNOdW0+PHJlY29yZD48cmVjLW51bWJlcj41NzkyPC9yZWMtbnVt
YmVyPjxmb3JlaWduLWtleXM+PGtleSBhcHA9IkVOIiBkYi1pZD0iMHRkZnoyd3Jud3RyZmxlZXAw
ZDV4NXNod2YydzBlc3dldmZhIiB0aW1lc3RhbXA9IjAiPjU3OTI8L2tleT48L2ZvcmVpZ24ta2V5
cz48cmVmLXR5cGUgbmFtZT0iSm91cm5hbCBBcnRpY2xlIj4xNzwvcmVmLXR5cGU+PGNvbnRyaWJ1
dG9ycz48YXV0aG9ycz48YXV0aG9yPkh1YW5nLCBDLiBNLjwvYXV0aG9yPjxhdXRob3I+Q2hlbiwg
SC4gSi48L2F1dGhvcj48YXV0aG9yPkh1YW5nLCBQLiBILjwvYXV0aG9yPjxhdXRob3I+VHNheSwg
Ry4gSi48L2F1dGhvcj48YXV0aG9yPkxhbiwgSi4gTC48L2F1dGhvcj48YXV0aG9yPlN1bmcsIEYu
IEMuPC9hdXRob3I+PC9hdXRob3JzPjwvY29udHJpYnV0b3JzPjxhdXRoLWFkZHJlc3M+RGl2aXNp
b24gb2YgSW1tdW5vbG9neSBhbmQgUmhldW1hdG9sb2d5LCBEZXBhcnRtZW50IG9mIEludGVybmFs
IE1lZGljaW5lLCBDaGluYSBNZWRpY2FsIFVuaXZlcnNpdHkgSG9zcGl0YWwsIFRhaWNodW5nLCBU
YWl3YW4uJiN4RDtHcmFkdWF0ZSBJbnN0aXR1dGUgb2YgSW50ZWdyYXRlZCBNZWRpY2luZSwgQ29s
bGVnZSBvZiBDaGluZXNlIE1lZGljaW5lLCBDaGluYSBNZWRpY2FsIFVuaXZlcnNpdHkgSG9zcGl0
YWwsIFRhaWNodW5nLCBUYWl3YW4uJiN4RDtNYW5hZ2VtZW50IE9mZmljZSBmb3IgSGVhbHRoIERh
dGEsIENoaW5hIE1lZGljYWwgVW5pdmVyc2l0eSBIb3NwaXRhbCwgVGFpY2h1bmcsIFRhaXdhbi4m
I3hEO05vIGRlcGFydG1lbnQuIEJlbG9uZyB0byBDb2xsZWdlIG9mIE1lZGljaW5lLiwgQ29sbGVn
ZSBvZiBNZWRpY2luZSwgQ2hpbmEgTWVkaWNhbCBVbml2ZXJzaXR5IEhvc3BpdGFsLCBUYWljaHVu
ZywgVGFpd2FuLiYjeEQ7RGVwYXJ0bWVudCBvZiBIZWFsdGggU2VydmljZXMgQWRtaW5pc3RyYXRp
b24sIENoaW5hIE1lZGljYWwgVW5pdmVyc2l0eSBIb3NwaXRhbCwgVGFpY2h1bmcsIFRhaXdhbi48
L2F1dGgtYWRkcmVzcz48dGl0bGVzPjx0aXRsZT5SZXRyb3NwZWN0aXZlIGNvaG9ydCBzdHVkeSBv
biByaXNrIG9mIGhlYXJpbmcgbG9zcyBpbiBwYXRpZW50cyB3aXRoIHJoZXVtYXRvaWQgYXJ0aHJp
dGlzIHVzaW5nIGNsYWltcyBkYXRhPC90aXRsZT48c2Vjb25kYXJ5LXRpdGxlPkJNSiBPcGVuPC9z
ZWNvbmRhcnktdGl0bGU+PC90aXRsZXM+PHBhZ2VzPmUwMTgxMzQ8L3BhZ2VzPjx2b2x1bWU+ODwv
dm9sdW1lPjxudW1iZXI+MTwvbnVtYmVyPjxlZGl0aW9uPjIwMTgwMTA1PC9lZGl0aW9uPjxrZXl3
b3Jkcz48a2V5d29yZD5BZHVsdDwva2V5d29yZD48a2V5d29yZD5BbnRpLUluZmxhbW1hdG9yeSBB
Z2VudHMsIE5vbi1TdGVyb2lkYWwvYWR2ZXJzZSBlZmZlY3RzLyp0aGVyYXBldXRpYyB1c2U8L2tl
eXdvcmQ+PGtleXdvcmQ+QW50aXJoZXVtYXRpYyBBZ2VudHMvKnRoZXJhcGV1dGljIHVzZTwva2V5
d29yZD48a2V5d29yZD5BcnRocml0aXMsIFJoZXVtYXRvaWQvY29tcGxpY2F0aW9ucy9kcnVnIHRo
ZXJhcHkvKnBoeXNpb3BhdGhvbG9neTwva2V5d29yZD48a2V5d29yZD5Db21vcmJpZGl0eTwva2V5
d29yZD48a2V5d29yZD5FYXJseSBEaWFnbm9zaXM8L2tleXdvcmQ+PGtleXdvcmQ+RmVtYWxlPC9r
ZXl3b3JkPjxrZXl3b3JkPkhlYXJpbmcgTG9zcy8qZGlhZ25vc2lzL2V0aW9sb2d5L3BoeXNpb3Bh
dGhvbG9neTwva2V5d29yZD48a2V5d29yZD5IdW1hbnM8L2tleXdvcmQ+PGtleXdvcmQ+SW5jaWRl
bmNlPC9rZXl3b3JkPjxrZXl3b3JkPkluc3VyYW5jZSBDbGFpbSBSZXZpZXcvKnN0YXRpc3RpY3Mg
JmFtcDsgbnVtZXJpY2FsIGRhdGE8L2tleXdvcmQ+PGtleXdvcmQ+TWFsZTwva2V5d29yZD48a2V5
d29yZD5NaWRkbGUgQWdlZDwva2V5d29yZD48a2V5d29yZD5SZXRyb3NwZWN0aXZlIFN0dWRpZXM8
L2tleXdvcmQ+PGtleXdvcmQ+UmlzayBBc3Nlc3NtZW50PC9rZXl3b3JkPjxrZXl3b3JkPlJpc2sg
RmFjdG9yczwva2V5d29yZD48a2V5d29yZD5UYWl3YW48L2tleXdvcmQ+PGtleXdvcmQ+WW91bmcg
QWR1bHQ8L2tleXdvcmQ+PGtleXdvcmQ+aGVhcmluZyBsb3NzPC9rZXl3b3JkPjxrZXl3b3JkPmlu
c3VyYW5jZSBkYXRhPC9rZXl3b3JkPjxrZXl3b3JkPnJldHJvc3BlY3RpdmUgY29ob3J0IHN0dWR5
PC9rZXl3b3JkPjxrZXl3b3JkPnJoZXVtYXRvaWQgYXJ0aHJpdGlzPC9rZXl3b3JkPjwva2V5d29y
ZHM+PGRhdGVzPjx5ZWFyPjIwMTg8L3llYXI+PHB1Yi1kYXRlcz48ZGF0ZT5KYW4gNTwvZGF0ZT48
L3B1Yi1kYXRlcz48L2RhdGVzPjxpc2JuPjIwNDQtNjA1NTwvaXNibj48YWNjZXNzaW9uLW51bT4y
OTMwNjg4NDwvYWNjZXNzaW9uLW51bT48dXJscz48cmVsYXRlZC11cmxzPjx1cmw+aHR0cHM6Ly9i
bWpvcGVuLmJtai5jb20vY29udGVudC9ibWpvcGVuLzgvMS9lMDE4MTM0LmZ1bGwucGRmPC91cmw+
PC9yZWxhdGVkLXVybHM+PC91cmxzPjxjdXN0b20xPkNvbXBldGluZyBpbnRlcmVzdHM6IE5vbmUg
ZGVjbGFyZWQuPC9jdXN0b20xPjxjdXN0b20yPlBNQzU3ODA3MTA8L2N1c3RvbTI+PGVsZWN0cm9u
aWMtcmVzb3VyY2UtbnVtPjEwLjExMzYvYm1qb3Blbi0yMDE3LTAxODEzNDwvZWxlY3Ryb25pYy1y
ZXNvdXJjZS1udW0+PHJlbW90ZS1kYXRhYmFzZS1wcm92aWRlcj5OTE08L3JlbW90ZS1kYXRhYmFz
ZS1wcm92aWRlcj48bGFuZ3VhZ2U+ZW5nPC9sYW5ndWFnZT48L3JlY29yZD48L0NpdGU+PENpdGU+
PEF1dGhvcj5MaW48L0F1dGhvcj48WWVhcj4yMDEzPC9ZZWFyPjxSZWNOdW0+NTc5OTwvUmVjTnVt
PjxyZWNvcmQ+PHJlYy1udW1iZXI+NTc5OTwvcmVjLW51bWJlcj48Zm9yZWlnbi1rZXlzPjxrZXkg
YXBwPSJFTiIgZGItaWQ9IjB0ZGZ6Mndybnd0cmZsZWVwMGQ1eDVzaHdmMncwZXN3ZXZmYSIgdGlt
ZXN0YW1wPSIwIj41Nzk5PC9rZXk+PC9mb3JlaWduLWtleXM+PHJlZi10eXBlIG5hbWU9IkpvdXJu
YWwgQXJ0aWNsZSI+MTc8L3JlZi10eXBlPjxjb250cmlidXRvcnM+PGF1dGhvcnM+PGF1dGhvcj5M
aW4sIEMuPC9hdXRob3I+PGF1dGhvcj5MaW4sIFMuIFcuPC9hdXRob3I+PGF1dGhvcj5XZW5nLCBT
LiBGLjwvYXV0aG9yPjxhdXRob3I+TGluLCBZLiBTLjwvYXV0aG9yPjwvYXV0aG9ycz48L2NvbnRy
aWJ1dG9ycz48YXV0aC1hZGRyZXNzPkRlcGFydG1lbnQgb2YgTW9sZWN1bGFyIGFuZCBDZWxsIEJp
b2xvZ3ksIFVuaXZlcnNpdHkgb2YgQ2FsaWZvcm5pYSwgQmVya2VsZXksIENBLCBVU0EuPC9hdXRo
LWFkZHJlc3M+PHRpdGxlcz48dGl0bGU+UmlzayBvZiBzdWRkZW4gc2Vuc29yaW5ldXJhbCBoZWFy
aW5nIGxvc3MgaW4gcGF0aWVudHMgd2l0aCBzeXN0ZW1pYyBsdXB1cyBlcnl0aGVtYXRvc3VzOiBh
IHBvcHVsYXRpb24tYmFzZWQgY29ob3J0IHN0dWR5PC90aXRsZT48c2Vjb25kYXJ5LXRpdGxlPkF1
ZGlvbCBOZXVyb290b2w8L3NlY29uZGFyeS10aXRsZT48L3RpdGxlcz48cGFnZXM+OTUtMTAwPC9w
YWdlcz48dm9sdW1lPjE4PC92b2x1bWU+PG51bWJlcj4yPC9udW1iZXI+PGVkaXRpb24+MjAxMjEy
MTM8L2VkaXRpb24+PGtleXdvcmRzPjxrZXl3b3JkPkFkb2xlc2NlbnQ8L2tleXdvcmQ+PGtleXdv
cmQ+QWR1bHQ8L2tleXdvcmQ+PGtleXdvcmQ+QWdlIERpc3RyaWJ1dGlvbjwva2V5d29yZD48a2V5
d29yZD5DaGlsZDwva2V5d29yZD48a2V5d29yZD5DaGlsZCwgUHJlc2Nob29sPC9rZXl3b3JkPjxr
ZXl3b3JkPkNvaG9ydCBTdHVkaWVzPC9rZXl3b3JkPjxrZXl3b3JkPkNvbW9yYmlkaXR5PC9rZXl3
b3JkPjxrZXl3b3JkPkZlbWFsZTwva2V5d29yZD48a2V5d29yZD5IZWFyaW5nIExvc3MsIFNlbnNv
cmluZXVyYWwvKmVwaWRlbWlvbG9neTwva2V5d29yZD48a2V5d29yZD5IZWFyaW5nIExvc3MsIFN1
ZGRlbi8qZXBpZGVtaW9sb2d5PC9rZXl3b3JkPjxrZXl3b3JkPkh1bWFuczwva2V5d29yZD48a2V5
d29yZD5JbmNpZGVuY2U8L2tleXdvcmQ+PGtleXdvcmQ+SW5mYW50PC9rZXl3b3JkPjxrZXl3b3Jk
PkluZmFudCwgTmV3Ym9ybjwva2V5d29yZD48a2V5d29yZD5MdXB1cyBFcnl0aGVtYXRvc3VzLCBT
eXN0ZW1pYy8qZXBpZGVtaW9sb2d5PC9rZXl3b3JkPjxrZXl3b3JkPk1hbGU8L2tleXdvcmQ+PGtl
eXdvcmQ+TWlkZGxlIEFnZWQ8L2tleXdvcmQ+PGtleXdvcmQ+UHJldmFsZW5jZTwva2V5d29yZD48
a2V5d29yZD5SZXRyb3NwZWN0aXZlIFN0dWRpZXM8L2tleXdvcmQ+PGtleXdvcmQ+UmlzayBGYWN0
b3JzPC9rZXl3b3JkPjxrZXl3b3JkPlNleCBEaXN0cmlidXRpb248L2tleXdvcmQ+PGtleXdvcmQ+
VGFpd2FuL2VwaWRlbWlvbG9neTwva2V5d29yZD48a2V5d29yZD5Zb3VuZyBBZHVsdDwva2V5d29y
ZD48L2tleXdvcmRzPjxkYXRlcz48eWVhcj4yMDEzPC95ZWFyPjwvZGF0ZXM+PGlzYm4+MTQyMC0z
MDMwPC9pc2JuPjxhY2Nlc3Npb24tbnVtPjIzMjU3NjI2PC9hY2Nlc3Npb24tbnVtPjx1cmxzPjwv
dXJscz48ZWxlY3Ryb25pYy1yZXNvdXJjZS1udW0+MTAuMTE1OS8wMDAzNDU1MTI8L2VsZWN0cm9u
aWMtcmVzb3VyY2UtbnVtPjxyZW1vdGUtZGF0YWJhc2UtcHJvdmlkZXI+TkxNPC9yZW1vdGUtZGF0
YWJhc2UtcHJvdmlkZXI+PGxhbmd1YWdlPmVuZzwvbGFuZ3VhZ2U+PC9yZWNvcmQ+PC9DaXRlPjxD
aXRlPjxBdXRob3I+SmVvbmc8L0F1dGhvcj48WWVhcj4yMDE5PC9ZZWFyPjxSZWNOdW0+NTgwMDwv
UmVjTnVtPjxyZWNvcmQ+PHJlYy1udW1iZXI+NTgwMDwvcmVjLW51bWJlcj48Zm9yZWlnbi1rZXlz
PjxrZXkgYXBwPSJFTiIgZGItaWQ9IjB0ZGZ6Mndybnd0cmZsZWVwMGQ1eDVzaHdmMncwZXN3ZXZm
YSIgdGltZXN0YW1wPSIwIj41ODAwPC9rZXk+PC9mb3JlaWduLWtleXM+PHJlZi10eXBlIG5hbWU9
IkpvdXJuYWwgQXJ0aWNsZSI+MTc8L3JlZi10eXBlPjxjb250cmlidXRvcnM+PGF1dGhvcnM+PGF1
dGhvcj5KZW9uZywgSi48L2F1dGhvcj48YXV0aG9yPkxpbSwgSC48L2F1dGhvcj48YXV0aG9yPkxl
ZSwgSy48L2F1dGhvcj48YXV0aG9yPkhvbmcsIEMuIEUuPC9hdXRob3I+PGF1dGhvcj5DaG9pLCBI
LiBTLjwvYXV0aG9yPjwvYXV0aG9ycz48L2NvbnRyaWJ1dG9ycz48YXV0aC1hZGRyZXNzPkRlcGFy
dG1lbnQgb2YgT3Rvcmhpbm9sYXJ5bmdvbG9neSwgTmF0aW9uYWwgSGVhbHRoIEluc3VyYW5jZSBT
ZXJ2aWNlIElsc2FuIEhvc3BpdGFsLCBHb3lhbmcsIFJlcHVibGljIG9mIEtvcmVhLiYjeEQ7UmVz
ZWFyY2ggYW5kIEFuYWx5c2lzIFRlYW0sIE5hdGlvbmFsIEhlYWx0aCBJbnN1cmFuY2UgU2Vydmlj
ZSBJbHNhbiBIb3NwaXRhbCwgR295YW5nLCBSZXB1YmxpYyBvZiBLb3JlYS4mI3hEO0RlcGFydG1l
bnQgb2YgT3Rvcmhpbm9sYXJ5bmdvbG9neSwgTmF0aW9uYWwgSGVhbHRoIEluc3VyYW5jZSBTZXJ2
aWNlIElsc2FuIEhvc3BpdGFsLCBHb3lhbmcsIFJlcHVibGljIG9mIEtvcmVhLCBjaG9paHl1bnNl
dW5nQGdtYWlsLmNvbS48L2F1dGgtYWRkcmVzcz48dGl0bGVzPjx0aXRsZT5IaWdoIFJpc2sgb2Yg
U3VkZGVuIFNlbnNvcmluZXVyYWwgSGVhcmluZyBMb3NzIGluIFNldmVyYWwgQXV0b2ltbXVuZSBE
aXNlYXNlcyBhY2NvcmRpbmcgdG8gYSBQb3B1bGF0aW9uLUJhc2VkIE5hdGlvbmFsIFNhbXBsZSBD
b2hvcnQgU3R1ZHk8L3RpdGxlPjxzZWNvbmRhcnktdGl0bGU+QXVkaW9sIE5ldXJvb3RvbDwvc2Vj
b25kYXJ5LXRpdGxlPjwvdGl0bGVzPjxwYWdlcz4yMjQtMjMwPC9wYWdlcz48dm9sdW1lPjI0PC92
b2x1bWU+PG51bWJlcj41PC9udW1iZXI+PGVkaXRpb24+MjAxOTA5MjQ8L2VkaXRpb24+PGtleXdv
cmRzPjxrZXl3b3JkPkFkdWx0PC9rZXl3b3JkPjxrZXl3b3JkPkFnZWQ8L2tleXdvcmQ+PGtleXdv
cmQ+QWdlZCwgODAgYW5kIG92ZXI8L2tleXdvcmQ+PGtleXdvcmQ+QXV0b2ltbXVuZSBEaXNlYXNl
cy8qZXBpZGVtaW9sb2d5PC9rZXl3b3JkPjxrZXl3b3JkPkNvaG9ydCBTdHVkaWVzPC9rZXl3b3Jk
PjxrZXl3b3JkPkZlbWFsZTwva2V5d29yZD48a2V5d29yZD5IZWFyaW5nIExvc3MsIFNlbnNvcmlu
ZXVyYWwvKmVwaWRlbWlvbG9neTwva2V5d29yZD48a2V5d29yZD5IZWFyaW5nIExvc3MsIFN1ZGRl
bi8qZXBpZGVtaW9sb2d5PC9rZXl3b3JkPjxrZXl3b3JkPkh1bWFuczwva2V5d29yZD48a2V5d29y
ZD5JbmNpZGVuY2U8L2tleXdvcmQ+PGtleXdvcmQ+TWFsZTwva2V5d29yZD48a2V5d29yZD5NaWRk
bGUgQWdlZDwva2V5d29yZD48a2V5d29yZD5SZXB1YmxpYyBvZiBLb3JlYS9lcGlkZW1pb2xvZ3k8
L2tleXdvcmQ+PGtleXdvcmQ+Umlzazwva2V5d29yZD48a2V5d29yZD5Zb3VuZyBBZHVsdDwva2V5
d29yZD48a2V5d29yZD5BdXRvaW1tdW5lIGRpc2Vhc2U8L2tleXdvcmQ+PGtleXdvcmQ+UG9wdWxh
dGlvbi1iYXNlZCBzdHVkeTwva2V5d29yZD48a2V5d29yZD5SaGV1bWF0b2lkIGFydGhyaXRpczwv
a2V5d29yZD48a2V5d29yZD5TdWRkZW4gc2Vuc29yaW5ldXJhbCBoZWFyaW5nIGxvc3M8L2tleXdv
cmQ+PC9rZXl3b3Jkcz48ZGF0ZXM+PHllYXI+MjAxOTwveWVhcj48L2RhdGVzPjxpc2JuPjE0MjAt
MzAzMDwvaXNibj48YWNjZXNzaW9uLW51bT4zMTU1MDcwODwvYWNjZXNzaW9uLW51bT48dXJscz48
cmVsYXRlZC11cmxzPjx1cmw+aHR0cHM6Ly9rYXJnZXIuY29tL2F1ZC9hcnRpY2xlLWFic3RyYWN0
LzI0LzUvMjI0LzQ1MDU0L0hpZ2gtUmlzay1vZi1TdWRkZW4tU2Vuc29yaW5ldXJhbC1IZWFyaW5n
LUxvc3MtaW4/cmVkaXJlY3RlZEZyb209ZnVsbHRleHQ8L3VybD48L3JlbGF0ZWQtdXJscz48L3Vy
bHM+PGVsZWN0cm9uaWMtcmVzb3VyY2UtbnVtPjEwLjExNTkvMDAwNTAyNjc3PC9lbGVjdHJvbmlj
LXJlc291cmNlLW51bT48cmVtb3RlLWRhdGFiYXNlLXByb3ZpZGVyPk5MTTwvcmVtb3RlLWRhdGFi
YXNlLXByb3ZpZGVyPjxsYW5ndWFnZT5lbmc8L2xhbmd1YWdlPjwvcmVjb3JkPjwvQ2l0ZT48L0Vu
ZE5vdGU+AG==
</w:fldData>
        </w:fldChar>
      </w:r>
      <w:r w:rsidR="00C549CD">
        <w:instrText xml:space="preserve"> ADDIN EN.CITE.DATA </w:instrText>
      </w:r>
      <w:r w:rsidR="00C549CD">
        <w:fldChar w:fldCharType="end"/>
      </w:r>
      <w:r w:rsidR="007D636C" w:rsidRPr="0035336F">
        <w:fldChar w:fldCharType="separate"/>
      </w:r>
      <w:r w:rsidR="00C549CD">
        <w:rPr>
          <w:noProof/>
        </w:rPr>
        <w:t>(Lin</w:t>
      </w:r>
      <w:r w:rsidR="00C549CD" w:rsidRPr="00C549CD">
        <w:rPr>
          <w:i/>
          <w:noProof/>
        </w:rPr>
        <w:t xml:space="preserve"> et al.</w:t>
      </w:r>
      <w:r w:rsidR="00C549CD">
        <w:rPr>
          <w:noProof/>
        </w:rPr>
        <w:t xml:space="preserve"> 2013, Huang</w:t>
      </w:r>
      <w:r w:rsidR="00C549CD" w:rsidRPr="00C549CD">
        <w:rPr>
          <w:i/>
          <w:noProof/>
        </w:rPr>
        <w:t xml:space="preserve"> et al.</w:t>
      </w:r>
      <w:r w:rsidR="00C549CD">
        <w:rPr>
          <w:noProof/>
        </w:rPr>
        <w:t xml:space="preserve"> 2018, Jeong</w:t>
      </w:r>
      <w:r w:rsidR="00C549CD" w:rsidRPr="00C549CD">
        <w:rPr>
          <w:i/>
          <w:noProof/>
        </w:rPr>
        <w:t xml:space="preserve"> et al.</w:t>
      </w:r>
      <w:r w:rsidR="00C549CD">
        <w:rPr>
          <w:noProof/>
        </w:rPr>
        <w:t xml:space="preserve"> 2019, Lee</w:t>
      </w:r>
      <w:r w:rsidR="00C549CD" w:rsidRPr="00C549CD">
        <w:rPr>
          <w:i/>
          <w:noProof/>
        </w:rPr>
        <w:t xml:space="preserve"> et al.</w:t>
      </w:r>
      <w:r w:rsidR="00C549CD">
        <w:rPr>
          <w:noProof/>
        </w:rPr>
        <w:t xml:space="preserve"> 2019)</w:t>
      </w:r>
      <w:r w:rsidR="007D636C" w:rsidRPr="0035336F">
        <w:fldChar w:fldCharType="end"/>
      </w:r>
      <w:r w:rsidR="005812D0" w:rsidRPr="0035336F">
        <w:t>.</w:t>
      </w:r>
      <w:r w:rsidRPr="0035336F">
        <w:t xml:space="preserve"> </w:t>
      </w:r>
      <w:r w:rsidR="005812D0" w:rsidRPr="0035336F">
        <w:t xml:space="preserve"> </w:t>
      </w:r>
      <w:r w:rsidRPr="009208BC">
        <w:rPr>
          <w:b/>
          <w:bCs/>
        </w:rPr>
        <w:t xml:space="preserve">Few studies </w:t>
      </w:r>
      <w:r w:rsidR="00FB3C79" w:rsidRPr="009208BC">
        <w:rPr>
          <w:b/>
          <w:bCs/>
        </w:rPr>
        <w:t>include</w:t>
      </w:r>
      <w:r w:rsidRPr="009208BC">
        <w:rPr>
          <w:b/>
          <w:bCs/>
        </w:rPr>
        <w:t xml:space="preserve"> repeated audiometric </w:t>
      </w:r>
      <w:r w:rsidR="00FB3C79" w:rsidRPr="009208BC">
        <w:rPr>
          <w:b/>
          <w:bCs/>
        </w:rPr>
        <w:t>testing</w:t>
      </w:r>
      <w:r w:rsidRPr="009208BC">
        <w:rPr>
          <w:b/>
          <w:bCs/>
        </w:rPr>
        <w:t xml:space="preserve">, limiting their ability to </w:t>
      </w:r>
      <w:r w:rsidR="009208BC" w:rsidRPr="009208BC">
        <w:rPr>
          <w:b/>
          <w:bCs/>
        </w:rPr>
        <w:t xml:space="preserve">quantify </w:t>
      </w:r>
      <w:r w:rsidRPr="009208BC">
        <w:rPr>
          <w:b/>
          <w:bCs/>
        </w:rPr>
        <w:t>hearing decline over time</w:t>
      </w:r>
      <w:r w:rsidRPr="0035336F">
        <w:t>, and none have prospectively tracked hearing trajectories in ARD cohorts. Confoun</w:t>
      </w:r>
      <w:r w:rsidR="009208BC">
        <w:t xml:space="preserve">ders like </w:t>
      </w:r>
      <w:r w:rsidRPr="0035336F">
        <w:t xml:space="preserve">age, noise exposure, ototoxic </w:t>
      </w:r>
      <w:r w:rsidR="009208BC">
        <w:t>drugs</w:t>
      </w:r>
      <w:r w:rsidRPr="0035336F">
        <w:t xml:space="preserve">, and cardiovascular </w:t>
      </w:r>
      <w:r w:rsidR="009208BC">
        <w:t>disease</w:t>
      </w:r>
      <w:r w:rsidRPr="0035336F">
        <w:t xml:space="preserve"> are often poorly controlled. </w:t>
      </w:r>
      <w:r w:rsidR="009208BC">
        <w:t xml:space="preserve">It also remains unclear </w:t>
      </w:r>
      <w:r w:rsidRPr="0035336F">
        <w:t>whether ARD-</w:t>
      </w:r>
      <w:r w:rsidR="009208BC">
        <w:t xml:space="preserve">related </w:t>
      </w:r>
      <w:r w:rsidRPr="0035336F">
        <w:t xml:space="preserve">hearing loss is clinically </w:t>
      </w:r>
      <w:r w:rsidR="009208BC">
        <w:t xml:space="preserve">relevant </w:t>
      </w:r>
      <w:r w:rsidRPr="0035336F">
        <w:t xml:space="preserve">or </w:t>
      </w:r>
      <w:r w:rsidR="009208BC">
        <w:t xml:space="preserve">which </w:t>
      </w:r>
      <w:r w:rsidRPr="0035336F">
        <w:t xml:space="preserve">patients are </w:t>
      </w:r>
      <w:r w:rsidR="009208BC">
        <w:t xml:space="preserve">most </w:t>
      </w:r>
      <w:r w:rsidRPr="0035336F">
        <w:t>at risk.</w:t>
      </w:r>
    </w:p>
    <w:p w14:paraId="02DFBDA5" w14:textId="77777777" w:rsidR="00DB7645" w:rsidRDefault="00DB7645" w:rsidP="00A46889">
      <w:r w:rsidRPr="0035336F">
        <w:rPr>
          <w:noProof/>
        </w:rPr>
        <mc:AlternateContent>
          <mc:Choice Requires="wps">
            <w:drawing>
              <wp:inline distT="0" distB="0" distL="0" distR="0" wp14:anchorId="5C7B0375" wp14:editId="32746044">
                <wp:extent cx="6120130" cy="1914525"/>
                <wp:effectExtent l="0" t="0" r="13970" b="28575"/>
                <wp:docPr id="217" name="Tekstbo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0130" cy="1914525"/>
                        </a:xfrm>
                        <a:prstGeom prst="rect">
                          <a:avLst/>
                        </a:prstGeom>
                        <a:solidFill>
                          <a:srgbClr val="00B050">
                            <a:alpha val="18039"/>
                          </a:srgbClr>
                        </a:solidFill>
                        <a:ln w="9525">
                          <a:solidFill>
                            <a:srgbClr val="00B050"/>
                          </a:solidFill>
                          <a:miter lim="800000"/>
                          <a:headEnd/>
                          <a:tailEnd/>
                        </a:ln>
                      </wps:spPr>
                      <wps:txbx>
                        <w:txbxContent>
                          <w:p w14:paraId="25B9DDB4" w14:textId="77777777" w:rsidR="00DB7645" w:rsidRPr="00846B3C" w:rsidRDefault="00DB7645" w:rsidP="00A46889">
                            <w:pPr>
                              <w:pStyle w:val="Heading4"/>
                            </w:pPr>
                            <w:r w:rsidRPr="00846B3C">
                              <w:t>Key Unanswered Questions</w:t>
                            </w:r>
                          </w:p>
                          <w:p w14:paraId="667B0C58" w14:textId="77777777" w:rsidR="00DB7645" w:rsidRPr="00846B3C" w:rsidRDefault="00DB7645" w:rsidP="00A46889">
                            <w:pPr>
                              <w:pStyle w:val="ListParagraph"/>
                              <w:numPr>
                                <w:ilvl w:val="0"/>
                                <w:numId w:val="4"/>
                              </w:numPr>
                            </w:pPr>
                            <w:r w:rsidRPr="00846B3C">
                              <w:t xml:space="preserve">To what extent does hearing worsen over time in individuals with </w:t>
                            </w:r>
                            <w:r>
                              <w:t>ARDs</w:t>
                            </w:r>
                            <w:r w:rsidRPr="00846B3C">
                              <w:t xml:space="preserve"> (beyond normal aging)?</w:t>
                            </w:r>
                          </w:p>
                          <w:p w14:paraId="19957086" w14:textId="77777777" w:rsidR="00DB7645" w:rsidRDefault="00DB7645" w:rsidP="00A46889">
                            <w:pPr>
                              <w:pStyle w:val="ListParagraph"/>
                              <w:numPr>
                                <w:ilvl w:val="0"/>
                                <w:numId w:val="4"/>
                              </w:numPr>
                            </w:pPr>
                            <w:r w:rsidRPr="00846B3C">
                              <w:t xml:space="preserve">If hearing </w:t>
                            </w:r>
                            <w:r w:rsidRPr="00FE57EE">
                              <w:rPr>
                                <w:i/>
                                <w:iCs/>
                              </w:rPr>
                              <w:t>does</w:t>
                            </w:r>
                            <w:r w:rsidRPr="00846B3C">
                              <w:t xml:space="preserve"> decline, is the degree of loss clinically significant (e.g. impairing communication or quality of life)?</w:t>
                            </w:r>
                          </w:p>
                          <w:p w14:paraId="1FB2C468" w14:textId="2825917D" w:rsidR="003026CC" w:rsidRPr="00846B3C" w:rsidRDefault="003026CC" w:rsidP="00A46889">
                            <w:pPr>
                              <w:pStyle w:val="ListParagraph"/>
                              <w:numPr>
                                <w:ilvl w:val="0"/>
                                <w:numId w:val="4"/>
                              </w:numPr>
                            </w:pPr>
                            <w:r w:rsidRPr="003026CC">
                              <w:t>Are certain patient groups (e.g. based on age, medication use, or disease duration) particularly vulnerable to hearing damage?</w:t>
                            </w:r>
                          </w:p>
                          <w:p w14:paraId="150A9561" w14:textId="086E8D66" w:rsidR="00DB7645" w:rsidRDefault="00DB7645" w:rsidP="00A46889">
                            <w:pPr>
                              <w:pStyle w:val="ListParagraph"/>
                              <w:numPr>
                                <w:ilvl w:val="0"/>
                                <w:numId w:val="4"/>
                              </w:numPr>
                            </w:pPr>
                            <w:r w:rsidRPr="00846B3C">
                              <w:t xml:space="preserve">Should patients with ARDs </w:t>
                            </w:r>
                            <w:r>
                              <w:t xml:space="preserve">be offered routine </w:t>
                            </w:r>
                            <w:r w:rsidRPr="00846B3C">
                              <w:t xml:space="preserve">hearing </w:t>
                            </w:r>
                            <w:r w:rsidR="003026CC" w:rsidRPr="003026CC">
                              <w:t>monitoring</w:t>
                            </w:r>
                            <w:r>
                              <w:t>?</w:t>
                            </w:r>
                          </w:p>
                          <w:p w14:paraId="3ABB5C66" w14:textId="6ADAA3CF" w:rsidR="003026CC" w:rsidRDefault="003026CC" w:rsidP="003026CC">
                            <w:pPr>
                              <w:pStyle w:val="ListParagraph"/>
                              <w:numPr>
                                <w:ilvl w:val="0"/>
                                <w:numId w:val="4"/>
                              </w:numPr>
                            </w:pPr>
                            <w:r w:rsidRPr="003026CC">
                              <w:t>What are the consequences of undetected or untreated hearing loss in patients with chronic inflammatory disease?</w:t>
                            </w:r>
                          </w:p>
                        </w:txbxContent>
                      </wps:txbx>
                      <wps:bodyPr rot="0" vert="horz" wrap="square" lIns="91440" tIns="45720" rIns="91440" bIns="45720" anchor="t" anchorCtr="0">
                        <a:noAutofit/>
                      </wps:bodyPr>
                    </wps:wsp>
                  </a:graphicData>
                </a:graphic>
              </wp:inline>
            </w:drawing>
          </mc:Choice>
          <mc:Fallback>
            <w:pict>
              <v:shapetype w14:anchorId="5C7B0375" id="_x0000_t202" coordsize="21600,21600" o:spt="202" path="m,l,21600r21600,l21600,xe">
                <v:stroke joinstyle="miter"/>
                <v:path gradientshapeok="t" o:connecttype="rect"/>
              </v:shapetype>
              <v:shape id="Tekstboks 2" o:spid="_x0000_s1026" type="#_x0000_t202" style="width:481.9pt;height:15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MCmHgIAAEEEAAAOAAAAZHJzL2Uyb0RvYy54bWysU21v2yAQ/j5p/wHxfbGdJl1ixanadJ0m&#10;dS9Stx+AMY7RgGNAYne/fgd203T7Mk3jA+I4eO6e5+42V4NW5Cicl2AqWsxySoTh0Eizr+i3r3dv&#10;VpT4wEzDFBhR0Ufh6dX29atNb0sxhw5UIxxBEOPL3la0C8GWWeZ5JzTzM7DCoLMFp1lA0+2zxrEe&#10;0bXK5nl+mfXgGuuAC+/x9nZ00m3Cb1vBw+e29SIQVVHMLaTdpb2Oe7bdsHLvmO0kn9Jg/5CFZtJg&#10;0BPULQuMHJz8A0pL7sBDG2YcdAZtK7lIHJBNkf/G5qFjViQuKI63J5n8/4Pln44P9osjYbiBAQuY&#10;SHh7D/y7JwZ2HTN7ce0c9J1gDQYuomRZb305fY1S+9JHkLr/CA0WmR0CJKChdTqqgjwJomMBHk+i&#10;iyEQjpeXBTK/QBdHX7EuFsv5MsVg5dN363x4L0CTeKiow6omeHa89yGmw8qnJzGaByWbO6lUMty+&#10;3ilHjix2QH6TL/Pxr7IdG2+LVX6xnkL68XnCfIGjDOkruo7J/VWMMa0XEFoG7HUldUVXeVxj90Vh&#10;35kmdWJgUo1n5KTMpHQUd5Q5DPWAD6PiNTSPqLmDsadxBvHQgftJSY/9XFH/48CcoER9MFg3FHYR&#10;ByAZi+XbORru3FOfe5jhCFXRQMl43IU0NJG6gWusbyuT8s+ZTLlinybxppmKg3Bup1fPk7/9BQAA&#10;//8DAFBLAwQUAAYACAAAACEAIzTOW90AAAAFAQAADwAAAGRycy9kb3ducmV2LnhtbEyPQUvDQBCF&#10;74L/YRnBm920xUVjNkVbRbwUrAXxts2OSXR3NmQ3Tfz3jl708mB4w3vfK1aTd+KIfWwDaZjPMhBI&#10;VbAt1Rr2Lw8XVyBiMmSNC4QavjDCqjw9KUxuw0jPeNylWnAIxdxoaFLqcilj1aA3cRY6JPbeQ+9N&#10;4rOvpe3NyOHeyUWWKelNS9zQmA7XDVafu8FrGDav+y0unFqreH/3qD7e0mZ80vr8bLq9AZFwSn/P&#10;8IPP6FAy0yEMZKNwGnhI+lX2rtWSZxw0LLP5JciykP/py28AAAD//wMAUEsBAi0AFAAGAAgAAAAh&#10;ALaDOJL+AAAA4QEAABMAAAAAAAAAAAAAAAAAAAAAAFtDb250ZW50X1R5cGVzXS54bWxQSwECLQAU&#10;AAYACAAAACEAOP0h/9YAAACUAQAACwAAAAAAAAAAAAAAAAAvAQAAX3JlbHMvLnJlbHNQSwECLQAU&#10;AAYACAAAACEAFtjAph4CAABBBAAADgAAAAAAAAAAAAAAAAAuAgAAZHJzL2Uyb0RvYy54bWxQSwEC&#10;LQAUAAYACAAAACEAIzTOW90AAAAFAQAADwAAAAAAAAAAAAAAAAB4BAAAZHJzL2Rvd25yZXYueG1s&#10;UEsFBgAAAAAEAAQA8wAAAIIFAAAAAA==&#10;" fillcolor="#00b050" strokecolor="#00b050">
                <v:fill opacity="11822f"/>
                <v:textbox>
                  <w:txbxContent>
                    <w:p w14:paraId="25B9DDB4" w14:textId="77777777" w:rsidR="00DB7645" w:rsidRPr="00846B3C" w:rsidRDefault="00DB7645" w:rsidP="00A46889">
                      <w:pPr>
                        <w:pStyle w:val="Overskrift4"/>
                      </w:pPr>
                      <w:r w:rsidRPr="00846B3C">
                        <w:t>Key Unanswered Questions</w:t>
                      </w:r>
                    </w:p>
                    <w:p w14:paraId="667B0C58" w14:textId="77777777" w:rsidR="00DB7645" w:rsidRPr="00846B3C" w:rsidRDefault="00DB7645" w:rsidP="00A46889">
                      <w:pPr>
                        <w:pStyle w:val="Listeavsnitt"/>
                        <w:numPr>
                          <w:ilvl w:val="0"/>
                          <w:numId w:val="4"/>
                        </w:numPr>
                      </w:pPr>
                      <w:r w:rsidRPr="00846B3C">
                        <w:t xml:space="preserve">To what extent does hearing worsen over time in individuals with </w:t>
                      </w:r>
                      <w:r>
                        <w:t>ARDs</w:t>
                      </w:r>
                      <w:r w:rsidRPr="00846B3C">
                        <w:t xml:space="preserve"> (beyond normal aging)?</w:t>
                      </w:r>
                    </w:p>
                    <w:p w14:paraId="19957086" w14:textId="77777777" w:rsidR="00DB7645" w:rsidRDefault="00DB7645" w:rsidP="00A46889">
                      <w:pPr>
                        <w:pStyle w:val="Listeavsnitt"/>
                        <w:numPr>
                          <w:ilvl w:val="0"/>
                          <w:numId w:val="4"/>
                        </w:numPr>
                      </w:pPr>
                      <w:r w:rsidRPr="00846B3C">
                        <w:t xml:space="preserve">If hearing </w:t>
                      </w:r>
                      <w:r w:rsidRPr="00FE57EE">
                        <w:rPr>
                          <w:i/>
                          <w:iCs/>
                        </w:rPr>
                        <w:t>does</w:t>
                      </w:r>
                      <w:r w:rsidRPr="00846B3C">
                        <w:t xml:space="preserve"> decline, is the degree of loss clinically significant (e.g. impairing communication or quality of life)?</w:t>
                      </w:r>
                    </w:p>
                    <w:p w14:paraId="1FB2C468" w14:textId="2825917D" w:rsidR="003026CC" w:rsidRPr="00846B3C" w:rsidRDefault="003026CC" w:rsidP="00A46889">
                      <w:pPr>
                        <w:pStyle w:val="Listeavsnitt"/>
                        <w:numPr>
                          <w:ilvl w:val="0"/>
                          <w:numId w:val="4"/>
                        </w:numPr>
                      </w:pPr>
                      <w:r w:rsidRPr="003026CC">
                        <w:t>Are certain patient groups (e.g. based on age, medication use, or disease duration) particularly vulnerable to hearing damage?</w:t>
                      </w:r>
                    </w:p>
                    <w:p w14:paraId="150A9561" w14:textId="086E8D66" w:rsidR="00DB7645" w:rsidRDefault="00DB7645" w:rsidP="00A46889">
                      <w:pPr>
                        <w:pStyle w:val="Listeavsnitt"/>
                        <w:numPr>
                          <w:ilvl w:val="0"/>
                          <w:numId w:val="4"/>
                        </w:numPr>
                      </w:pPr>
                      <w:r w:rsidRPr="00846B3C">
                        <w:t xml:space="preserve">Should patients with ARDs </w:t>
                      </w:r>
                      <w:r>
                        <w:t xml:space="preserve">be offered routine </w:t>
                      </w:r>
                      <w:r w:rsidRPr="00846B3C">
                        <w:t xml:space="preserve">hearing </w:t>
                      </w:r>
                      <w:r w:rsidR="003026CC" w:rsidRPr="003026CC">
                        <w:t>monitoring</w:t>
                      </w:r>
                      <w:r>
                        <w:t>?</w:t>
                      </w:r>
                    </w:p>
                    <w:p w14:paraId="3ABB5C66" w14:textId="6ADAA3CF" w:rsidR="003026CC" w:rsidRDefault="003026CC" w:rsidP="003026CC">
                      <w:pPr>
                        <w:pStyle w:val="Listeavsnitt"/>
                        <w:numPr>
                          <w:ilvl w:val="0"/>
                          <w:numId w:val="4"/>
                        </w:numPr>
                      </w:pPr>
                      <w:r w:rsidRPr="003026CC">
                        <w:t>What are the consequences of undetected or untreated hearing loss in patients with chronic inflammatory disease?</w:t>
                      </w:r>
                    </w:p>
                  </w:txbxContent>
                </v:textbox>
                <w10:anchorlock/>
              </v:shape>
            </w:pict>
          </mc:Fallback>
        </mc:AlternateContent>
      </w:r>
    </w:p>
    <w:p w14:paraId="1E34DD72" w14:textId="5A5D3466" w:rsidR="000365B2" w:rsidRPr="00021032" w:rsidRDefault="00E624BB" w:rsidP="00A46889">
      <w:pPr>
        <w:pStyle w:val="Heading4"/>
      </w:pPr>
      <w:r>
        <w:t xml:space="preserve">1.1.4 </w:t>
      </w:r>
      <w:r w:rsidR="000365B2" w:rsidRPr="00021032">
        <w:t xml:space="preserve">Proposed </w:t>
      </w:r>
      <w:r w:rsidR="00A3736F">
        <w:t>r</w:t>
      </w:r>
      <w:r w:rsidR="00A3736F" w:rsidRPr="00021032">
        <w:t xml:space="preserve">esearch </w:t>
      </w:r>
      <w:r w:rsidR="00A3736F">
        <w:t>a</w:t>
      </w:r>
      <w:r w:rsidR="00A3736F" w:rsidRPr="00021032">
        <w:t xml:space="preserve">pproach </w:t>
      </w:r>
      <w:r w:rsidR="000365B2" w:rsidRPr="00021032">
        <w:t xml:space="preserve">and </w:t>
      </w:r>
      <w:r w:rsidR="00A3736F">
        <w:t>o</w:t>
      </w:r>
      <w:r w:rsidR="00A3736F" w:rsidRPr="00021032">
        <w:t>bjectives</w:t>
      </w:r>
    </w:p>
    <w:p w14:paraId="0F0CB02C" w14:textId="420FB31D" w:rsidR="00F87BE7" w:rsidRDefault="00F87BE7" w:rsidP="00A46889">
      <w:r w:rsidRPr="00F87BE7">
        <w:t xml:space="preserve">To address these gaps, we will use high-quality, longitudinal health and hearing data from the Norwegian HUNT </w:t>
      </w:r>
      <w:r>
        <w:t xml:space="preserve">Cohort </w:t>
      </w:r>
      <w:r w:rsidRPr="00F87BE7">
        <w:t xml:space="preserve">Study. </w:t>
      </w:r>
      <w:r w:rsidRPr="00FE57EE">
        <w:rPr>
          <w:b/>
          <w:bCs/>
        </w:rPr>
        <w:t xml:space="preserve">This unique dataset includes repeated pure-tone audiometry </w:t>
      </w:r>
      <w:r w:rsidR="00FB3C79" w:rsidRPr="00FE57EE">
        <w:rPr>
          <w:b/>
          <w:bCs/>
        </w:rPr>
        <w:t>in over 12,000 individuals across two decades</w:t>
      </w:r>
      <w:r w:rsidRPr="00FE57EE">
        <w:rPr>
          <w:b/>
          <w:bCs/>
        </w:rPr>
        <w:t>.</w:t>
      </w:r>
      <w:r>
        <w:t xml:space="preserve"> Through linkage </w:t>
      </w:r>
      <w:r w:rsidRPr="00F87BE7">
        <w:t xml:space="preserve">to national health registries, </w:t>
      </w:r>
      <w:r>
        <w:t xml:space="preserve">we can </w:t>
      </w:r>
      <w:r w:rsidRPr="00F87BE7">
        <w:t xml:space="preserve">identify individuals with confirmed diagnoses of </w:t>
      </w:r>
      <w:r w:rsidR="007C1BF6">
        <w:t>ARDs</w:t>
      </w:r>
      <w:r w:rsidRPr="00F87BE7">
        <w:t xml:space="preserve"> and </w:t>
      </w:r>
      <w:r w:rsidR="00FB3C79">
        <w:t>follow</w:t>
      </w:r>
      <w:r w:rsidRPr="00F87BE7">
        <w:t xml:space="preserve"> their hearing </w:t>
      </w:r>
      <w:r w:rsidR="00FB3C79">
        <w:t xml:space="preserve">trajectories </w:t>
      </w:r>
      <w:r w:rsidRPr="00F87BE7">
        <w:t>over time.</w:t>
      </w:r>
      <w:r w:rsidR="004B756C" w:rsidRPr="004B756C">
        <w:t xml:space="preserve"> </w:t>
      </w:r>
    </w:p>
    <w:p w14:paraId="2B57512F" w14:textId="0E676627" w:rsidR="00ED2DBB" w:rsidRPr="00A46889" w:rsidRDefault="00F87BE7" w:rsidP="00A46889">
      <w:pPr>
        <w:spacing w:after="0"/>
        <w:rPr>
          <w:u w:val="single"/>
        </w:rPr>
      </w:pPr>
      <w:r w:rsidRPr="00A46889">
        <w:rPr>
          <w:u w:val="single"/>
        </w:rPr>
        <w:t>The overall</w:t>
      </w:r>
      <w:r w:rsidR="00ED2DBB" w:rsidRPr="00A46889">
        <w:rPr>
          <w:u w:val="single"/>
        </w:rPr>
        <w:t xml:space="preserve"> objectives </w:t>
      </w:r>
      <w:r w:rsidRPr="00A46889">
        <w:rPr>
          <w:u w:val="single"/>
        </w:rPr>
        <w:t xml:space="preserve">of this project </w:t>
      </w:r>
      <w:r w:rsidR="00ED2DBB" w:rsidRPr="00A46889">
        <w:rPr>
          <w:u w:val="single"/>
        </w:rPr>
        <w:t>are to:</w:t>
      </w:r>
    </w:p>
    <w:p w14:paraId="4FD24FAA" w14:textId="13DF79B0" w:rsidR="00ED2DBB" w:rsidRPr="00846B3C" w:rsidRDefault="00ED2DBB" w:rsidP="00A46889">
      <w:pPr>
        <w:pStyle w:val="ListParagraph"/>
        <w:numPr>
          <w:ilvl w:val="0"/>
          <w:numId w:val="5"/>
        </w:numPr>
      </w:pPr>
      <w:r w:rsidRPr="00846B3C">
        <w:t xml:space="preserve">Compare longitudinal hearing trajectories in </w:t>
      </w:r>
      <w:r w:rsidR="00F87BE7">
        <w:t xml:space="preserve">individuals with </w:t>
      </w:r>
      <w:r w:rsidRPr="00846B3C">
        <w:t>ARD</w:t>
      </w:r>
      <w:r w:rsidR="00F87BE7">
        <w:t xml:space="preserve">s and </w:t>
      </w:r>
      <w:r w:rsidRPr="00846B3C">
        <w:t>matched population controls</w:t>
      </w:r>
    </w:p>
    <w:p w14:paraId="5247138F" w14:textId="7A585585" w:rsidR="00ED2DBB" w:rsidRPr="00846B3C" w:rsidRDefault="00ED2DBB" w:rsidP="00A46889">
      <w:pPr>
        <w:pStyle w:val="ListParagraph"/>
        <w:numPr>
          <w:ilvl w:val="0"/>
          <w:numId w:val="5"/>
        </w:numPr>
      </w:pPr>
      <w:r w:rsidRPr="00846B3C">
        <w:t xml:space="preserve">Quantify the clinical magnitude of any accelerated hearing loss </w:t>
      </w:r>
      <w:r w:rsidR="00F87BE7">
        <w:t xml:space="preserve">associated with </w:t>
      </w:r>
      <w:r w:rsidRPr="00846B3C">
        <w:t>ARDs</w:t>
      </w:r>
    </w:p>
    <w:p w14:paraId="0BC636E2" w14:textId="49232FD9" w:rsidR="00ED2DBB" w:rsidRDefault="00ED2DBB" w:rsidP="00A46889">
      <w:pPr>
        <w:pStyle w:val="ListParagraph"/>
        <w:numPr>
          <w:ilvl w:val="0"/>
          <w:numId w:val="5"/>
        </w:numPr>
      </w:pPr>
      <w:r w:rsidRPr="00846B3C">
        <w:t xml:space="preserve">Identify disease-specific and treatment-related factors that predict </w:t>
      </w:r>
      <w:r w:rsidR="00F87BE7">
        <w:t xml:space="preserve">variation in </w:t>
      </w:r>
      <w:r w:rsidRPr="00846B3C">
        <w:t>hearing decline</w:t>
      </w:r>
    </w:p>
    <w:p w14:paraId="5A0511D2" w14:textId="77777777" w:rsidR="00A45D7F" w:rsidRDefault="00A45D7F" w:rsidP="00A46889">
      <w:r w:rsidRPr="00A45D7F">
        <w:t>These aims will provide a strong empirical foundation for future recommendations on hearing monitoring and tailored clinical follow-up in ARDs — with potential implications for prevention and treatment strategies.</w:t>
      </w:r>
    </w:p>
    <w:p w14:paraId="0E7A9524" w14:textId="14683982" w:rsidR="00DC366A" w:rsidRPr="004C34E6" w:rsidRDefault="00DC366A" w:rsidP="00A46889">
      <w:pPr>
        <w:pStyle w:val="Heading3"/>
      </w:pPr>
      <w:r>
        <w:lastRenderedPageBreak/>
        <w:t xml:space="preserve">1.2 </w:t>
      </w:r>
      <w:r w:rsidR="002B6F97" w:rsidRPr="00846B3C">
        <w:t xml:space="preserve">Novelty </w:t>
      </w:r>
      <w:r w:rsidR="00726998" w:rsidRPr="00846B3C">
        <w:t>and ambition</w:t>
      </w:r>
    </w:p>
    <w:p w14:paraId="7E308A6C" w14:textId="77777777" w:rsidR="00FE57EE" w:rsidRDefault="00FE57EE" w:rsidP="00A46889">
      <w:r w:rsidRPr="00FE57EE">
        <w:t>This is the first cohort study to examine the association between</w:t>
      </w:r>
      <w:r>
        <w:t xml:space="preserve"> </w:t>
      </w:r>
      <w:r w:rsidR="009D5AD5" w:rsidRPr="009D5AD5">
        <w:t>ARDs and hearing loss using pure-tone audiometry</w:t>
      </w:r>
      <w:r>
        <w:t xml:space="preserve">, </w:t>
      </w:r>
      <w:r w:rsidR="009D5AD5" w:rsidRPr="009D5AD5">
        <w:t>the</w:t>
      </w:r>
      <w:r w:rsidR="009D5AD5">
        <w:t xml:space="preserve"> </w:t>
      </w:r>
      <w:r w:rsidR="009D5AD5" w:rsidRPr="009D5AD5">
        <w:t xml:space="preserve">gold standard for hearing assessment. </w:t>
      </w:r>
      <w:r w:rsidRPr="00FE57EE">
        <w:t>Unlike prior studies, which are mostly small, cross-sectional, and limited by confounding, this project leverages data from a large population-based cohort with 20 years of follow-up.</w:t>
      </w:r>
    </w:p>
    <w:p w14:paraId="34F5FEBB" w14:textId="3419391B" w:rsidR="009D5AD5" w:rsidRDefault="009D5AD5" w:rsidP="00A46889">
      <w:r w:rsidRPr="009D5AD5">
        <w:t>By combining a cohort design</w:t>
      </w:r>
      <w:r w:rsidR="00FB3C79">
        <w:t xml:space="preserve"> – </w:t>
      </w:r>
      <w:r w:rsidRPr="009D5AD5">
        <w:t>where exposure (e.g. RA) is established before the outcome (hearing loss)</w:t>
      </w:r>
      <w:r>
        <w:t xml:space="preserve"> – </w:t>
      </w:r>
      <w:r w:rsidRPr="009D5AD5">
        <w:t xml:space="preserve">with longitudinal data on individual hearing trajectories, the </w:t>
      </w:r>
      <w:r w:rsidR="00FE57EE">
        <w:t>study</w:t>
      </w:r>
      <w:r w:rsidRPr="009D5AD5">
        <w:t xml:space="preserve"> enables robust assessment of both risk and progression of hearing loss. Th</w:t>
      </w:r>
      <w:r w:rsidR="00201429">
        <w:t>e</w:t>
      </w:r>
      <w:r w:rsidRPr="009D5AD5">
        <w:t xml:space="preserve"> prospective approach, based on repeated objective measurements, </w:t>
      </w:r>
      <w:r w:rsidR="00FE57EE">
        <w:t>reduces</w:t>
      </w:r>
      <w:r w:rsidRPr="009D5AD5">
        <w:t xml:space="preserve"> detection bias and allows for precise estimation of clinically relevant change.</w:t>
      </w:r>
    </w:p>
    <w:p w14:paraId="3AB1722B" w14:textId="61992AD5" w:rsidR="009D5AD5" w:rsidRDefault="009D5AD5" w:rsidP="00A46889">
      <w:r w:rsidRPr="004638A5">
        <w:t xml:space="preserve">The study has </w:t>
      </w:r>
      <w:r w:rsidR="00FB3C79" w:rsidRPr="004638A5">
        <w:t xml:space="preserve">strong </w:t>
      </w:r>
      <w:r w:rsidRPr="004638A5">
        <w:t xml:space="preserve">potential </w:t>
      </w:r>
      <w:r w:rsidR="00FB3C79" w:rsidRPr="004638A5">
        <w:t xml:space="preserve">to </w:t>
      </w:r>
      <w:r w:rsidRPr="004638A5">
        <w:t>generat</w:t>
      </w:r>
      <w:r w:rsidR="00FB3C79" w:rsidRPr="004638A5">
        <w:t xml:space="preserve">e </w:t>
      </w:r>
      <w:r w:rsidRPr="004638A5">
        <w:t xml:space="preserve">new and generalizable knowledge </w:t>
      </w:r>
      <w:r w:rsidR="00FB3C79" w:rsidRPr="004638A5">
        <w:t>on</w:t>
      </w:r>
      <w:r w:rsidR="00823CDF" w:rsidRPr="004638A5">
        <w:t xml:space="preserve"> </w:t>
      </w:r>
      <w:proofErr w:type="gramStart"/>
      <w:r w:rsidR="00823CDF" w:rsidRPr="004638A5">
        <w:t>the</w:t>
      </w:r>
      <w:r w:rsidR="00FB3C79" w:rsidRPr="004638A5">
        <w:t xml:space="preserve"> </w:t>
      </w:r>
      <w:r w:rsidR="00823CDF" w:rsidRPr="004638A5">
        <w:t>natural</w:t>
      </w:r>
      <w:proofErr w:type="gramEnd"/>
      <w:r w:rsidRPr="004638A5">
        <w:t xml:space="preserve"> history and </w:t>
      </w:r>
      <w:r w:rsidR="00FB3C79" w:rsidRPr="004638A5">
        <w:t xml:space="preserve">clinical </w:t>
      </w:r>
      <w:r w:rsidRPr="004638A5">
        <w:t xml:space="preserve">impact of hearing loss in ARDs. Findings may </w:t>
      </w:r>
      <w:r w:rsidR="00FE57EE">
        <w:t xml:space="preserve">guide </w:t>
      </w:r>
      <w:r w:rsidRPr="004638A5">
        <w:t xml:space="preserve">future recommendations </w:t>
      </w:r>
      <w:r w:rsidR="00823CDF" w:rsidRPr="004638A5">
        <w:t>for</w:t>
      </w:r>
      <w:r w:rsidR="00823CDF">
        <w:t xml:space="preserve"> </w:t>
      </w:r>
      <w:r w:rsidRPr="009D5AD5">
        <w:t xml:space="preserve">hearing monitoring in rheumatology and contribute to </w:t>
      </w:r>
      <w:r w:rsidRPr="00846B3C">
        <w:t>improved patient care and healthcare service planning</w:t>
      </w:r>
      <w:r w:rsidRPr="009D5AD5">
        <w:t>.</w:t>
      </w:r>
      <w:r w:rsidR="00FE57EE">
        <w:t xml:space="preserve"> </w:t>
      </w:r>
      <w:r w:rsidR="00FE57EE" w:rsidRPr="00FE57EE">
        <w:t xml:space="preserve">The data already exists, and with your support, we hope to </w:t>
      </w:r>
      <w:proofErr w:type="gramStart"/>
      <w:r w:rsidR="00FE57EE" w:rsidRPr="00FE57EE">
        <w:t>fund</w:t>
      </w:r>
      <w:proofErr w:type="gramEnd"/>
      <w:r w:rsidR="00FE57EE" w:rsidRPr="00FE57EE">
        <w:t xml:space="preserve"> a PhD student to </w:t>
      </w:r>
      <w:proofErr w:type="gramStart"/>
      <w:r w:rsidR="00FE57EE" w:rsidRPr="00FE57EE">
        <w:t>take on</w:t>
      </w:r>
      <w:proofErr w:type="gramEnd"/>
      <w:r w:rsidR="00FE57EE" w:rsidRPr="00FE57EE">
        <w:t xml:space="preserve"> this task together with us.</w:t>
      </w:r>
    </w:p>
    <w:p w14:paraId="40E2ED59" w14:textId="10CCBB14" w:rsidR="00DC366A" w:rsidRPr="004C34E6" w:rsidRDefault="00DC366A" w:rsidP="00A46889">
      <w:pPr>
        <w:pStyle w:val="Heading3"/>
        <w:rPr>
          <w:rFonts w:ascii="Times" w:hAnsi="Times" w:cstheme="majorBidi"/>
        </w:rPr>
      </w:pPr>
      <w:r>
        <w:t xml:space="preserve">1.3 </w:t>
      </w:r>
      <w:r w:rsidRPr="004F11FE">
        <w:t>Research questions and hypotheses, theoretical approach and methodology</w:t>
      </w:r>
    </w:p>
    <w:p w14:paraId="18F208DE" w14:textId="3D733ABC" w:rsidR="00FB1335" w:rsidRPr="004C34E6" w:rsidRDefault="00E624BB" w:rsidP="00A46889">
      <w:pPr>
        <w:pStyle w:val="Heading4"/>
      </w:pPr>
      <w:r>
        <w:t xml:space="preserve">1.3.1 </w:t>
      </w:r>
      <w:r w:rsidR="002B6F97" w:rsidRPr="004C34E6">
        <w:t>Research questions</w:t>
      </w:r>
    </w:p>
    <w:p w14:paraId="334A4DB4" w14:textId="570B0DEC" w:rsidR="00FF3B1E" w:rsidRDefault="003026CC" w:rsidP="00FF3B1E">
      <w:r w:rsidRPr="003026CC">
        <w:t xml:space="preserve">This project investigates whether individuals with ARDs, including RA, </w:t>
      </w:r>
      <w:proofErr w:type="spellStart"/>
      <w:r w:rsidRPr="003026CC">
        <w:t>SpA</w:t>
      </w:r>
      <w:proofErr w:type="spellEnd"/>
      <w:r w:rsidRPr="003026CC">
        <w:t xml:space="preserve">, PsA, and SLE, are at </w:t>
      </w:r>
      <w:r w:rsidR="00D57412" w:rsidRPr="003026CC">
        <w:t>an increased</w:t>
      </w:r>
      <w:r w:rsidRPr="003026CC">
        <w:t xml:space="preserve"> risk of hearing loss and tinnitus. </w:t>
      </w:r>
      <w:r w:rsidR="00FF3B1E">
        <w:t>The following research</w:t>
      </w:r>
      <w:r w:rsidR="00FF3B1E" w:rsidRPr="003026CC">
        <w:t xml:space="preserve"> questions will be addressed through longitudinal, cross-sectional, and sibling analyses</w:t>
      </w:r>
      <w:r w:rsidR="00201429">
        <w:t>:</w:t>
      </w:r>
    </w:p>
    <w:p w14:paraId="2F28314D" w14:textId="77777777" w:rsidR="003026CC" w:rsidRPr="00201429" w:rsidRDefault="003026CC" w:rsidP="006C0299">
      <w:pPr>
        <w:numPr>
          <w:ilvl w:val="0"/>
          <w:numId w:val="14"/>
        </w:numPr>
        <w:spacing w:after="0"/>
        <w:rPr>
          <w:b/>
          <w:bCs/>
        </w:rPr>
      </w:pPr>
      <w:r w:rsidRPr="00201429">
        <w:rPr>
          <w:b/>
          <w:bCs/>
        </w:rPr>
        <w:t>Do individuals with ARDs have worse hearing outcomes than those without these diseases?</w:t>
      </w:r>
    </w:p>
    <w:p w14:paraId="33F81CF5" w14:textId="6F3A4690" w:rsidR="003026CC" w:rsidRPr="00201429" w:rsidRDefault="003026CC" w:rsidP="006C0299">
      <w:pPr>
        <w:numPr>
          <w:ilvl w:val="0"/>
          <w:numId w:val="14"/>
        </w:numPr>
        <w:spacing w:after="0"/>
        <w:rPr>
          <w:b/>
          <w:bCs/>
        </w:rPr>
      </w:pPr>
      <w:r w:rsidRPr="00201429">
        <w:rPr>
          <w:b/>
          <w:bCs/>
        </w:rPr>
        <w:t xml:space="preserve">To what extent </w:t>
      </w:r>
      <w:r w:rsidR="00D57412" w:rsidRPr="00201429">
        <w:rPr>
          <w:b/>
          <w:bCs/>
        </w:rPr>
        <w:t>do</w:t>
      </w:r>
      <w:r w:rsidRPr="00201429">
        <w:rPr>
          <w:b/>
          <w:bCs/>
        </w:rPr>
        <w:t xml:space="preserve"> medication</w:t>
      </w:r>
      <w:r w:rsidR="006C0299" w:rsidRPr="00201429">
        <w:rPr>
          <w:b/>
          <w:bCs/>
        </w:rPr>
        <w:t xml:space="preserve">s </w:t>
      </w:r>
      <w:r w:rsidRPr="00201429">
        <w:rPr>
          <w:b/>
          <w:bCs/>
        </w:rPr>
        <w:t>influence the relationship between ARDs and hearing loss?</w:t>
      </w:r>
    </w:p>
    <w:p w14:paraId="507BAF81" w14:textId="77777777" w:rsidR="003026CC" w:rsidRPr="00201429" w:rsidRDefault="003026CC" w:rsidP="006C0299">
      <w:pPr>
        <w:numPr>
          <w:ilvl w:val="0"/>
          <w:numId w:val="14"/>
        </w:numPr>
        <w:rPr>
          <w:b/>
          <w:bCs/>
        </w:rPr>
      </w:pPr>
      <w:r w:rsidRPr="00201429">
        <w:rPr>
          <w:b/>
          <w:bCs/>
        </w:rPr>
        <w:t>Can observed associations be explained by genetic or early environmental factors?</w:t>
      </w:r>
    </w:p>
    <w:p w14:paraId="6D42F918" w14:textId="76896680" w:rsidR="006C0299" w:rsidRPr="004144DE" w:rsidRDefault="006C0299" w:rsidP="006C0299">
      <w:pPr>
        <w:pStyle w:val="Heading4"/>
        <w:rPr>
          <w:rStyle w:val="Strong"/>
          <w:b/>
          <w:bCs/>
        </w:rPr>
      </w:pPr>
      <w:r>
        <w:t>1.3.</w:t>
      </w:r>
      <w:r w:rsidR="00201429">
        <w:t>2</w:t>
      </w:r>
      <w:r>
        <w:t xml:space="preserve"> Hypotheses</w:t>
      </w:r>
    </w:p>
    <w:p w14:paraId="3D5AF50C" w14:textId="77777777" w:rsidR="006C0299" w:rsidRDefault="006C0299" w:rsidP="006C0299">
      <w:pPr>
        <w:spacing w:after="0"/>
        <w:rPr>
          <w:rStyle w:val="Strong"/>
        </w:rPr>
      </w:pPr>
      <w:r w:rsidRPr="004C34E6">
        <w:rPr>
          <w:rStyle w:val="Strong"/>
        </w:rPr>
        <w:t>Hypothesis 1</w:t>
      </w:r>
    </w:p>
    <w:p w14:paraId="6577936A" w14:textId="5486F0C1" w:rsidR="006C0299" w:rsidRDefault="00C17DA2" w:rsidP="006C0299">
      <w:r w:rsidRPr="00C17DA2">
        <w:sym w:font="Wingdings" w:char="F0E0"/>
      </w:r>
      <w:r>
        <w:rPr>
          <w:i/>
          <w:iCs/>
        </w:rPr>
        <w:t xml:space="preserve"> </w:t>
      </w:r>
      <w:r w:rsidR="006C0299" w:rsidRPr="004144DE">
        <w:rPr>
          <w:i/>
          <w:iCs/>
        </w:rPr>
        <w:t>ARDs are associated with poorer hearing and higher prevalence of tinnitus</w:t>
      </w:r>
      <w:r w:rsidR="006C0299" w:rsidRPr="00846B3C">
        <w:t>.</w:t>
      </w:r>
    </w:p>
    <w:p w14:paraId="375F4358" w14:textId="77777777" w:rsidR="006C0299" w:rsidRPr="00846B3C" w:rsidRDefault="006C0299" w:rsidP="00FF3B1E">
      <w:pPr>
        <w:spacing w:after="0"/>
      </w:pPr>
      <w:r w:rsidRPr="00846B3C">
        <w:t xml:space="preserve">This hypothesis will be examined in two </w:t>
      </w:r>
      <w:r>
        <w:t>complementary studies</w:t>
      </w:r>
      <w:r w:rsidRPr="00846B3C">
        <w:t xml:space="preserve">, each with </w:t>
      </w:r>
      <w:r>
        <w:t>their</w:t>
      </w:r>
      <w:r w:rsidRPr="00846B3C">
        <w:t xml:space="preserve"> own strengths:</w:t>
      </w:r>
    </w:p>
    <w:p w14:paraId="5CA747C8" w14:textId="5828DE8B" w:rsidR="006C0299" w:rsidRPr="004144DE" w:rsidRDefault="006C0299" w:rsidP="00FF3B1E">
      <w:pPr>
        <w:pStyle w:val="NormalWeb"/>
        <w:numPr>
          <w:ilvl w:val="0"/>
          <w:numId w:val="2"/>
        </w:numPr>
        <w:spacing w:before="0" w:beforeAutospacing="0"/>
        <w:rPr>
          <w:lang w:val="en-US"/>
        </w:rPr>
      </w:pPr>
      <w:r w:rsidRPr="004144DE">
        <w:rPr>
          <w:lang w:val="en-US"/>
        </w:rPr>
        <w:t>A longitudinal cohort study (~13,000 individuals with repeated audiometry</w:t>
      </w:r>
      <w:r w:rsidR="004B756C">
        <w:rPr>
          <w:lang w:val="en-US"/>
        </w:rPr>
        <w:t xml:space="preserve">; 300 with RA 188 with </w:t>
      </w:r>
      <w:proofErr w:type="spellStart"/>
      <w:r w:rsidR="004B756C">
        <w:rPr>
          <w:lang w:val="en-US"/>
        </w:rPr>
        <w:t>SpA</w:t>
      </w:r>
      <w:proofErr w:type="spellEnd"/>
      <w:r w:rsidR="004B756C">
        <w:rPr>
          <w:lang w:val="en-US"/>
        </w:rPr>
        <w:t>, 242 with PsA and 76 with SLE</w:t>
      </w:r>
      <w:r w:rsidRPr="004144DE">
        <w:rPr>
          <w:lang w:val="en-US"/>
        </w:rPr>
        <w:t>)</w:t>
      </w:r>
      <w:r>
        <w:rPr>
          <w:lang w:val="en-US"/>
        </w:rPr>
        <w:t>,</w:t>
      </w:r>
      <w:r w:rsidRPr="004144DE">
        <w:rPr>
          <w:lang w:val="en-US"/>
        </w:rPr>
        <w:t xml:space="preserve"> analyzing hearing changes over 20 years and incidence of hearing loss, as well as the effect of disease duration.</w:t>
      </w:r>
    </w:p>
    <w:p w14:paraId="1879A212" w14:textId="13FC0D11" w:rsidR="006C0299" w:rsidRPr="00846B3C" w:rsidRDefault="006C0299" w:rsidP="006C0299">
      <w:pPr>
        <w:pStyle w:val="ListParagraph"/>
        <w:numPr>
          <w:ilvl w:val="0"/>
          <w:numId w:val="2"/>
        </w:numPr>
      </w:pPr>
      <w:r w:rsidRPr="004144DE">
        <w:t xml:space="preserve">A large cross-sectional dataset (over 78,000 observations from </w:t>
      </w:r>
      <w:r w:rsidR="00845603">
        <w:t xml:space="preserve">either </w:t>
      </w:r>
      <w:r w:rsidRPr="004144DE">
        <w:t>HUNT2</w:t>
      </w:r>
      <w:r w:rsidR="004B756C">
        <w:t xml:space="preserve"> or </w:t>
      </w:r>
      <w:r w:rsidRPr="004144DE">
        <w:t>HUNT4</w:t>
      </w:r>
      <w:r>
        <w:t xml:space="preserve">, </w:t>
      </w:r>
      <w:r w:rsidRPr="00846B3C">
        <w:t xml:space="preserve">including </w:t>
      </w:r>
      <w:r w:rsidR="00845603">
        <w:t>2114 with</w:t>
      </w:r>
      <w:r w:rsidRPr="00846B3C">
        <w:t xml:space="preserve"> RA, </w:t>
      </w:r>
      <w:r w:rsidR="00845603">
        <w:t xml:space="preserve">443 </w:t>
      </w:r>
      <w:r w:rsidRPr="00846B3C">
        <w:t xml:space="preserve">SLE, and </w:t>
      </w:r>
      <w:r w:rsidR="00845603">
        <w:t xml:space="preserve">1179 with </w:t>
      </w:r>
      <w:proofErr w:type="spellStart"/>
      <w:r>
        <w:t>Sp</w:t>
      </w:r>
      <w:r w:rsidR="00845603">
        <w:t>A</w:t>
      </w:r>
      <w:proofErr w:type="spellEnd"/>
      <w:r w:rsidR="00845603">
        <w:t>, and 1490 with PsA</w:t>
      </w:r>
      <w:r w:rsidRPr="00846B3C">
        <w:t>). We will use regression models with robust standard error estimation</w:t>
      </w:r>
      <w:r w:rsidR="00845603">
        <w:t>.</w:t>
      </w:r>
    </w:p>
    <w:p w14:paraId="0D4B3AEC" w14:textId="77777777" w:rsidR="006C0299" w:rsidRDefault="006C0299" w:rsidP="006C0299">
      <w:pPr>
        <w:spacing w:after="0"/>
        <w:rPr>
          <w:rStyle w:val="Strong"/>
        </w:rPr>
      </w:pPr>
      <w:r w:rsidRPr="004C34E6">
        <w:rPr>
          <w:rStyle w:val="Strong"/>
        </w:rPr>
        <w:t>Hypothesis 2</w:t>
      </w:r>
    </w:p>
    <w:p w14:paraId="1A2033EC" w14:textId="5ACA9AB1" w:rsidR="006C0299" w:rsidRDefault="00C17DA2" w:rsidP="006C0299">
      <w:pPr>
        <w:rPr>
          <w:i/>
          <w:iCs/>
        </w:rPr>
      </w:pPr>
      <w:r w:rsidRPr="00C17DA2">
        <w:sym w:font="Wingdings" w:char="F0E0"/>
      </w:r>
      <w:r w:rsidRPr="00C17DA2">
        <w:t xml:space="preserve"> </w:t>
      </w:r>
      <w:r w:rsidR="006C0299" w:rsidRPr="004144DE">
        <w:rPr>
          <w:i/>
          <w:iCs/>
        </w:rPr>
        <w:t>Medication modifies the association between ARDs and hearing loss.</w:t>
      </w:r>
    </w:p>
    <w:p w14:paraId="2DFCC564" w14:textId="77777777" w:rsidR="00C17DA2" w:rsidRPr="00C17DA2" w:rsidRDefault="00C17DA2" w:rsidP="00C17DA2">
      <w:pPr>
        <w:spacing w:after="0"/>
      </w:pPr>
      <w:r w:rsidRPr="00C17DA2">
        <w:t>We will explore whether use of DMARDs or NSAIDs alters the association between ARDs and hearing outcomes, either through ototoxicity or inflammation control. Medication will be modeled as a potential effect modifier, and we will test interaction terms between ARD status and medication use. We will also explore direct associations between specific drug classes and hearing, using both interaction and stratified analyses.</w:t>
      </w:r>
    </w:p>
    <w:p w14:paraId="552D47B2" w14:textId="77777777" w:rsidR="00C17DA2" w:rsidRPr="00C17DA2" w:rsidRDefault="00C17DA2" w:rsidP="00C17DA2">
      <w:pPr>
        <w:spacing w:after="0"/>
      </w:pPr>
    </w:p>
    <w:p w14:paraId="4524649C" w14:textId="77777777" w:rsidR="00C17DA2" w:rsidRPr="00C17DA2" w:rsidRDefault="00C17DA2" w:rsidP="00C17DA2">
      <w:pPr>
        <w:spacing w:after="0"/>
      </w:pPr>
      <w:r w:rsidRPr="00C17DA2">
        <w:t xml:space="preserve">This hypothesis will primarily be addressed using cross-sectional audiometric data from HUNT2 and HUNT4, aligned with prescription data from the Norwegian Prescription Database. If data availability permits, </w:t>
      </w:r>
      <w:r w:rsidRPr="00C17DA2">
        <w:lastRenderedPageBreak/>
        <w:t>supplementary longitudinal analyses may be conducted to explore whether sustained medication use is associated with greater hearing decline over time.</w:t>
      </w:r>
    </w:p>
    <w:p w14:paraId="2034928F" w14:textId="77777777" w:rsidR="00C17DA2" w:rsidRPr="00C17DA2" w:rsidRDefault="00C17DA2" w:rsidP="00C17DA2">
      <w:pPr>
        <w:spacing w:after="0"/>
      </w:pPr>
    </w:p>
    <w:p w14:paraId="3777F599" w14:textId="77777777" w:rsidR="00C17DA2" w:rsidRDefault="00C17DA2" w:rsidP="00C17DA2">
      <w:pPr>
        <w:spacing w:after="0"/>
      </w:pPr>
      <w:r w:rsidRPr="00C17DA2">
        <w:t>We acknowledge the challenge of confounding by indication, as medication use may correlate with disease severity. Associations will therefore be interpreted cautiously and considered hypothesis-generating. Where possible, we will adjust for disease duration and activity. Findings will be contextualized with existing randomized studies on hearing-related side effects. As this is an exploratory aim, no separate power calculation will be performed.</w:t>
      </w:r>
    </w:p>
    <w:p w14:paraId="2AE554E1" w14:textId="77777777" w:rsidR="00C17DA2" w:rsidRDefault="00C17DA2" w:rsidP="00C17DA2">
      <w:pPr>
        <w:spacing w:after="0"/>
      </w:pPr>
    </w:p>
    <w:p w14:paraId="3A976325" w14:textId="1015AEF3" w:rsidR="006C0299" w:rsidRPr="004C34E6" w:rsidRDefault="006C0299" w:rsidP="00C17DA2">
      <w:pPr>
        <w:spacing w:after="0"/>
        <w:rPr>
          <w:rStyle w:val="Strong"/>
        </w:rPr>
      </w:pPr>
      <w:r w:rsidRPr="004C34E6">
        <w:rPr>
          <w:rStyle w:val="Strong"/>
        </w:rPr>
        <w:t>Hypothesis 3</w:t>
      </w:r>
    </w:p>
    <w:p w14:paraId="5CC35E01" w14:textId="10805428" w:rsidR="006C0299" w:rsidRDefault="00C17DA2" w:rsidP="006C0299">
      <w:r w:rsidRPr="00C17DA2">
        <w:sym w:font="Wingdings" w:char="F0E0"/>
      </w:r>
      <w:r>
        <w:rPr>
          <w:i/>
          <w:iCs/>
        </w:rPr>
        <w:t xml:space="preserve"> </w:t>
      </w:r>
      <w:r w:rsidR="006C0299" w:rsidRPr="00B96585">
        <w:rPr>
          <w:i/>
          <w:iCs/>
        </w:rPr>
        <w:t>Genetic and familial factors may contribute to the observed association between ARDs and hearing loss or tinnitus.</w:t>
      </w:r>
      <w:r w:rsidR="006C0299" w:rsidRPr="00B96585">
        <w:t xml:space="preserve"> </w:t>
      </w:r>
    </w:p>
    <w:p w14:paraId="4DFA24DA" w14:textId="77777777" w:rsidR="006C0299" w:rsidRPr="00B96585" w:rsidRDefault="006C0299" w:rsidP="006C0299">
      <w:r w:rsidRPr="00B96585">
        <w:t>We will explore this in the third article using sibling analyses, leveraging the fact that approximately half of HUNT participants have at least one sibling also in the cohort. By applying fixed-effects regression to discordant sibling pairs</w:t>
      </w:r>
      <w:r>
        <w:t xml:space="preserve"> – </w:t>
      </w:r>
      <w:r w:rsidRPr="00B96585">
        <w:t>where one sibling has an ARD and the other does not</w:t>
      </w:r>
      <w:r>
        <w:t xml:space="preserve"> – </w:t>
      </w:r>
      <w:r w:rsidRPr="00B96585">
        <w:t>we can control for genetic and early environmental factors shared within families. This provides a robust test of whether the associations seen in the main analyses are explained by family background or reflect a more direct link.</w:t>
      </w:r>
    </w:p>
    <w:p w14:paraId="024214F2" w14:textId="4247D756" w:rsidR="006C0299" w:rsidRPr="003026CC" w:rsidRDefault="006C0299" w:rsidP="003026CC">
      <w:r w:rsidRPr="00B96585">
        <w:t xml:space="preserve">We will compare effect sizes from sibling and conventional models to assess any attenuation. A substantial reduction would suggest confounding by shared factors, while persistent effects would support a disease-related association. Although power is lower in within-family analyses, we expect sufficient sensitivity to detect group-level differences of ≥1 dB, which is considered clinically meaningful. </w:t>
      </w:r>
      <w:r w:rsidR="00353C05" w:rsidRPr="00353C05">
        <w:t xml:space="preserve">We will then assess whether the associations found in the main </w:t>
      </w:r>
      <w:r w:rsidR="00FF3B1E" w:rsidRPr="00353C05">
        <w:t>analysis</w:t>
      </w:r>
      <w:r w:rsidR="00353C05">
        <w:t xml:space="preserve"> are</w:t>
      </w:r>
      <w:r w:rsidR="00353C05" w:rsidRPr="00353C05">
        <w:t xml:space="preserve"> weaken</w:t>
      </w:r>
      <w:r w:rsidR="00353C05">
        <w:t>ed.</w:t>
      </w:r>
    </w:p>
    <w:p w14:paraId="6C784DBD" w14:textId="244103FE" w:rsidR="002B6F97" w:rsidRPr="004C34E6" w:rsidRDefault="00E624BB" w:rsidP="00A46889">
      <w:pPr>
        <w:pStyle w:val="Heading4"/>
      </w:pPr>
      <w:r>
        <w:t>1.3.</w:t>
      </w:r>
      <w:r w:rsidR="006C0299">
        <w:t>3</w:t>
      </w:r>
      <w:r>
        <w:t xml:space="preserve"> </w:t>
      </w:r>
      <w:r w:rsidR="00FB1335" w:rsidRPr="004C34E6">
        <w:t>T</w:t>
      </w:r>
      <w:r w:rsidR="002B6F97" w:rsidRPr="004C34E6">
        <w:t>heoretical approach and methodology</w:t>
      </w:r>
    </w:p>
    <w:p w14:paraId="2D7A4177" w14:textId="6D195F0A" w:rsidR="00A136E8" w:rsidRDefault="00A136E8" w:rsidP="00A46889">
      <w:pPr>
        <w:spacing w:after="0"/>
      </w:pPr>
      <w:r w:rsidRPr="00A136E8">
        <w:t xml:space="preserve">The project uses a longitudinal cohort design with registry linkage and within-family comparisons. Participants are drawn from the </w:t>
      </w:r>
      <w:proofErr w:type="spellStart"/>
      <w:r w:rsidRPr="00A136E8">
        <w:t>Trøndelag</w:t>
      </w:r>
      <w:proofErr w:type="spellEnd"/>
      <w:r w:rsidRPr="00A136E8">
        <w:t xml:space="preserve"> Health Study (HUNT), which includes pure-tone audiometric data from two time points:</w:t>
      </w:r>
    </w:p>
    <w:p w14:paraId="0C783686" w14:textId="087CF9E3" w:rsidR="00A136E8" w:rsidRPr="00A136E8" w:rsidRDefault="00A136E8" w:rsidP="00A46889">
      <w:pPr>
        <w:pStyle w:val="ListParagraph"/>
        <w:numPr>
          <w:ilvl w:val="0"/>
          <w:numId w:val="6"/>
        </w:numPr>
      </w:pPr>
      <w:r w:rsidRPr="00A136E8">
        <w:t>HUNT2 Hearing (1996–1998, n=50,277)</w:t>
      </w:r>
    </w:p>
    <w:p w14:paraId="7AD07C68" w14:textId="1EEBEF5D" w:rsidR="00A136E8" w:rsidRPr="00A136E8" w:rsidRDefault="00A136E8" w:rsidP="00A46889">
      <w:pPr>
        <w:pStyle w:val="ListParagraph"/>
        <w:numPr>
          <w:ilvl w:val="0"/>
          <w:numId w:val="6"/>
        </w:numPr>
      </w:pPr>
      <w:r w:rsidRPr="00A136E8">
        <w:t>HUNT4 Hearing (2017–2019, n=28,339)</w:t>
      </w:r>
    </w:p>
    <w:p w14:paraId="2C1BF425" w14:textId="0AB7631E" w:rsidR="00A136E8" w:rsidRDefault="00A136E8" w:rsidP="00A46889">
      <w:r w:rsidRPr="00A136E8">
        <w:t xml:space="preserve">A total of 12,964 individuals participated in both surveys, </w:t>
      </w:r>
      <w:r w:rsidRPr="00F5143F">
        <w:t>enabling intra-individual comparison of hearing thresholds over a ~20-year period</w:t>
      </w:r>
      <w:r w:rsidR="00D320FE" w:rsidRPr="00F5143F">
        <w:t xml:space="preserve"> </w:t>
      </w:r>
      <w:r w:rsidR="00D320FE" w:rsidRPr="00F5143F">
        <w:fldChar w:fldCharType="begin"/>
      </w:r>
      <w:r w:rsidR="00C549CD">
        <w:instrText xml:space="preserve"> ADDIN EN.CITE &lt;EndNote&gt;&lt;Cite&gt;&lt;Author&gt;Engdahl&lt;/Author&gt;&lt;Year&gt;2020&lt;/Year&gt;&lt;RecNum&gt;5801&lt;/RecNum&gt;&lt;DisplayText&gt;(Engdahl&lt;style face="italic"&gt; et al.&lt;/style&gt; 2020)&lt;/DisplayText&gt;&lt;record&gt;&lt;rec-number&gt;5801&lt;/rec-number&gt;&lt;foreign-keys&gt;&lt;key app="EN" db-id="0tdfz2wrnwtrfleep0d5x5shwf2w0eswevfa" timestamp="0"&gt;5801&lt;/key&gt;&lt;/foreign-keys&gt;&lt;ref-type name="Journal Article"&gt;17&lt;/ref-type&gt;&lt;contributors&gt;&lt;authors&gt;&lt;author&gt;Engdahl, B.&lt;/author&gt;&lt;author&gt;Strand, B. H.&lt;/author&gt;&lt;author&gt;Aarhus, L.&lt;/author&gt;&lt;/authors&gt;&lt;/contributors&gt;&lt;auth-address&gt;Department of Chronic Diseases and Ageing, Norwegian Institute of Public Health, Oslo, Norwayl.&amp;#xD;Department of Occupational Medicine and Epidemiology, National Institute of Occupational Health, Oslo, Norway.&lt;/auth-address&gt;&lt;titles&gt;&lt;title&gt;Better Hearing in Norway: A Comparison of Two HUNT Cohorts 20 Years Apart&lt;/title&gt;&lt;secondary-title&gt;Ear Hear&lt;/secondary-title&gt;&lt;/titles&gt;&lt;pages&gt;42-52&lt;/pages&gt;&lt;volume&gt;42&lt;/volume&gt;&lt;number&gt;1&lt;/number&gt;&lt;edition&gt;2020/06/17&lt;/edition&gt;&lt;dates&gt;&lt;year&gt;2020&lt;/year&gt;&lt;pub-dates&gt;&lt;date&gt;Jun 12&lt;/date&gt;&lt;/pub-dates&gt;&lt;/dates&gt;&lt;isbn&gt;0196-0202 (Print)&amp;#xD;0196-0202&lt;/isbn&gt;&lt;accession-num&gt;32541261&lt;/accession-num&gt;&lt;urls&gt;&lt;/urls&gt;&lt;custom2&gt;PMC7757742&lt;/custom2&gt;&lt;electronic-resource-num&gt;10.1097/aud.0000000000000898&lt;/electronic-resource-num&gt;&lt;remote-database-provider&gt;NLM&lt;/remote-database-provider&gt;&lt;language&gt;eng&lt;/language&gt;&lt;/record&gt;&lt;/Cite&gt;&lt;/EndNote&gt;</w:instrText>
      </w:r>
      <w:r w:rsidR="00D320FE" w:rsidRPr="00F5143F">
        <w:fldChar w:fldCharType="separate"/>
      </w:r>
      <w:r w:rsidR="00C549CD">
        <w:rPr>
          <w:noProof/>
        </w:rPr>
        <w:t>(Engdahl</w:t>
      </w:r>
      <w:r w:rsidR="00C549CD" w:rsidRPr="00C549CD">
        <w:rPr>
          <w:i/>
          <w:noProof/>
        </w:rPr>
        <w:t xml:space="preserve"> et al.</w:t>
      </w:r>
      <w:r w:rsidR="00C549CD">
        <w:rPr>
          <w:noProof/>
        </w:rPr>
        <w:t xml:space="preserve"> 2020)</w:t>
      </w:r>
      <w:r w:rsidR="00D320FE" w:rsidRPr="00F5143F">
        <w:fldChar w:fldCharType="end"/>
      </w:r>
      <w:r w:rsidRPr="00F5143F">
        <w:t>.</w:t>
      </w:r>
      <w:r w:rsidR="00D320FE" w:rsidRPr="00F5143F">
        <w:t xml:space="preserve"> </w:t>
      </w:r>
      <w:r w:rsidR="00D03603" w:rsidRPr="00F5143F">
        <w:t xml:space="preserve">In total, 65,652 individuals participated in at least one wave, resulting in 78,616 unique audiometric observations. </w:t>
      </w:r>
      <w:r w:rsidR="00D320FE" w:rsidRPr="00F5143F">
        <w:t>The hearing survey is the largest of its kind and considerable resources have been invested in data collection.</w:t>
      </w:r>
    </w:p>
    <w:tbl>
      <w:tblPr>
        <w:tblStyle w:val="TableGrid"/>
        <w:tblW w:w="9698" w:type="dxa"/>
        <w:tblBorders>
          <w:top w:val="single" w:sz="4" w:space="0" w:color="00B050"/>
          <w:left w:val="single" w:sz="4" w:space="0" w:color="00B050"/>
          <w:bottom w:val="single" w:sz="4" w:space="0" w:color="00B050"/>
          <w:right w:val="single" w:sz="4" w:space="0" w:color="00B050"/>
          <w:insideH w:val="single" w:sz="4" w:space="0" w:color="00B050"/>
          <w:insideV w:val="single" w:sz="4" w:space="0" w:color="00B050"/>
        </w:tblBorders>
        <w:tblLook w:val="04A0" w:firstRow="1" w:lastRow="0" w:firstColumn="1" w:lastColumn="0" w:noHBand="0" w:noVBand="1"/>
      </w:tblPr>
      <w:tblGrid>
        <w:gridCol w:w="1271"/>
        <w:gridCol w:w="2835"/>
        <w:gridCol w:w="3119"/>
        <w:gridCol w:w="2473"/>
      </w:tblGrid>
      <w:tr w:rsidR="00201429" w:rsidRPr="00C5357C" w14:paraId="5B0D9BF5" w14:textId="77777777" w:rsidTr="00D63C42">
        <w:tc>
          <w:tcPr>
            <w:tcW w:w="1271" w:type="dxa"/>
            <w:tcMar>
              <w:top w:w="28" w:type="dxa"/>
              <w:left w:w="28" w:type="dxa"/>
              <w:bottom w:w="28" w:type="dxa"/>
              <w:right w:w="28" w:type="dxa"/>
            </w:tcMar>
          </w:tcPr>
          <w:p w14:paraId="5EC30E47" w14:textId="77777777" w:rsidR="00201429" w:rsidRPr="00C5357C" w:rsidRDefault="00201429" w:rsidP="00D63C42">
            <w:pPr>
              <w:pStyle w:val="NoSpacing"/>
              <w:rPr>
                <w:rFonts w:ascii="Times New Roman" w:hAnsi="Times New Roman" w:cs="Times New Roman"/>
                <w:b/>
                <w:bCs/>
                <w:sz w:val="20"/>
                <w:szCs w:val="20"/>
              </w:rPr>
            </w:pPr>
            <w:r w:rsidRPr="00C5357C">
              <w:rPr>
                <w:rFonts w:ascii="Times New Roman" w:hAnsi="Times New Roman" w:cs="Times New Roman"/>
                <w:b/>
                <w:bCs/>
                <w:sz w:val="20"/>
                <w:szCs w:val="20"/>
              </w:rPr>
              <w:t>Variable type</w:t>
            </w:r>
          </w:p>
        </w:tc>
        <w:tc>
          <w:tcPr>
            <w:tcW w:w="2835" w:type="dxa"/>
            <w:tcMar>
              <w:top w:w="28" w:type="dxa"/>
              <w:left w:w="28" w:type="dxa"/>
              <w:bottom w:w="28" w:type="dxa"/>
              <w:right w:w="28" w:type="dxa"/>
            </w:tcMar>
          </w:tcPr>
          <w:p w14:paraId="7C0798E0" w14:textId="77777777" w:rsidR="00201429" w:rsidRPr="00C5357C" w:rsidRDefault="00201429" w:rsidP="00D63C42">
            <w:pPr>
              <w:pStyle w:val="NoSpacing"/>
              <w:rPr>
                <w:rFonts w:ascii="Times New Roman" w:hAnsi="Times New Roman" w:cs="Times New Roman"/>
                <w:b/>
                <w:bCs/>
                <w:sz w:val="20"/>
                <w:szCs w:val="20"/>
              </w:rPr>
            </w:pPr>
            <w:r w:rsidRPr="00C5357C">
              <w:rPr>
                <w:rFonts w:ascii="Times New Roman" w:hAnsi="Times New Roman" w:cs="Times New Roman"/>
                <w:b/>
                <w:bCs/>
                <w:sz w:val="20"/>
                <w:szCs w:val="20"/>
              </w:rPr>
              <w:t>Variable</w:t>
            </w:r>
          </w:p>
        </w:tc>
        <w:tc>
          <w:tcPr>
            <w:tcW w:w="3119" w:type="dxa"/>
            <w:tcMar>
              <w:top w:w="28" w:type="dxa"/>
              <w:left w:w="28" w:type="dxa"/>
              <w:bottom w:w="28" w:type="dxa"/>
              <w:right w:w="28" w:type="dxa"/>
            </w:tcMar>
          </w:tcPr>
          <w:p w14:paraId="4A80B678" w14:textId="77777777" w:rsidR="00201429" w:rsidRPr="00C5357C" w:rsidRDefault="00201429" w:rsidP="00D63C42">
            <w:pPr>
              <w:pStyle w:val="NoSpacing"/>
              <w:rPr>
                <w:rFonts w:ascii="Times New Roman" w:hAnsi="Times New Roman" w:cs="Times New Roman"/>
                <w:b/>
                <w:bCs/>
                <w:sz w:val="20"/>
                <w:szCs w:val="20"/>
              </w:rPr>
            </w:pPr>
            <w:proofErr w:type="spellStart"/>
            <w:r w:rsidRPr="00C5357C">
              <w:rPr>
                <w:rFonts w:ascii="Times New Roman" w:hAnsi="Times New Roman" w:cs="Times New Roman"/>
                <w:b/>
                <w:bCs/>
                <w:sz w:val="20"/>
                <w:szCs w:val="20"/>
              </w:rPr>
              <w:t>Description</w:t>
            </w:r>
            <w:proofErr w:type="spellEnd"/>
          </w:p>
        </w:tc>
        <w:tc>
          <w:tcPr>
            <w:tcW w:w="2473" w:type="dxa"/>
            <w:tcMar>
              <w:top w:w="28" w:type="dxa"/>
              <w:left w:w="28" w:type="dxa"/>
              <w:bottom w:w="28" w:type="dxa"/>
              <w:right w:w="28" w:type="dxa"/>
            </w:tcMar>
          </w:tcPr>
          <w:p w14:paraId="46E5056A" w14:textId="77777777" w:rsidR="00201429" w:rsidRPr="00C5357C" w:rsidRDefault="00201429" w:rsidP="00D63C42">
            <w:pPr>
              <w:pStyle w:val="NoSpacing"/>
              <w:rPr>
                <w:rFonts w:ascii="Times New Roman" w:hAnsi="Times New Roman" w:cs="Times New Roman"/>
                <w:b/>
                <w:bCs/>
                <w:sz w:val="20"/>
                <w:szCs w:val="20"/>
              </w:rPr>
            </w:pPr>
            <w:r w:rsidRPr="00C5357C">
              <w:rPr>
                <w:rFonts w:ascii="Times New Roman" w:hAnsi="Times New Roman" w:cs="Times New Roman"/>
                <w:b/>
                <w:bCs/>
                <w:sz w:val="20"/>
                <w:szCs w:val="20"/>
              </w:rPr>
              <w:t xml:space="preserve">Data </w:t>
            </w:r>
            <w:proofErr w:type="spellStart"/>
            <w:r w:rsidRPr="00C5357C">
              <w:rPr>
                <w:rFonts w:ascii="Times New Roman" w:hAnsi="Times New Roman" w:cs="Times New Roman"/>
                <w:b/>
                <w:bCs/>
                <w:sz w:val="20"/>
                <w:szCs w:val="20"/>
              </w:rPr>
              <w:t>source</w:t>
            </w:r>
            <w:proofErr w:type="spellEnd"/>
            <w:r w:rsidRPr="00C5357C">
              <w:rPr>
                <w:rFonts w:ascii="Times New Roman" w:hAnsi="Times New Roman" w:cs="Times New Roman"/>
                <w:b/>
                <w:bCs/>
                <w:sz w:val="20"/>
                <w:szCs w:val="20"/>
              </w:rPr>
              <w:t xml:space="preserve"> / </w:t>
            </w:r>
            <w:proofErr w:type="spellStart"/>
            <w:r w:rsidRPr="00C5357C">
              <w:rPr>
                <w:rFonts w:ascii="Times New Roman" w:hAnsi="Times New Roman" w:cs="Times New Roman"/>
                <w:b/>
                <w:bCs/>
                <w:sz w:val="20"/>
                <w:szCs w:val="20"/>
              </w:rPr>
              <w:t>Period</w:t>
            </w:r>
            <w:proofErr w:type="spellEnd"/>
          </w:p>
        </w:tc>
      </w:tr>
      <w:tr w:rsidR="00201429" w:rsidRPr="00C5357C" w14:paraId="6E182327" w14:textId="77777777" w:rsidTr="00D63C42">
        <w:tc>
          <w:tcPr>
            <w:tcW w:w="1271" w:type="dxa"/>
            <w:tcMar>
              <w:top w:w="28" w:type="dxa"/>
              <w:left w:w="28" w:type="dxa"/>
              <w:bottom w:w="28" w:type="dxa"/>
              <w:right w:w="28" w:type="dxa"/>
            </w:tcMar>
          </w:tcPr>
          <w:p w14:paraId="3424E7C9" w14:textId="77777777" w:rsidR="00201429" w:rsidRPr="00C5357C" w:rsidRDefault="00201429" w:rsidP="00D63C42">
            <w:pPr>
              <w:pStyle w:val="NoSpacing"/>
              <w:rPr>
                <w:rFonts w:ascii="Times New Roman" w:hAnsi="Times New Roman" w:cs="Times New Roman"/>
                <w:sz w:val="20"/>
                <w:szCs w:val="20"/>
              </w:rPr>
            </w:pPr>
            <w:proofErr w:type="spellStart"/>
            <w:r w:rsidRPr="00C5357C">
              <w:rPr>
                <w:rFonts w:ascii="Times New Roman" w:hAnsi="Times New Roman" w:cs="Times New Roman"/>
                <w:sz w:val="20"/>
                <w:szCs w:val="20"/>
              </w:rPr>
              <w:t>Exposure</w:t>
            </w:r>
            <w:proofErr w:type="spellEnd"/>
          </w:p>
        </w:tc>
        <w:tc>
          <w:tcPr>
            <w:tcW w:w="2835" w:type="dxa"/>
            <w:tcMar>
              <w:top w:w="28" w:type="dxa"/>
              <w:left w:w="28" w:type="dxa"/>
              <w:bottom w:w="28" w:type="dxa"/>
              <w:right w:w="28" w:type="dxa"/>
            </w:tcMar>
          </w:tcPr>
          <w:p w14:paraId="06DCE570" w14:textId="77777777" w:rsidR="00201429" w:rsidRPr="00C5357C" w:rsidRDefault="00201429" w:rsidP="00D63C42">
            <w:pPr>
              <w:pStyle w:val="NoSpacing"/>
              <w:rPr>
                <w:rFonts w:ascii="Times New Roman" w:hAnsi="Times New Roman" w:cs="Times New Roman"/>
                <w:sz w:val="20"/>
                <w:szCs w:val="20"/>
              </w:rPr>
            </w:pPr>
            <w:proofErr w:type="spellStart"/>
            <w:r w:rsidRPr="00C5357C">
              <w:rPr>
                <w:rFonts w:ascii="Times New Roman" w:hAnsi="Times New Roman" w:cs="Times New Roman"/>
                <w:sz w:val="20"/>
                <w:szCs w:val="20"/>
              </w:rPr>
              <w:t>Rheumatic</w:t>
            </w:r>
            <w:proofErr w:type="spellEnd"/>
            <w:r w:rsidRPr="00C5357C">
              <w:rPr>
                <w:rFonts w:ascii="Times New Roman" w:hAnsi="Times New Roman" w:cs="Times New Roman"/>
                <w:sz w:val="20"/>
                <w:szCs w:val="20"/>
              </w:rPr>
              <w:t xml:space="preserve"> </w:t>
            </w:r>
            <w:proofErr w:type="spellStart"/>
            <w:r w:rsidRPr="00C5357C">
              <w:rPr>
                <w:rFonts w:ascii="Times New Roman" w:hAnsi="Times New Roman" w:cs="Times New Roman"/>
                <w:sz w:val="20"/>
                <w:szCs w:val="20"/>
              </w:rPr>
              <w:t>disease</w:t>
            </w:r>
            <w:proofErr w:type="spellEnd"/>
          </w:p>
        </w:tc>
        <w:tc>
          <w:tcPr>
            <w:tcW w:w="3119" w:type="dxa"/>
            <w:tcMar>
              <w:top w:w="28" w:type="dxa"/>
              <w:left w:w="28" w:type="dxa"/>
              <w:bottom w:w="28" w:type="dxa"/>
              <w:right w:w="28" w:type="dxa"/>
            </w:tcMar>
          </w:tcPr>
          <w:p w14:paraId="635A9DE0" w14:textId="77777777" w:rsidR="00201429" w:rsidRPr="00E6376B" w:rsidRDefault="00201429" w:rsidP="00D63C42">
            <w:pPr>
              <w:pStyle w:val="NoSpacing"/>
              <w:rPr>
                <w:rFonts w:ascii="Times New Roman" w:hAnsi="Times New Roman" w:cs="Times New Roman"/>
                <w:sz w:val="20"/>
                <w:szCs w:val="20"/>
                <w:lang w:val="en-US"/>
              </w:rPr>
            </w:pPr>
            <w:r w:rsidRPr="00E6376B">
              <w:rPr>
                <w:rFonts w:ascii="Times New Roman" w:hAnsi="Times New Roman" w:cs="Times New Roman"/>
                <w:sz w:val="20"/>
                <w:szCs w:val="20"/>
                <w:lang w:val="en-US"/>
              </w:rPr>
              <w:t xml:space="preserve">Diagnosed RA, </w:t>
            </w:r>
            <w:proofErr w:type="spellStart"/>
            <w:r w:rsidRPr="00E6376B">
              <w:rPr>
                <w:rFonts w:ascii="Times New Roman" w:hAnsi="Times New Roman" w:cs="Times New Roman"/>
                <w:sz w:val="20"/>
                <w:szCs w:val="20"/>
                <w:lang w:val="en-US"/>
              </w:rPr>
              <w:t>SpA</w:t>
            </w:r>
            <w:proofErr w:type="spellEnd"/>
            <w:r w:rsidRPr="00E6376B">
              <w:rPr>
                <w:rFonts w:ascii="Times New Roman" w:hAnsi="Times New Roman" w:cs="Times New Roman"/>
                <w:sz w:val="20"/>
                <w:szCs w:val="20"/>
                <w:lang w:val="en-US"/>
              </w:rPr>
              <w:t>, PsA, and SLE</w:t>
            </w:r>
          </w:p>
        </w:tc>
        <w:tc>
          <w:tcPr>
            <w:tcW w:w="2473" w:type="dxa"/>
            <w:tcMar>
              <w:top w:w="28" w:type="dxa"/>
              <w:left w:w="28" w:type="dxa"/>
              <w:bottom w:w="28" w:type="dxa"/>
              <w:right w:w="28" w:type="dxa"/>
            </w:tcMar>
          </w:tcPr>
          <w:p w14:paraId="26679050" w14:textId="77777777" w:rsidR="00201429" w:rsidRPr="00C5357C" w:rsidRDefault="00201429" w:rsidP="00D63C42">
            <w:pPr>
              <w:pStyle w:val="NoSpacing"/>
              <w:rPr>
                <w:rFonts w:ascii="Times New Roman" w:hAnsi="Times New Roman" w:cs="Times New Roman"/>
                <w:sz w:val="20"/>
                <w:szCs w:val="20"/>
              </w:rPr>
            </w:pPr>
            <w:r w:rsidRPr="00C5357C">
              <w:rPr>
                <w:rFonts w:ascii="Times New Roman" w:hAnsi="Times New Roman" w:cs="Times New Roman"/>
                <w:sz w:val="20"/>
                <w:szCs w:val="20"/>
              </w:rPr>
              <w:t>NPR and HNT (1996</w:t>
            </w:r>
            <w:r w:rsidRPr="00C5357C">
              <w:rPr>
                <w:rFonts w:ascii="Times New Roman" w:hAnsi="Times New Roman" w:cs="Times New Roman"/>
                <w:sz w:val="20"/>
                <w:szCs w:val="20"/>
              </w:rPr>
              <w:noBreakHyphen/>
              <w:t>2019)</w:t>
            </w:r>
          </w:p>
        </w:tc>
      </w:tr>
      <w:tr w:rsidR="00201429" w:rsidRPr="00C5357C" w14:paraId="7A528B89" w14:textId="77777777" w:rsidTr="00D63C42">
        <w:trPr>
          <w:trHeight w:val="220"/>
        </w:trPr>
        <w:tc>
          <w:tcPr>
            <w:tcW w:w="1271" w:type="dxa"/>
            <w:tcMar>
              <w:top w:w="28" w:type="dxa"/>
              <w:left w:w="28" w:type="dxa"/>
              <w:bottom w:w="28" w:type="dxa"/>
              <w:right w:w="28" w:type="dxa"/>
            </w:tcMar>
          </w:tcPr>
          <w:p w14:paraId="2F09840F" w14:textId="77777777" w:rsidR="00201429" w:rsidRPr="00C5357C" w:rsidRDefault="00201429" w:rsidP="00D63C42">
            <w:pPr>
              <w:pStyle w:val="NoSpacing"/>
              <w:rPr>
                <w:rFonts w:ascii="Times New Roman" w:hAnsi="Times New Roman" w:cs="Times New Roman"/>
                <w:sz w:val="20"/>
                <w:szCs w:val="20"/>
              </w:rPr>
            </w:pPr>
            <w:proofErr w:type="spellStart"/>
            <w:r w:rsidRPr="00C5357C">
              <w:rPr>
                <w:rFonts w:ascii="Times New Roman" w:hAnsi="Times New Roman" w:cs="Times New Roman"/>
                <w:sz w:val="20"/>
                <w:szCs w:val="20"/>
              </w:rPr>
              <w:t>Outcome</w:t>
            </w:r>
            <w:proofErr w:type="spellEnd"/>
          </w:p>
        </w:tc>
        <w:tc>
          <w:tcPr>
            <w:tcW w:w="2835" w:type="dxa"/>
            <w:tcMar>
              <w:top w:w="28" w:type="dxa"/>
              <w:left w:w="28" w:type="dxa"/>
              <w:bottom w:w="28" w:type="dxa"/>
              <w:right w:w="28" w:type="dxa"/>
            </w:tcMar>
          </w:tcPr>
          <w:p w14:paraId="1B1BF4B7" w14:textId="77777777" w:rsidR="00201429" w:rsidRPr="00BA331F" w:rsidRDefault="00201429" w:rsidP="00D63C42">
            <w:pPr>
              <w:pStyle w:val="NoSpacing"/>
              <w:rPr>
                <w:rFonts w:ascii="Times New Roman" w:hAnsi="Times New Roman" w:cs="Times New Roman"/>
                <w:sz w:val="20"/>
                <w:szCs w:val="20"/>
                <w:lang w:val="en-US"/>
              </w:rPr>
            </w:pPr>
            <w:r w:rsidRPr="00BA331F">
              <w:rPr>
                <w:rFonts w:ascii="Times New Roman" w:hAnsi="Times New Roman" w:cs="Times New Roman"/>
                <w:sz w:val="20"/>
                <w:szCs w:val="20"/>
                <w:lang w:val="en-US"/>
              </w:rPr>
              <w:t>Primary: Hearing threshold</w:t>
            </w:r>
            <w:r w:rsidRPr="00BA331F">
              <w:rPr>
                <w:rFonts w:ascii="Times New Roman" w:hAnsi="Times New Roman" w:cs="Times New Roman"/>
                <w:sz w:val="20"/>
                <w:szCs w:val="20"/>
                <w:lang w:val="en-US"/>
              </w:rPr>
              <w:br/>
              <w:t>Secondary: Hearing loss, tinnitus</w:t>
            </w:r>
          </w:p>
        </w:tc>
        <w:tc>
          <w:tcPr>
            <w:tcW w:w="3119" w:type="dxa"/>
            <w:tcMar>
              <w:top w:w="28" w:type="dxa"/>
              <w:left w:w="28" w:type="dxa"/>
              <w:bottom w:w="28" w:type="dxa"/>
              <w:right w:w="28" w:type="dxa"/>
            </w:tcMar>
          </w:tcPr>
          <w:p w14:paraId="1A87CBFA" w14:textId="77777777" w:rsidR="00201429" w:rsidRPr="00BA331F" w:rsidRDefault="00201429" w:rsidP="00D63C42">
            <w:pPr>
              <w:pStyle w:val="NoSpacing"/>
              <w:rPr>
                <w:rFonts w:ascii="Times New Roman" w:hAnsi="Times New Roman" w:cs="Times New Roman"/>
                <w:sz w:val="20"/>
                <w:szCs w:val="20"/>
                <w:lang w:val="en-US"/>
              </w:rPr>
            </w:pPr>
            <w:r w:rsidRPr="00BA331F">
              <w:rPr>
                <w:rFonts w:ascii="Times New Roman" w:hAnsi="Times New Roman" w:cs="Times New Roman"/>
                <w:sz w:val="20"/>
                <w:szCs w:val="20"/>
                <w:lang w:val="en-US"/>
              </w:rPr>
              <w:t>Pure-tone audiometry (continuous in dB and categorical); self-reported hearing loss and tinnitus</w:t>
            </w:r>
          </w:p>
        </w:tc>
        <w:tc>
          <w:tcPr>
            <w:tcW w:w="2473" w:type="dxa"/>
            <w:tcMar>
              <w:top w:w="28" w:type="dxa"/>
              <w:left w:w="28" w:type="dxa"/>
              <w:bottom w:w="28" w:type="dxa"/>
              <w:right w:w="28" w:type="dxa"/>
            </w:tcMar>
          </w:tcPr>
          <w:p w14:paraId="66A8F1D6" w14:textId="77777777" w:rsidR="00201429" w:rsidRPr="00C5357C" w:rsidRDefault="00201429" w:rsidP="00D63C42">
            <w:pPr>
              <w:pStyle w:val="NoSpacing"/>
              <w:rPr>
                <w:rFonts w:ascii="Times New Roman" w:hAnsi="Times New Roman" w:cs="Times New Roman"/>
                <w:sz w:val="20"/>
                <w:szCs w:val="20"/>
              </w:rPr>
            </w:pPr>
            <w:r w:rsidRPr="00C5357C">
              <w:rPr>
                <w:rFonts w:ascii="Times New Roman" w:hAnsi="Times New Roman" w:cs="Times New Roman"/>
                <w:sz w:val="20"/>
                <w:szCs w:val="20"/>
              </w:rPr>
              <w:t>HUNT2 hørsel (1996</w:t>
            </w:r>
            <w:r w:rsidRPr="00C5357C">
              <w:rPr>
                <w:rFonts w:ascii="Times New Roman" w:hAnsi="Times New Roman" w:cs="Times New Roman"/>
                <w:sz w:val="20"/>
                <w:szCs w:val="20"/>
              </w:rPr>
              <w:noBreakHyphen/>
              <w:t>1998) HUNT4 hørsel (2017</w:t>
            </w:r>
            <w:r w:rsidRPr="00C5357C">
              <w:rPr>
                <w:rFonts w:ascii="Times New Roman" w:hAnsi="Times New Roman" w:cs="Times New Roman"/>
                <w:sz w:val="20"/>
                <w:szCs w:val="20"/>
              </w:rPr>
              <w:noBreakHyphen/>
              <w:t>2019)</w:t>
            </w:r>
          </w:p>
        </w:tc>
      </w:tr>
      <w:tr w:rsidR="00201429" w:rsidRPr="00C5357C" w14:paraId="06E5727B" w14:textId="77777777" w:rsidTr="00D63C42">
        <w:tc>
          <w:tcPr>
            <w:tcW w:w="1271" w:type="dxa"/>
            <w:vMerge w:val="restart"/>
            <w:tcMar>
              <w:top w:w="28" w:type="dxa"/>
              <w:left w:w="28" w:type="dxa"/>
              <w:bottom w:w="28" w:type="dxa"/>
              <w:right w:w="28" w:type="dxa"/>
            </w:tcMar>
          </w:tcPr>
          <w:p w14:paraId="4BBFFD15" w14:textId="77777777" w:rsidR="00201429" w:rsidRPr="00C5357C" w:rsidRDefault="00201429" w:rsidP="00D63C42">
            <w:pPr>
              <w:pStyle w:val="NoSpacing"/>
              <w:rPr>
                <w:rFonts w:ascii="Times New Roman" w:hAnsi="Times New Roman" w:cs="Times New Roman"/>
                <w:sz w:val="20"/>
                <w:szCs w:val="20"/>
              </w:rPr>
            </w:pPr>
            <w:proofErr w:type="spellStart"/>
            <w:r w:rsidRPr="00C5357C">
              <w:rPr>
                <w:rFonts w:ascii="Times New Roman" w:hAnsi="Times New Roman" w:cs="Times New Roman"/>
                <w:sz w:val="20"/>
                <w:szCs w:val="20"/>
              </w:rPr>
              <w:t>Confounders</w:t>
            </w:r>
            <w:proofErr w:type="spellEnd"/>
          </w:p>
        </w:tc>
        <w:tc>
          <w:tcPr>
            <w:tcW w:w="2835" w:type="dxa"/>
            <w:tcMar>
              <w:top w:w="28" w:type="dxa"/>
              <w:left w:w="28" w:type="dxa"/>
              <w:bottom w:w="28" w:type="dxa"/>
              <w:right w:w="28" w:type="dxa"/>
            </w:tcMar>
          </w:tcPr>
          <w:p w14:paraId="1F5CE147" w14:textId="77777777" w:rsidR="00201429" w:rsidRPr="00C5357C" w:rsidRDefault="00201429" w:rsidP="00D63C42">
            <w:pPr>
              <w:pStyle w:val="NoSpacing"/>
              <w:rPr>
                <w:rFonts w:ascii="Times New Roman" w:hAnsi="Times New Roman" w:cs="Times New Roman"/>
                <w:sz w:val="20"/>
                <w:szCs w:val="20"/>
              </w:rPr>
            </w:pPr>
            <w:r w:rsidRPr="00C5357C">
              <w:rPr>
                <w:rFonts w:ascii="Times New Roman" w:hAnsi="Times New Roman" w:cs="Times New Roman"/>
                <w:sz w:val="20"/>
                <w:szCs w:val="20"/>
              </w:rPr>
              <w:t xml:space="preserve">Age, sex, </w:t>
            </w:r>
            <w:proofErr w:type="spellStart"/>
            <w:r w:rsidRPr="00C5357C">
              <w:rPr>
                <w:rFonts w:ascii="Times New Roman" w:hAnsi="Times New Roman" w:cs="Times New Roman"/>
                <w:sz w:val="20"/>
                <w:szCs w:val="20"/>
              </w:rPr>
              <w:t>education</w:t>
            </w:r>
            <w:proofErr w:type="spellEnd"/>
            <w:r w:rsidRPr="00C5357C">
              <w:rPr>
                <w:rFonts w:ascii="Times New Roman" w:hAnsi="Times New Roman" w:cs="Times New Roman"/>
                <w:sz w:val="20"/>
                <w:szCs w:val="20"/>
              </w:rPr>
              <w:t xml:space="preserve">, </w:t>
            </w:r>
            <w:proofErr w:type="spellStart"/>
            <w:r w:rsidRPr="00C5357C">
              <w:rPr>
                <w:rFonts w:ascii="Times New Roman" w:hAnsi="Times New Roman" w:cs="Times New Roman"/>
                <w:sz w:val="20"/>
                <w:szCs w:val="20"/>
              </w:rPr>
              <w:t>occupation</w:t>
            </w:r>
            <w:proofErr w:type="spellEnd"/>
          </w:p>
        </w:tc>
        <w:tc>
          <w:tcPr>
            <w:tcW w:w="3119" w:type="dxa"/>
            <w:tcMar>
              <w:top w:w="28" w:type="dxa"/>
              <w:left w:w="28" w:type="dxa"/>
              <w:bottom w:w="28" w:type="dxa"/>
              <w:right w:w="28" w:type="dxa"/>
            </w:tcMar>
          </w:tcPr>
          <w:p w14:paraId="493B21AE" w14:textId="77777777" w:rsidR="00201429" w:rsidRPr="00C5357C" w:rsidRDefault="00201429" w:rsidP="00D63C42">
            <w:pPr>
              <w:pStyle w:val="NoSpacing"/>
              <w:rPr>
                <w:rFonts w:ascii="Times New Roman" w:hAnsi="Times New Roman" w:cs="Times New Roman"/>
                <w:sz w:val="20"/>
                <w:szCs w:val="20"/>
              </w:rPr>
            </w:pPr>
          </w:p>
        </w:tc>
        <w:tc>
          <w:tcPr>
            <w:tcW w:w="2473" w:type="dxa"/>
            <w:tcMar>
              <w:top w:w="28" w:type="dxa"/>
              <w:left w:w="28" w:type="dxa"/>
              <w:bottom w:w="28" w:type="dxa"/>
              <w:right w:w="28" w:type="dxa"/>
            </w:tcMar>
          </w:tcPr>
          <w:p w14:paraId="7C87F596" w14:textId="77777777" w:rsidR="00201429" w:rsidRPr="00C5357C" w:rsidRDefault="00201429" w:rsidP="00D63C42">
            <w:pPr>
              <w:pStyle w:val="NoSpacing"/>
              <w:rPr>
                <w:rFonts w:ascii="Times New Roman" w:hAnsi="Times New Roman" w:cs="Times New Roman"/>
                <w:sz w:val="20"/>
                <w:szCs w:val="20"/>
              </w:rPr>
            </w:pPr>
            <w:r w:rsidRPr="00C5357C">
              <w:rPr>
                <w:rFonts w:ascii="Times New Roman" w:hAnsi="Times New Roman" w:cs="Times New Roman"/>
                <w:sz w:val="20"/>
                <w:szCs w:val="20"/>
              </w:rPr>
              <w:t xml:space="preserve">Administrative </w:t>
            </w:r>
            <w:proofErr w:type="spellStart"/>
            <w:r w:rsidRPr="00C5357C">
              <w:rPr>
                <w:rFonts w:ascii="Times New Roman" w:hAnsi="Times New Roman" w:cs="Times New Roman"/>
                <w:sz w:val="20"/>
                <w:szCs w:val="20"/>
              </w:rPr>
              <w:t>registries</w:t>
            </w:r>
            <w:proofErr w:type="spellEnd"/>
          </w:p>
        </w:tc>
      </w:tr>
      <w:tr w:rsidR="00201429" w:rsidRPr="00C5357C" w14:paraId="4282EB3F" w14:textId="77777777" w:rsidTr="00D63C42">
        <w:tc>
          <w:tcPr>
            <w:tcW w:w="1271" w:type="dxa"/>
            <w:vMerge/>
            <w:tcMar>
              <w:top w:w="28" w:type="dxa"/>
              <w:left w:w="28" w:type="dxa"/>
              <w:bottom w:w="28" w:type="dxa"/>
              <w:right w:w="28" w:type="dxa"/>
            </w:tcMar>
          </w:tcPr>
          <w:p w14:paraId="2B659D3F" w14:textId="77777777" w:rsidR="00201429" w:rsidRPr="00C5357C" w:rsidRDefault="00201429" w:rsidP="00D63C42">
            <w:pPr>
              <w:pStyle w:val="NoSpacing"/>
              <w:rPr>
                <w:rFonts w:ascii="Times New Roman" w:hAnsi="Times New Roman" w:cs="Times New Roman"/>
                <w:sz w:val="20"/>
                <w:szCs w:val="20"/>
              </w:rPr>
            </w:pPr>
          </w:p>
        </w:tc>
        <w:tc>
          <w:tcPr>
            <w:tcW w:w="2835" w:type="dxa"/>
            <w:tcMar>
              <w:top w:w="28" w:type="dxa"/>
              <w:left w:w="28" w:type="dxa"/>
              <w:bottom w:w="28" w:type="dxa"/>
              <w:right w:w="28" w:type="dxa"/>
            </w:tcMar>
          </w:tcPr>
          <w:p w14:paraId="744E3514" w14:textId="77777777" w:rsidR="00201429" w:rsidRPr="00C5357C" w:rsidRDefault="00201429" w:rsidP="00D63C42">
            <w:pPr>
              <w:pStyle w:val="NoSpacing"/>
              <w:rPr>
                <w:rFonts w:ascii="Times New Roman" w:hAnsi="Times New Roman" w:cs="Times New Roman"/>
                <w:sz w:val="20"/>
                <w:szCs w:val="20"/>
              </w:rPr>
            </w:pPr>
            <w:proofErr w:type="spellStart"/>
            <w:r w:rsidRPr="00C5357C">
              <w:rPr>
                <w:rFonts w:ascii="Times New Roman" w:hAnsi="Times New Roman" w:cs="Times New Roman"/>
                <w:sz w:val="20"/>
                <w:szCs w:val="20"/>
              </w:rPr>
              <w:t>Comorbidity</w:t>
            </w:r>
            <w:proofErr w:type="spellEnd"/>
          </w:p>
        </w:tc>
        <w:tc>
          <w:tcPr>
            <w:tcW w:w="3119" w:type="dxa"/>
            <w:tcMar>
              <w:top w:w="28" w:type="dxa"/>
              <w:left w:w="28" w:type="dxa"/>
              <w:bottom w:w="28" w:type="dxa"/>
              <w:right w:w="28" w:type="dxa"/>
            </w:tcMar>
          </w:tcPr>
          <w:p w14:paraId="77572D22" w14:textId="77777777" w:rsidR="00201429" w:rsidRPr="00BA331F" w:rsidRDefault="00201429" w:rsidP="00D63C42">
            <w:pPr>
              <w:pStyle w:val="NoSpacing"/>
              <w:rPr>
                <w:rFonts w:ascii="Times New Roman" w:hAnsi="Times New Roman" w:cs="Times New Roman"/>
                <w:sz w:val="20"/>
                <w:szCs w:val="20"/>
                <w:lang w:val="en-US"/>
              </w:rPr>
            </w:pPr>
            <w:r w:rsidRPr="00BA331F">
              <w:rPr>
                <w:rFonts w:ascii="Times New Roman" w:hAnsi="Times New Roman" w:cs="Times New Roman"/>
                <w:sz w:val="20"/>
                <w:szCs w:val="20"/>
                <w:lang w:val="en-US"/>
              </w:rPr>
              <w:t>Other chronic diseases (e.g. diabetes, cardiovascular disease)</w:t>
            </w:r>
          </w:p>
        </w:tc>
        <w:tc>
          <w:tcPr>
            <w:tcW w:w="2473" w:type="dxa"/>
            <w:tcMar>
              <w:top w:w="28" w:type="dxa"/>
              <w:left w:w="28" w:type="dxa"/>
              <w:bottom w:w="28" w:type="dxa"/>
              <w:right w:w="28" w:type="dxa"/>
            </w:tcMar>
          </w:tcPr>
          <w:p w14:paraId="666B6EB4" w14:textId="77777777" w:rsidR="00201429" w:rsidRPr="00BA331F" w:rsidRDefault="00201429" w:rsidP="00D63C42">
            <w:pPr>
              <w:pStyle w:val="NoSpacing"/>
              <w:rPr>
                <w:rFonts w:ascii="Times New Roman" w:hAnsi="Times New Roman" w:cs="Times New Roman"/>
                <w:sz w:val="20"/>
                <w:szCs w:val="20"/>
                <w:lang w:val="en-US"/>
              </w:rPr>
            </w:pPr>
            <w:r w:rsidRPr="00BA331F">
              <w:rPr>
                <w:rFonts w:ascii="Times New Roman" w:hAnsi="Times New Roman" w:cs="Times New Roman"/>
                <w:sz w:val="20"/>
                <w:szCs w:val="20"/>
                <w:lang w:val="en-US"/>
              </w:rPr>
              <w:t xml:space="preserve">HUNT2, HUNT4, NPR, and HNT </w:t>
            </w:r>
          </w:p>
        </w:tc>
      </w:tr>
      <w:tr w:rsidR="00201429" w:rsidRPr="00C5357C" w14:paraId="22B1FBE5" w14:textId="77777777" w:rsidTr="00D63C42">
        <w:tc>
          <w:tcPr>
            <w:tcW w:w="1271" w:type="dxa"/>
            <w:vMerge/>
            <w:tcMar>
              <w:top w:w="28" w:type="dxa"/>
              <w:left w:w="28" w:type="dxa"/>
              <w:bottom w:w="28" w:type="dxa"/>
              <w:right w:w="28" w:type="dxa"/>
            </w:tcMar>
          </w:tcPr>
          <w:p w14:paraId="3387B364" w14:textId="77777777" w:rsidR="00201429" w:rsidRPr="00BA331F" w:rsidRDefault="00201429" w:rsidP="00D63C42">
            <w:pPr>
              <w:pStyle w:val="NoSpacing"/>
              <w:rPr>
                <w:rFonts w:ascii="Times New Roman" w:hAnsi="Times New Roman" w:cs="Times New Roman"/>
                <w:sz w:val="20"/>
                <w:szCs w:val="20"/>
                <w:lang w:val="en-US"/>
              </w:rPr>
            </w:pPr>
          </w:p>
        </w:tc>
        <w:tc>
          <w:tcPr>
            <w:tcW w:w="2835" w:type="dxa"/>
            <w:tcMar>
              <w:top w:w="28" w:type="dxa"/>
              <w:left w:w="28" w:type="dxa"/>
              <w:bottom w:w="28" w:type="dxa"/>
              <w:right w:w="28" w:type="dxa"/>
            </w:tcMar>
          </w:tcPr>
          <w:p w14:paraId="77F9E58E" w14:textId="77777777" w:rsidR="00201429" w:rsidRPr="00C5357C" w:rsidRDefault="00201429" w:rsidP="00D63C42">
            <w:pPr>
              <w:pStyle w:val="NoSpacing"/>
              <w:rPr>
                <w:rFonts w:ascii="Times New Roman" w:hAnsi="Times New Roman" w:cs="Times New Roman"/>
                <w:sz w:val="20"/>
                <w:szCs w:val="20"/>
              </w:rPr>
            </w:pPr>
            <w:r w:rsidRPr="00C5357C">
              <w:rPr>
                <w:rFonts w:ascii="Times New Roman" w:hAnsi="Times New Roman" w:cs="Times New Roman"/>
                <w:sz w:val="20"/>
                <w:szCs w:val="20"/>
              </w:rPr>
              <w:t xml:space="preserve">Lifestyle </w:t>
            </w:r>
            <w:proofErr w:type="spellStart"/>
            <w:r w:rsidRPr="00C5357C">
              <w:rPr>
                <w:rFonts w:ascii="Times New Roman" w:hAnsi="Times New Roman" w:cs="Times New Roman"/>
                <w:sz w:val="20"/>
                <w:szCs w:val="20"/>
              </w:rPr>
              <w:t>factors</w:t>
            </w:r>
            <w:proofErr w:type="spellEnd"/>
          </w:p>
        </w:tc>
        <w:tc>
          <w:tcPr>
            <w:tcW w:w="3119" w:type="dxa"/>
            <w:tcMar>
              <w:top w:w="28" w:type="dxa"/>
              <w:left w:w="28" w:type="dxa"/>
              <w:bottom w:w="28" w:type="dxa"/>
              <w:right w:w="28" w:type="dxa"/>
            </w:tcMar>
          </w:tcPr>
          <w:p w14:paraId="48E87DCF" w14:textId="77777777" w:rsidR="00201429" w:rsidRPr="00BA331F" w:rsidRDefault="00201429" w:rsidP="00D63C42">
            <w:pPr>
              <w:pStyle w:val="NoSpacing"/>
              <w:rPr>
                <w:rFonts w:ascii="Times New Roman" w:hAnsi="Times New Roman" w:cs="Times New Roman"/>
                <w:sz w:val="20"/>
                <w:szCs w:val="20"/>
                <w:lang w:val="en-US"/>
              </w:rPr>
            </w:pPr>
            <w:r w:rsidRPr="00BA331F">
              <w:rPr>
                <w:rFonts w:ascii="Times New Roman" w:hAnsi="Times New Roman" w:cs="Times New Roman"/>
                <w:sz w:val="20"/>
                <w:szCs w:val="20"/>
                <w:lang w:val="en-US"/>
              </w:rPr>
              <w:t>E.g. smoking, physical activity, alcohol, noise</w:t>
            </w:r>
          </w:p>
        </w:tc>
        <w:tc>
          <w:tcPr>
            <w:tcW w:w="2473" w:type="dxa"/>
            <w:tcMar>
              <w:top w:w="28" w:type="dxa"/>
              <w:left w:w="28" w:type="dxa"/>
              <w:bottom w:w="28" w:type="dxa"/>
              <w:right w:w="28" w:type="dxa"/>
            </w:tcMar>
          </w:tcPr>
          <w:p w14:paraId="1A2F468B" w14:textId="77777777" w:rsidR="00201429" w:rsidRPr="00C5357C" w:rsidRDefault="00201429" w:rsidP="00D63C42">
            <w:pPr>
              <w:pStyle w:val="NoSpacing"/>
              <w:rPr>
                <w:rFonts w:ascii="Times New Roman" w:hAnsi="Times New Roman" w:cs="Times New Roman"/>
                <w:sz w:val="20"/>
                <w:szCs w:val="20"/>
              </w:rPr>
            </w:pPr>
            <w:r w:rsidRPr="00C5357C">
              <w:rPr>
                <w:rFonts w:ascii="Times New Roman" w:hAnsi="Times New Roman" w:cs="Times New Roman"/>
                <w:sz w:val="20"/>
                <w:szCs w:val="20"/>
              </w:rPr>
              <w:t xml:space="preserve">HUNT2 and HUNT4 </w:t>
            </w:r>
          </w:p>
        </w:tc>
      </w:tr>
      <w:tr w:rsidR="00201429" w:rsidRPr="00C5357C" w14:paraId="6C8C2E48" w14:textId="77777777" w:rsidTr="00D63C42">
        <w:tc>
          <w:tcPr>
            <w:tcW w:w="1271" w:type="dxa"/>
            <w:tcMar>
              <w:top w:w="28" w:type="dxa"/>
              <w:left w:w="28" w:type="dxa"/>
              <w:bottom w:w="28" w:type="dxa"/>
              <w:right w:w="28" w:type="dxa"/>
            </w:tcMar>
          </w:tcPr>
          <w:p w14:paraId="211938EA" w14:textId="77777777" w:rsidR="00201429" w:rsidRPr="00C5357C" w:rsidRDefault="00201429" w:rsidP="00D63C42">
            <w:pPr>
              <w:pStyle w:val="NoSpacing"/>
              <w:rPr>
                <w:rFonts w:ascii="Times New Roman" w:hAnsi="Times New Roman" w:cs="Times New Roman"/>
                <w:sz w:val="20"/>
                <w:szCs w:val="20"/>
              </w:rPr>
            </w:pPr>
            <w:r w:rsidRPr="00C5357C">
              <w:rPr>
                <w:rFonts w:ascii="Times New Roman" w:hAnsi="Times New Roman" w:cs="Times New Roman"/>
                <w:sz w:val="20"/>
                <w:szCs w:val="20"/>
              </w:rPr>
              <w:t>Moderators</w:t>
            </w:r>
          </w:p>
        </w:tc>
        <w:tc>
          <w:tcPr>
            <w:tcW w:w="2835" w:type="dxa"/>
            <w:tcMar>
              <w:top w:w="28" w:type="dxa"/>
              <w:left w:w="28" w:type="dxa"/>
              <w:bottom w:w="28" w:type="dxa"/>
              <w:right w:w="28" w:type="dxa"/>
            </w:tcMar>
          </w:tcPr>
          <w:p w14:paraId="5FA92FBD" w14:textId="77777777" w:rsidR="00201429" w:rsidRPr="00C5357C" w:rsidRDefault="00201429" w:rsidP="00D63C42">
            <w:pPr>
              <w:pStyle w:val="NoSpacing"/>
              <w:rPr>
                <w:rFonts w:ascii="Times New Roman" w:hAnsi="Times New Roman" w:cs="Times New Roman"/>
                <w:sz w:val="20"/>
                <w:szCs w:val="20"/>
              </w:rPr>
            </w:pPr>
            <w:proofErr w:type="spellStart"/>
            <w:r w:rsidRPr="00C5357C">
              <w:rPr>
                <w:rFonts w:ascii="Times New Roman" w:hAnsi="Times New Roman" w:cs="Times New Roman"/>
                <w:sz w:val="20"/>
                <w:szCs w:val="20"/>
              </w:rPr>
              <w:t>Medication</w:t>
            </w:r>
            <w:proofErr w:type="spellEnd"/>
            <w:r w:rsidRPr="00C5357C">
              <w:rPr>
                <w:rFonts w:ascii="Times New Roman" w:hAnsi="Times New Roman" w:cs="Times New Roman"/>
                <w:sz w:val="20"/>
                <w:szCs w:val="20"/>
              </w:rPr>
              <w:t xml:space="preserve"> </w:t>
            </w:r>
            <w:proofErr w:type="spellStart"/>
            <w:r w:rsidRPr="00C5357C">
              <w:rPr>
                <w:rFonts w:ascii="Times New Roman" w:hAnsi="Times New Roman" w:cs="Times New Roman"/>
                <w:sz w:val="20"/>
                <w:szCs w:val="20"/>
              </w:rPr>
              <w:t>use</w:t>
            </w:r>
            <w:proofErr w:type="spellEnd"/>
            <w:r w:rsidRPr="00C5357C">
              <w:rPr>
                <w:rFonts w:ascii="Times New Roman" w:hAnsi="Times New Roman" w:cs="Times New Roman"/>
                <w:sz w:val="20"/>
                <w:szCs w:val="20"/>
              </w:rPr>
              <w:t>, sex</w:t>
            </w:r>
          </w:p>
        </w:tc>
        <w:tc>
          <w:tcPr>
            <w:tcW w:w="3119" w:type="dxa"/>
            <w:tcMar>
              <w:top w:w="28" w:type="dxa"/>
              <w:left w:w="28" w:type="dxa"/>
              <w:bottom w:w="28" w:type="dxa"/>
              <w:right w:w="28" w:type="dxa"/>
            </w:tcMar>
          </w:tcPr>
          <w:p w14:paraId="7899517B" w14:textId="77777777" w:rsidR="00201429" w:rsidRPr="00C5357C" w:rsidRDefault="00201429" w:rsidP="00D63C42">
            <w:pPr>
              <w:pStyle w:val="NoSpacing"/>
              <w:rPr>
                <w:rFonts w:ascii="Times New Roman" w:hAnsi="Times New Roman" w:cs="Times New Roman"/>
                <w:sz w:val="20"/>
                <w:szCs w:val="20"/>
              </w:rPr>
            </w:pPr>
            <w:proofErr w:type="spellStart"/>
            <w:r w:rsidRPr="00C5357C">
              <w:rPr>
                <w:rFonts w:ascii="Times New Roman" w:hAnsi="Times New Roman" w:cs="Times New Roman"/>
                <w:sz w:val="20"/>
                <w:szCs w:val="20"/>
              </w:rPr>
              <w:t>DMARDs</w:t>
            </w:r>
            <w:proofErr w:type="spellEnd"/>
            <w:r w:rsidRPr="00C5357C">
              <w:rPr>
                <w:rFonts w:ascii="Times New Roman" w:hAnsi="Times New Roman" w:cs="Times New Roman"/>
                <w:sz w:val="20"/>
                <w:szCs w:val="20"/>
              </w:rPr>
              <w:t xml:space="preserve"> and </w:t>
            </w:r>
            <w:proofErr w:type="spellStart"/>
            <w:r w:rsidRPr="00C5357C">
              <w:rPr>
                <w:rFonts w:ascii="Times New Roman" w:hAnsi="Times New Roman" w:cs="Times New Roman"/>
                <w:sz w:val="20"/>
                <w:szCs w:val="20"/>
              </w:rPr>
              <w:t>NSAIDs</w:t>
            </w:r>
            <w:proofErr w:type="spellEnd"/>
          </w:p>
        </w:tc>
        <w:tc>
          <w:tcPr>
            <w:tcW w:w="2473" w:type="dxa"/>
            <w:tcMar>
              <w:top w:w="28" w:type="dxa"/>
              <w:left w:w="28" w:type="dxa"/>
              <w:bottom w:w="28" w:type="dxa"/>
              <w:right w:w="28" w:type="dxa"/>
            </w:tcMar>
          </w:tcPr>
          <w:p w14:paraId="2CD7C423" w14:textId="77777777" w:rsidR="00201429" w:rsidRPr="00C5357C" w:rsidRDefault="00201429" w:rsidP="00D63C42">
            <w:pPr>
              <w:pStyle w:val="NoSpacing"/>
              <w:rPr>
                <w:rFonts w:ascii="Times New Roman" w:hAnsi="Times New Roman" w:cs="Times New Roman"/>
                <w:sz w:val="20"/>
                <w:szCs w:val="20"/>
              </w:rPr>
            </w:pPr>
            <w:proofErr w:type="spellStart"/>
            <w:r w:rsidRPr="00C5357C">
              <w:rPr>
                <w:rFonts w:ascii="Times New Roman" w:hAnsi="Times New Roman" w:cs="Times New Roman"/>
                <w:sz w:val="20"/>
                <w:szCs w:val="20"/>
              </w:rPr>
              <w:t>Prescription</w:t>
            </w:r>
            <w:proofErr w:type="spellEnd"/>
            <w:r w:rsidRPr="00C5357C">
              <w:rPr>
                <w:rFonts w:ascii="Times New Roman" w:hAnsi="Times New Roman" w:cs="Times New Roman"/>
                <w:sz w:val="20"/>
                <w:szCs w:val="20"/>
              </w:rPr>
              <w:t xml:space="preserve"> Database (2004</w:t>
            </w:r>
            <w:r w:rsidRPr="00C5357C">
              <w:rPr>
                <w:rFonts w:ascii="Times New Roman" w:hAnsi="Times New Roman" w:cs="Times New Roman"/>
                <w:sz w:val="20"/>
                <w:szCs w:val="20"/>
              </w:rPr>
              <w:noBreakHyphen/>
              <w:t>2019)</w:t>
            </w:r>
          </w:p>
        </w:tc>
      </w:tr>
    </w:tbl>
    <w:p w14:paraId="015462B1" w14:textId="77777777" w:rsidR="00201429" w:rsidRDefault="00201429" w:rsidP="00A46889"/>
    <w:p w14:paraId="59EAEC0D" w14:textId="1D5AD833" w:rsidR="007D5354" w:rsidRPr="007D5354" w:rsidRDefault="00263966" w:rsidP="00201429">
      <w:r w:rsidRPr="00846B3C">
        <w:lastRenderedPageBreak/>
        <w:t xml:space="preserve">The dataset is linked to, among others, the main HUNT database, the National Population Register, the Norwegian </w:t>
      </w:r>
      <w:proofErr w:type="spellStart"/>
      <w:r w:rsidRPr="00846B3C">
        <w:t>Labour</w:t>
      </w:r>
      <w:proofErr w:type="spellEnd"/>
      <w:r w:rsidRPr="00846B3C">
        <w:t xml:space="preserve"> and Welfare Administration (NAV), the Norwegian Patient Registry (NPR), and hospital records from Nord-</w:t>
      </w:r>
      <w:proofErr w:type="spellStart"/>
      <w:r w:rsidRPr="00846B3C">
        <w:t>Trøndelag</w:t>
      </w:r>
      <w:proofErr w:type="spellEnd"/>
      <w:r w:rsidRPr="00846B3C">
        <w:t xml:space="preserve"> Health Trust (HNT).</w:t>
      </w:r>
      <w:r w:rsidR="0047240D">
        <w:t xml:space="preserve"> T</w:t>
      </w:r>
      <w:r w:rsidR="0047240D" w:rsidRPr="0047240D">
        <w:t>he NPR and HNT contain diagnostic information from specialist healthcare encounters, including ICD-10 codes and dates of diagnosis. NPR data cover the period 2008–2019, while HNT data span 1996–2007. These sources are considered reliable for identifying disease status, as ARDs are chronic conditions typically diagnosed and managed in specialist care. In addition, we have applied to link medication data from the Norwegian Prescription Database (</w:t>
      </w:r>
      <w:proofErr w:type="spellStart"/>
      <w:r w:rsidR="0047240D" w:rsidRPr="0047240D">
        <w:t>NorPD</w:t>
      </w:r>
      <w:proofErr w:type="spellEnd"/>
      <w:r w:rsidR="0047240D" w:rsidRPr="0047240D">
        <w:t>).</w:t>
      </w:r>
      <w:r w:rsidR="006D7A69">
        <w:t xml:space="preserve"> </w:t>
      </w:r>
      <w:r w:rsidR="006D7A69" w:rsidRPr="006D7A69">
        <w:t>The study also leverages sibling data from HUNT to perform within-family analyses, controlling for shared genetic and environmental factors.</w:t>
      </w:r>
    </w:p>
    <w:p w14:paraId="10B9620C" w14:textId="75828D10" w:rsidR="00C74852" w:rsidRPr="003760DD" w:rsidRDefault="00C74852" w:rsidP="00C74852">
      <w:pPr>
        <w:pStyle w:val="Heading4"/>
      </w:pPr>
      <w:r w:rsidRPr="003760DD">
        <w:t>1.3.</w:t>
      </w:r>
      <w:r w:rsidR="006C0299" w:rsidRPr="003760DD">
        <w:t>4</w:t>
      </w:r>
      <w:r w:rsidRPr="003760DD">
        <w:t xml:space="preserve"> Outcome measures</w:t>
      </w:r>
    </w:p>
    <w:p w14:paraId="32F31890" w14:textId="3AFFA82A" w:rsidR="00C74852" w:rsidRPr="00C74852" w:rsidRDefault="00FF3B1E" w:rsidP="00C74852">
      <w:r>
        <w:rPr>
          <w:noProof/>
        </w:rPr>
        <mc:AlternateContent>
          <mc:Choice Requires="wps">
            <w:drawing>
              <wp:anchor distT="45720" distB="45720" distL="114300" distR="114300" simplePos="0" relativeHeight="251658239" behindDoc="0" locked="0" layoutInCell="1" allowOverlap="1" wp14:anchorId="7A248414" wp14:editId="09A7B0D1">
                <wp:simplePos x="0" y="0"/>
                <wp:positionH relativeFrom="margin">
                  <wp:align>right</wp:align>
                </wp:positionH>
                <wp:positionV relativeFrom="paragraph">
                  <wp:posOffset>642620</wp:posOffset>
                </wp:positionV>
                <wp:extent cx="2019300" cy="2438400"/>
                <wp:effectExtent l="0" t="0" r="19050" b="19050"/>
                <wp:wrapSquare wrapText="bothSides"/>
                <wp:docPr id="1565811581" name="Tekstbo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9300" cy="2438400"/>
                        </a:xfrm>
                        <a:prstGeom prst="rect">
                          <a:avLst/>
                        </a:prstGeom>
                        <a:noFill/>
                        <a:ln w="9525">
                          <a:solidFill>
                            <a:srgbClr val="00B050"/>
                          </a:solidFill>
                          <a:miter lim="800000"/>
                          <a:headEnd/>
                          <a:tailEnd/>
                        </a:ln>
                      </wps:spPr>
                      <wps:txbx>
                        <w:txbxContent>
                          <w:p w14:paraId="1AFD7AD4" w14:textId="77777777" w:rsidR="00FF3B1E" w:rsidRDefault="00FF3B1E" w:rsidP="00FF3B1E">
                            <w:pPr>
                              <w:jc w:val="left"/>
                              <w:rPr>
                                <w:i/>
                                <w:iCs/>
                                <w:sz w:val="20"/>
                                <w:szCs w:val="20"/>
                              </w:rPr>
                            </w:pPr>
                          </w:p>
                          <w:p w14:paraId="6F226A73" w14:textId="77777777" w:rsidR="00FF3B1E" w:rsidRDefault="00FF3B1E" w:rsidP="00FF3B1E">
                            <w:pPr>
                              <w:jc w:val="left"/>
                              <w:rPr>
                                <w:i/>
                                <w:iCs/>
                                <w:sz w:val="20"/>
                                <w:szCs w:val="20"/>
                              </w:rPr>
                            </w:pPr>
                          </w:p>
                          <w:p w14:paraId="31654173" w14:textId="77777777" w:rsidR="00FF3B1E" w:rsidRPr="00201429" w:rsidRDefault="00FF3B1E" w:rsidP="00FF3B1E">
                            <w:pPr>
                              <w:jc w:val="left"/>
                              <w:rPr>
                                <w:i/>
                                <w:iCs/>
                                <w:sz w:val="16"/>
                                <w:szCs w:val="16"/>
                              </w:rPr>
                            </w:pPr>
                          </w:p>
                          <w:p w14:paraId="7009FE7B" w14:textId="77777777" w:rsidR="00FF3B1E" w:rsidRPr="00201429" w:rsidRDefault="00FF3B1E" w:rsidP="00FF3B1E">
                            <w:pPr>
                              <w:jc w:val="left"/>
                              <w:rPr>
                                <w:i/>
                                <w:iCs/>
                                <w:sz w:val="16"/>
                                <w:szCs w:val="16"/>
                              </w:rPr>
                            </w:pPr>
                          </w:p>
                          <w:p w14:paraId="7694C4F1" w14:textId="77777777" w:rsidR="00FF3B1E" w:rsidRPr="00201429" w:rsidRDefault="00FF3B1E" w:rsidP="00FF3B1E">
                            <w:pPr>
                              <w:jc w:val="left"/>
                              <w:rPr>
                                <w:i/>
                                <w:iCs/>
                                <w:sz w:val="16"/>
                                <w:szCs w:val="16"/>
                              </w:rPr>
                            </w:pPr>
                          </w:p>
                          <w:p w14:paraId="6F336911" w14:textId="77777777" w:rsidR="00FF3B1E" w:rsidRPr="00201429" w:rsidRDefault="00FF3B1E" w:rsidP="00FF3B1E">
                            <w:pPr>
                              <w:jc w:val="left"/>
                              <w:rPr>
                                <w:i/>
                                <w:iCs/>
                                <w:sz w:val="16"/>
                                <w:szCs w:val="16"/>
                              </w:rPr>
                            </w:pPr>
                          </w:p>
                          <w:p w14:paraId="49836152" w14:textId="77777777" w:rsidR="00201429" w:rsidRDefault="00201429" w:rsidP="00FF3B1E">
                            <w:pPr>
                              <w:jc w:val="left"/>
                              <w:rPr>
                                <w:i/>
                                <w:iCs/>
                                <w:sz w:val="20"/>
                                <w:szCs w:val="20"/>
                              </w:rPr>
                            </w:pPr>
                          </w:p>
                          <w:p w14:paraId="7AEF0BBD" w14:textId="77777777" w:rsidR="00201429" w:rsidRPr="00201429" w:rsidRDefault="00FF3B1E" w:rsidP="00201429">
                            <w:pPr>
                              <w:spacing w:after="0"/>
                              <w:jc w:val="left"/>
                              <w:rPr>
                                <w:rFonts w:asciiTheme="minorHAnsi" w:hAnsiTheme="minorHAnsi" w:cstheme="minorHAnsi"/>
                                <w:sz w:val="18"/>
                                <w:szCs w:val="18"/>
                              </w:rPr>
                            </w:pPr>
                            <w:r w:rsidRPr="00201429">
                              <w:rPr>
                                <w:rFonts w:asciiTheme="minorHAnsi" w:hAnsiTheme="minorHAnsi" w:cstheme="minorHAnsi"/>
                                <w:sz w:val="18"/>
                                <w:szCs w:val="18"/>
                              </w:rPr>
                              <w:t xml:space="preserve">Audiogram depicting a </w:t>
                            </w:r>
                            <w:proofErr w:type="gramStart"/>
                            <w:r w:rsidRPr="00201429">
                              <w:rPr>
                                <w:rFonts w:asciiTheme="minorHAnsi" w:hAnsiTheme="minorHAnsi" w:cstheme="minorHAnsi"/>
                                <w:sz w:val="18"/>
                                <w:szCs w:val="18"/>
                              </w:rPr>
                              <w:t>high-frequency</w:t>
                            </w:r>
                            <w:proofErr w:type="gramEnd"/>
                            <w:r w:rsidRPr="00201429">
                              <w:rPr>
                                <w:rFonts w:asciiTheme="minorHAnsi" w:hAnsiTheme="minorHAnsi" w:cstheme="minorHAnsi"/>
                                <w:sz w:val="18"/>
                                <w:szCs w:val="18"/>
                              </w:rPr>
                              <w:t xml:space="preserve"> sloping sensorineural hearing loss</w:t>
                            </w:r>
                            <w:r w:rsidR="00201429" w:rsidRPr="00201429">
                              <w:rPr>
                                <w:rFonts w:asciiTheme="minorHAnsi" w:hAnsiTheme="minorHAnsi" w:cstheme="minorHAnsi"/>
                                <w:sz w:val="18"/>
                                <w:szCs w:val="18"/>
                              </w:rPr>
                              <w:t xml:space="preserve"> </w:t>
                            </w:r>
                          </w:p>
                          <w:p w14:paraId="68F359DE" w14:textId="412D1E45" w:rsidR="00FF3B1E" w:rsidRPr="00201429" w:rsidRDefault="00201429" w:rsidP="00201429">
                            <w:pPr>
                              <w:spacing w:after="0"/>
                              <w:jc w:val="left"/>
                              <w:rPr>
                                <w:rFonts w:asciiTheme="minorHAnsi" w:hAnsiTheme="minorHAnsi" w:cstheme="minorHAnsi"/>
                                <w:i/>
                                <w:iCs/>
                                <w:sz w:val="18"/>
                                <w:szCs w:val="18"/>
                              </w:rPr>
                            </w:pPr>
                            <w:r w:rsidRPr="00201429">
                              <w:rPr>
                                <w:rFonts w:asciiTheme="minorHAnsi" w:hAnsiTheme="minorHAnsi" w:cstheme="minorHAnsi"/>
                                <w:i/>
                                <w:iCs/>
                                <w:sz w:val="18"/>
                                <w:szCs w:val="18"/>
                              </w:rPr>
                              <w:t>(source: emedicine.medscape.co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248414" id="_x0000_s1027" type="#_x0000_t202" style="position:absolute;left:0;text-align:left;margin-left:107.8pt;margin-top:50.6pt;width:159pt;height:192pt;z-index:251658239;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x+EDwIAAP4DAAAOAAAAZHJzL2Uyb0RvYy54bWysU9tu2zAMfR+wfxD0vthJky0x4hRtug4D&#10;ugvQ7QMUWY6FyaJGKbGzrx8lO2mwvQ3zg0Ca1CF5eLS+7VvDjgq9Blvy6STnTFkJlbb7kn//9vhm&#10;yZkPwlbCgFUlPynPbzevX607V6gZNGAqhYxArC86V/ImBFdkmZeNaoWfgFOWgjVgKwK5uM8qFB2h&#10;tyab5fnbrAOsHIJU3tPfhyHINwm/rpUMX+raq8BMyam3kE5M5y6e2WYtij0K12g5tiH+oYtWaEtF&#10;L1APIgh2QP0XVKslgoc6TCS0GdS1lirNQNNM8z+meW6EU2kWIse7C03+/8HKz8dn9xVZ6O+hpwWm&#10;Ibx7AvnDMwvbRti9ukOErlGiosLTSFnWOV+MVyPVvvARZNd9goqWLA4BElBfYxtZoTkZodMCThfS&#10;VR+YpJ809+omp5Ck2Gx+s5yTE2uI4nzdoQ8fFLQsGiVH2mqCF8cnH4bUc0qsZuFRG5M2ayzrSr5a&#10;zBbDYGB0FYMxzeN+tzXIjiJqI7/PF+e6/jqt1YEUanRb8mUev0EzkY73tkpVgtBmsKlpY0d+IiUD&#10;OaHf9UxXI3mRrh1UJyIMYRAkPSAyGsBfnHUkxpL7nweBijPz0RLpq+l8HtWbnPni3YwcvI7sriPC&#10;SoIqeeBsMLchKX7g5o6WU+tE20snY8skskT8+CCiiq/9lPXybDe/AQAA//8DAFBLAwQUAAYACAAA&#10;ACEA1Opoit0AAAAIAQAADwAAAGRycy9kb3ducmV2LnhtbEyPS2vDMBCE74X8B7GB3hrZ7gPjWg6m&#10;0F4ChSbuXbY2lqkexlJiu7++21N73Jlh9ptyv1jDrjiFwTsB6S4Bhq7zanC9gOb0epcDC1E6JY13&#10;KGDFAPtqc1PKQvnZfeD1GHtGJS4UUoCOcSw4D51GK8POj+jIO/vJykjn1HM1yZnKreFZkjxxKwdH&#10;H7Qc8UVj93W8WAHv5++200NcD2PT5J/roX6bTS3E7Xapn4FFXOJfGH7xCR0qYmr9xanAjAAaEklN&#10;0gwY2fdpTkor4CF/zIBXJf8/oPoBAAD//wMAUEsBAi0AFAAGAAgAAAAhALaDOJL+AAAA4QEAABMA&#10;AAAAAAAAAAAAAAAAAAAAAFtDb250ZW50X1R5cGVzXS54bWxQSwECLQAUAAYACAAAACEAOP0h/9YA&#10;AACUAQAACwAAAAAAAAAAAAAAAAAvAQAAX3JlbHMvLnJlbHNQSwECLQAUAAYACAAAACEAaGMfhA8C&#10;AAD+AwAADgAAAAAAAAAAAAAAAAAuAgAAZHJzL2Uyb0RvYy54bWxQSwECLQAUAAYACAAAACEA1Opo&#10;it0AAAAIAQAADwAAAAAAAAAAAAAAAABpBAAAZHJzL2Rvd25yZXYueG1sUEsFBgAAAAAEAAQA8wAA&#10;AHMFAAAAAA==&#10;" filled="f" strokecolor="#00b050">
                <v:textbox>
                  <w:txbxContent>
                    <w:p w14:paraId="1AFD7AD4" w14:textId="77777777" w:rsidR="00FF3B1E" w:rsidRDefault="00FF3B1E" w:rsidP="00FF3B1E">
                      <w:pPr>
                        <w:jc w:val="left"/>
                        <w:rPr>
                          <w:i/>
                          <w:iCs/>
                          <w:sz w:val="20"/>
                          <w:szCs w:val="20"/>
                        </w:rPr>
                      </w:pPr>
                    </w:p>
                    <w:p w14:paraId="6F226A73" w14:textId="77777777" w:rsidR="00FF3B1E" w:rsidRDefault="00FF3B1E" w:rsidP="00FF3B1E">
                      <w:pPr>
                        <w:jc w:val="left"/>
                        <w:rPr>
                          <w:i/>
                          <w:iCs/>
                          <w:sz w:val="20"/>
                          <w:szCs w:val="20"/>
                        </w:rPr>
                      </w:pPr>
                    </w:p>
                    <w:p w14:paraId="31654173" w14:textId="77777777" w:rsidR="00FF3B1E" w:rsidRPr="00201429" w:rsidRDefault="00FF3B1E" w:rsidP="00FF3B1E">
                      <w:pPr>
                        <w:jc w:val="left"/>
                        <w:rPr>
                          <w:i/>
                          <w:iCs/>
                          <w:sz w:val="16"/>
                          <w:szCs w:val="16"/>
                        </w:rPr>
                      </w:pPr>
                    </w:p>
                    <w:p w14:paraId="7009FE7B" w14:textId="77777777" w:rsidR="00FF3B1E" w:rsidRPr="00201429" w:rsidRDefault="00FF3B1E" w:rsidP="00FF3B1E">
                      <w:pPr>
                        <w:jc w:val="left"/>
                        <w:rPr>
                          <w:i/>
                          <w:iCs/>
                          <w:sz w:val="16"/>
                          <w:szCs w:val="16"/>
                        </w:rPr>
                      </w:pPr>
                    </w:p>
                    <w:p w14:paraId="7694C4F1" w14:textId="77777777" w:rsidR="00FF3B1E" w:rsidRPr="00201429" w:rsidRDefault="00FF3B1E" w:rsidP="00FF3B1E">
                      <w:pPr>
                        <w:jc w:val="left"/>
                        <w:rPr>
                          <w:i/>
                          <w:iCs/>
                          <w:sz w:val="16"/>
                          <w:szCs w:val="16"/>
                        </w:rPr>
                      </w:pPr>
                    </w:p>
                    <w:p w14:paraId="6F336911" w14:textId="77777777" w:rsidR="00FF3B1E" w:rsidRPr="00201429" w:rsidRDefault="00FF3B1E" w:rsidP="00FF3B1E">
                      <w:pPr>
                        <w:jc w:val="left"/>
                        <w:rPr>
                          <w:i/>
                          <w:iCs/>
                          <w:sz w:val="16"/>
                          <w:szCs w:val="16"/>
                        </w:rPr>
                      </w:pPr>
                    </w:p>
                    <w:p w14:paraId="49836152" w14:textId="77777777" w:rsidR="00201429" w:rsidRDefault="00201429" w:rsidP="00FF3B1E">
                      <w:pPr>
                        <w:jc w:val="left"/>
                        <w:rPr>
                          <w:i/>
                          <w:iCs/>
                          <w:sz w:val="20"/>
                          <w:szCs w:val="20"/>
                        </w:rPr>
                      </w:pPr>
                    </w:p>
                    <w:p w14:paraId="7AEF0BBD" w14:textId="77777777" w:rsidR="00201429" w:rsidRPr="00201429" w:rsidRDefault="00FF3B1E" w:rsidP="00201429">
                      <w:pPr>
                        <w:spacing w:after="0"/>
                        <w:jc w:val="left"/>
                        <w:rPr>
                          <w:rFonts w:asciiTheme="minorHAnsi" w:hAnsiTheme="minorHAnsi" w:cstheme="minorHAnsi"/>
                          <w:sz w:val="18"/>
                          <w:szCs w:val="18"/>
                        </w:rPr>
                      </w:pPr>
                      <w:r w:rsidRPr="00201429">
                        <w:rPr>
                          <w:rFonts w:asciiTheme="minorHAnsi" w:hAnsiTheme="minorHAnsi" w:cstheme="minorHAnsi"/>
                          <w:sz w:val="18"/>
                          <w:szCs w:val="18"/>
                        </w:rPr>
                        <w:t xml:space="preserve">Audiogram depicting a </w:t>
                      </w:r>
                      <w:proofErr w:type="gramStart"/>
                      <w:r w:rsidRPr="00201429">
                        <w:rPr>
                          <w:rFonts w:asciiTheme="minorHAnsi" w:hAnsiTheme="minorHAnsi" w:cstheme="minorHAnsi"/>
                          <w:sz w:val="18"/>
                          <w:szCs w:val="18"/>
                        </w:rPr>
                        <w:t>high-frequency</w:t>
                      </w:r>
                      <w:proofErr w:type="gramEnd"/>
                      <w:r w:rsidRPr="00201429">
                        <w:rPr>
                          <w:rFonts w:asciiTheme="minorHAnsi" w:hAnsiTheme="minorHAnsi" w:cstheme="minorHAnsi"/>
                          <w:sz w:val="18"/>
                          <w:szCs w:val="18"/>
                        </w:rPr>
                        <w:t xml:space="preserve"> sloping sensorineural hearing loss</w:t>
                      </w:r>
                      <w:r w:rsidR="00201429" w:rsidRPr="00201429">
                        <w:rPr>
                          <w:rFonts w:asciiTheme="minorHAnsi" w:hAnsiTheme="minorHAnsi" w:cstheme="minorHAnsi"/>
                          <w:sz w:val="18"/>
                          <w:szCs w:val="18"/>
                        </w:rPr>
                        <w:t xml:space="preserve"> </w:t>
                      </w:r>
                    </w:p>
                    <w:p w14:paraId="68F359DE" w14:textId="412D1E45" w:rsidR="00FF3B1E" w:rsidRPr="00201429" w:rsidRDefault="00201429" w:rsidP="00201429">
                      <w:pPr>
                        <w:spacing w:after="0"/>
                        <w:jc w:val="left"/>
                        <w:rPr>
                          <w:rFonts w:asciiTheme="minorHAnsi" w:hAnsiTheme="minorHAnsi" w:cstheme="minorHAnsi"/>
                          <w:i/>
                          <w:iCs/>
                          <w:sz w:val="18"/>
                          <w:szCs w:val="18"/>
                        </w:rPr>
                      </w:pPr>
                      <w:r w:rsidRPr="00201429">
                        <w:rPr>
                          <w:rFonts w:asciiTheme="minorHAnsi" w:hAnsiTheme="minorHAnsi" w:cstheme="minorHAnsi"/>
                          <w:i/>
                          <w:iCs/>
                          <w:sz w:val="18"/>
                          <w:szCs w:val="18"/>
                        </w:rPr>
                        <w:t>(source: emedicine.medscape.com)</w:t>
                      </w:r>
                    </w:p>
                  </w:txbxContent>
                </v:textbox>
                <w10:wrap type="square" anchorx="margin"/>
              </v:shape>
            </w:pict>
          </mc:Fallback>
        </mc:AlternateContent>
      </w:r>
      <w:r w:rsidR="00C74852" w:rsidRPr="00C74852">
        <w:t xml:space="preserve">The </w:t>
      </w:r>
      <w:r w:rsidR="00C74852" w:rsidRPr="003760DD">
        <w:rPr>
          <w:b/>
          <w:bCs/>
        </w:rPr>
        <w:t>primary outcome is hearing thresholds</w:t>
      </w:r>
      <w:r w:rsidR="00C74852" w:rsidRPr="00C74852">
        <w:t>, measured in decibels (dB) using pure-tone audiometry.</w:t>
      </w:r>
      <w:r w:rsidR="003760DD">
        <w:t xml:space="preserve"> </w:t>
      </w:r>
      <w:r w:rsidR="003760DD" w:rsidRPr="003760DD">
        <w:t>Hearing threshold refers to the quietest sound a person can hear at a given frequency</w:t>
      </w:r>
      <w:r w:rsidR="003760DD">
        <w:t xml:space="preserve"> and </w:t>
      </w:r>
      <w:r w:rsidR="00C74852" w:rsidRPr="00C74852">
        <w:t>will be analyzed as a continuous variable to provide sensitive and precise assessment across the frequency spectrum.</w:t>
      </w:r>
      <w:r w:rsidR="003760DD">
        <w:t xml:space="preserve"> </w:t>
      </w:r>
    </w:p>
    <w:p w14:paraId="33021A9D" w14:textId="450A6634" w:rsidR="00C74852" w:rsidRPr="00C74852" w:rsidRDefault="00FF3B1E" w:rsidP="00C74852">
      <w:pPr>
        <w:spacing w:after="0"/>
      </w:pPr>
      <w:r>
        <w:rPr>
          <w:noProof/>
        </w:rPr>
        <w:drawing>
          <wp:anchor distT="0" distB="0" distL="114300" distR="114300" simplePos="0" relativeHeight="251660288" behindDoc="0" locked="0" layoutInCell="1" allowOverlap="1" wp14:anchorId="53CE81D7" wp14:editId="6F22ADD3">
            <wp:simplePos x="0" y="0"/>
            <wp:positionH relativeFrom="margin">
              <wp:posOffset>4098290</wp:posOffset>
            </wp:positionH>
            <wp:positionV relativeFrom="paragraph">
              <wp:posOffset>79375</wp:posOffset>
            </wp:positionV>
            <wp:extent cx="1981835" cy="1733550"/>
            <wp:effectExtent l="0" t="0" r="0" b="0"/>
            <wp:wrapSquare wrapText="bothSides"/>
            <wp:docPr id="1568003955" name="Bilde 3" descr="Et bilde som inneholder tekst, diagram, line, nummer&#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003955" name="Bilde 3" descr="Et bilde som inneholder tekst, diagram, line, nummer&#10;&#10;KI-generert innhold kan være feil."/>
                    <pic:cNvPicPr>
                      <a:picLocks noChangeAspect="1" noChangeArrowheads="1"/>
                    </pic:cNvPicPr>
                  </pic:nvPicPr>
                  <pic:blipFill rotWithShape="1">
                    <a:blip r:embed="rId12">
                      <a:extLst>
                        <a:ext uri="{28A0092B-C50C-407E-A947-70E740481C1C}">
                          <a14:useLocalDpi xmlns:a14="http://schemas.microsoft.com/office/drawing/2010/main" val="0"/>
                        </a:ext>
                      </a:extLst>
                    </a:blip>
                    <a:srcRect l="4651" t="3395" r="5810" b="10841"/>
                    <a:stretch/>
                  </pic:blipFill>
                  <pic:spPr bwMode="auto">
                    <a:xfrm>
                      <a:off x="0" y="0"/>
                      <a:ext cx="1981835" cy="1733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74852" w:rsidRPr="00C74852">
        <w:t>Secondary outcomes include:</w:t>
      </w:r>
    </w:p>
    <w:p w14:paraId="72C3CBC1" w14:textId="2D6BBBDC" w:rsidR="00C74852" w:rsidRPr="00C74852" w:rsidRDefault="00C74852" w:rsidP="00C74852">
      <w:pPr>
        <w:pStyle w:val="ListParagraph"/>
        <w:numPr>
          <w:ilvl w:val="0"/>
          <w:numId w:val="10"/>
        </w:numPr>
      </w:pPr>
      <w:r w:rsidRPr="00C74852">
        <w:t>Tinnitus (self-reported, binary)</w:t>
      </w:r>
    </w:p>
    <w:p w14:paraId="572502F8" w14:textId="41C1C03D" w:rsidR="00C17DA2" w:rsidRDefault="00C17DA2" w:rsidP="00C74852">
      <w:pPr>
        <w:pStyle w:val="ListParagraph"/>
        <w:numPr>
          <w:ilvl w:val="0"/>
          <w:numId w:val="10"/>
        </w:numPr>
      </w:pPr>
      <w:r w:rsidRPr="00C17DA2">
        <w:t xml:space="preserve">Categorical hearing loss defined according to WHO criteria, </w:t>
      </w:r>
      <w:r w:rsidR="00201429">
        <w:t>i.e.,</w:t>
      </w:r>
      <w:r w:rsidRPr="00C17DA2">
        <w:t xml:space="preserve"> a</w:t>
      </w:r>
      <w:r w:rsidR="00201429">
        <w:t xml:space="preserve"> </w:t>
      </w:r>
      <w:r w:rsidRPr="00C17DA2">
        <w:t>hearing threshold above 25 dB across key speech frequencies (0.5, 1, 2, and 4 kHz) in the better-hearing ear.</w:t>
      </w:r>
    </w:p>
    <w:p w14:paraId="4D433336" w14:textId="443E39E1" w:rsidR="00C74852" w:rsidRPr="00C74852" w:rsidRDefault="00C74852" w:rsidP="00C74852">
      <w:pPr>
        <w:pStyle w:val="ListParagraph"/>
        <w:numPr>
          <w:ilvl w:val="0"/>
          <w:numId w:val="10"/>
        </w:numPr>
      </w:pPr>
      <w:r w:rsidRPr="00C74852">
        <w:t>Frequency-specific hearing thresholds (low vs. high frequencies)</w:t>
      </w:r>
      <w:r>
        <w:t>,</w:t>
      </w:r>
      <w:r w:rsidRPr="00C74852">
        <w:t xml:space="preserve"> </w:t>
      </w:r>
      <w:r>
        <w:t xml:space="preserve">since </w:t>
      </w:r>
      <w:r w:rsidRPr="00D03603">
        <w:t>studies suggest that high-frequency hearing loss is particularly common in ARDs</w:t>
      </w:r>
      <w:r>
        <w:t xml:space="preserve"> </w:t>
      </w:r>
      <w:r>
        <w:fldChar w:fldCharType="begin">
          <w:fldData xml:space="preserve">PEVuZE5vdGU+PENpdGU+PEF1dGhvcj5LaWFrb2p1cmk8L0F1dGhvcj48WWVhcj4yMDE5PC9ZZWFy
PjxSZWNOdW0+NTc4OTwvUmVjTnVtPjxEaXNwbGF5VGV4dD4oS2lha29qdXJpPHN0eWxlIGZhY2U9
Iml0YWxpYyI+IGV0IGFsLjwvc3R5bGU+IDIwMTksIFlhbjxzdHlsZSBmYWNlPSJpdGFsaWMiPiBl
dCBhbC48L3N0eWxlPiAyMDIxKTwvRGlzcGxheVRleHQ+PHJlY29yZD48cmVjLW51bWJlcj41Nzg5
PC9yZWMtbnVtYmVyPjxmb3JlaWduLWtleXM+PGtleSBhcHA9IkVOIiBkYi1pZD0iMHRkZnoyd3Ju
d3RyZmxlZXAwZDV4NXNod2YydzBlc3dldmZhIiB0aW1lc3RhbXA9IjAiPjU3ODk8L2tleT48L2Zv
cmVpZ24ta2V5cz48cmVmLXR5cGUgbmFtZT0iSm91cm5hbCBBcnRpY2xlIj4xNzwvcmVmLXR5cGU+
PGNvbnRyaWJ1dG9ycz48YXV0aG9ycz48YXV0aG9yPktpYWtvanVyaSwgSy48L2F1dGhvcj48YXV0
aG9yPllvdXNlZiBHaGFoYXJpLCBCLjwvYXV0aG9yPjxhdXRob3I+U29sdGFucGFyYXN0LCBTLjwv
YXV0aG9yPjxhdXRob3I+TW9uYWRpLCBNLjwvYXV0aG9yPjwvYXV0aG9ycz48L2NvbnRyaWJ1dG9y
cz48YXV0aC1hZGRyZXNzPkRlcGFydG1lbnQgb2YgRU5UIEJhYm9sIFVuaXZlcnNpdHkgb2YgTWVk
aWNhbCBTY2llbmNlcywgQmFib2wsIElyYW4uJiN4RDtEZXBhcnRtZW50IG9mIEludGVybmFsIE1l
ZGljaW5lLCBCYWJvbCBVbml2ZXJzaXR5IG9mIE1lZGljYWwgU2NpZW5jZXMsIEJhYm9sLCBJcmFu
LiYjeEQ7RGVwYXJ0bWVudCBvZiBBdWRpb2xvZ3ksIFNjaG9vbCBvZiBSZWhhYmlsaXRhdGlvbiwg
SXJhbiBVbml2ZXJzaXR5IG9mIE1lZGljYWwgU2NpZW5jZXMsIFRlaHJhbiwgSXJhbi48L2F1dGgt
YWRkcmVzcz48dGl0bGVzPjx0aXRsZT5IZWFyaW5nIHN0YXR1cyBpbiBwYXRpZW50cyB3aXRoIHJo
ZXVtYXRvaWQgYXJ0aHJpdGlzPC90aXRsZT48c2Vjb25kYXJ5LXRpdGxlPkNhc3BpYW4gSiBJbnRl
cm4gTWVkPC9zZWNvbmRhcnktdGl0bGU+PC90aXRsZXM+PHBhZ2VzPjQ0Ny00NTE8L3BhZ2VzPjx2
b2x1bWU+MTA8L3ZvbHVtZT48bnVtYmVyPjQ8L251bWJlcj48a2V5d29yZHM+PGtleXdvcmQ+QXVk
aW9tZXRyeTwva2V5d29yZD48a2V5d29yZD5IZWFyaW5nIGxvc3M8L2tleXdvcmQ+PGtleXdvcmQ+
UmhldW1hdG9pZCBhcnRocml0aXM8L2tleXdvcmQ+PGtleXdvcmQ+U2Vuc29yaW5ldXJhbCBoZWFy
aW5nIGxvc3M8L2tleXdvcmQ+PGtleXdvcmQ+U3BlZWNoIHBlcmNlcHRpb248L2tleXdvcmQ+PGtl
eXdvcmQ+VHltcGFub21ldHJ5PC9rZXl3b3JkPjwva2V5d29yZHM+PGRhdGVzPjx5ZWFyPjIwMTk8
L3llYXI+PHB1Yi1kYXRlcz48ZGF0ZT5GYWxsPC9kYXRlPjwvcHViLWRhdGVzPjwvZGF0ZXM+PGlz
Ym4+MjAwOC02MTY0IChQcmludCkmI3hEOzIwMDgtNjE2NDwvaXNibj48YWNjZXNzaW9uLW51bT4z
MTgxNDk0NDwvYWNjZXNzaW9uLW51bT48dXJscz48cmVsYXRlZC11cmxzPjx1cmw+aHR0cDovL2Nh
c3BqaW0uY29tL2ZpbGVzL3NpdGUxL3VzZXJfZmlsZXNfNjk0MmY2L3NhbmF6LUEtMTAtMTIzMC0x
LWMzYzBhMDMucGRmPC91cmw+PC9yZWxhdGVkLXVybHM+PC91cmxzPjxjdXN0b20xPlRoZSBhdXRo
b3ImYXBvcztzIGRlY2xhcmUgdGhhdCB0aGV5IGhhdmUgbm8gY29tcGV0aW5nIGludGVyZXN0Ljwv
Y3VzdG9tMT48Y3VzdG9tMj5QTUM2ODU2OTIwPC9jdXN0b20yPjxlbGVjdHJvbmljLXJlc291cmNl
LW51bT4xMC4yMjA4OC9jamltLjEwLjQuNDQ3PC9lbGVjdHJvbmljLXJlc291cmNlLW51bT48cmVt
b3RlLWRhdGFiYXNlLXByb3ZpZGVyPk5MTTwvcmVtb3RlLWRhdGFiYXNlLXByb3ZpZGVyPjxsYW5n
dWFnZT5lbmc8L2xhbmd1YWdlPjwvcmVjb3JkPjwvQ2l0ZT48Q2l0ZT48QXV0aG9yPllhbjwvQXV0
aG9yPjxZZWFyPjIwMjE8L1llYXI+PFJlY051bT41Nzg4PC9SZWNOdW0+PHJlY29yZD48cmVjLW51
bWJlcj41Nzg4PC9yZWMtbnVtYmVyPjxmb3JlaWduLWtleXM+PGtleSBhcHA9IkVOIiBkYi1pZD0i
MHRkZnoyd3Jud3RyZmxlZXAwZDV4NXNod2YydzBlc3dldmZhIiB0aW1lc3RhbXA9IjAiPjU3ODg8
L2tleT48L2ZvcmVpZ24ta2V5cz48cmVmLXR5cGUgbmFtZT0iSm91cm5hbCBBcnRpY2xlIj4xNzwv
cmVmLXR5cGU+PGNvbnRyaWJ1dG9ycz48YXV0aG9ycz48YXV0aG9yPllhbiwgRi48L2F1dGhvcj48
YXV0aG9yPlJlZGR5LCBQLiBELjwvYXV0aG9yPjxhdXRob3I+Tmd1eWVuLCBTLiBBLjwvYXV0aG9y
PjxhdXRob3I+V2FyZCwgQy48L2F1dGhvcj48YXV0aG9yPk1leWVyLCBULiBBLjwvYXV0aG9yPjwv
YXV0aG9ycz48L2NvbnRyaWJ1dG9ycz48YXV0aC1hZGRyZXNzPkYuIFlhbiwgQkEsIFAuRC4gUmVk
ZHksIEJTLCBTLkEuIE5ndXllbiwgTUQsIFQuQS4gTWV5ZXIsIE1ELCBQaEQsIERlcGFydG1lbnQg
b2YgT3RvbGFyeW5nb2xvZ3ktSGVhZCBhbmQgTmVjayBTdXJnZXJ5LCBNZWRpY2FsIFVuaXZlcnNp
dHkgb2YgU291dGggQ2Fyb2xpbmE7IHlhbmZAbXVzYy5lZHUuJiN4RDtGLiBZYW4sIEJBLCBQLkQu
IFJlZGR5LCBCUywgUy5BLiBOZ3V5ZW4sIE1ELCBULkEuIE1leWVyLCBNRCwgUGhELCBEZXBhcnRt
ZW50IG9mIE90b2xhcnluZ29sb2d5LUhlYWQgYW5kIE5lY2sgU3VyZ2VyeSwgTWVkaWNhbCBVbml2
ZXJzaXR5IG9mIFNvdXRoIENhcm9saW5hLiYjeEQ7Qy4gV2FyZCwgTUQsIERlcGFydG1lbnQgb2Yg
TWVkaWNpbmUsIERpdmlzaW9uIG9mIFJoZXVtYXRvbG9neSwgTWVkaWNhbCBVbml2ZXJzaXR5IG9m
IFNvdXRoIENhcm9saW5hLCBDaGFybGVzdG9uLCBTb3V0aCBDYXJvbGluYSwgVVNBLjwvYXV0aC1h
ZGRyZXNzPjx0aXRsZXM+PHRpdGxlPkhlYXJpbmcgTG9zcyBpbiBQYXRpZW50cyBXaXRoIEFua3ls
b3NpbmcgU3BvbmR5bGl0aXM6IEEgU3lzdGVtYXRpYyBSZXZpZXcgYW5kIE1ldGFhbmFseXNpczwv
dGl0bGU+PHNlY29uZGFyeS10aXRsZT5KIFJoZXVtYXRvbDwvc2Vjb25kYXJ5LXRpdGxlPjwvdGl0
bGVzPjxwYWdlcz40MC00NzwvcGFnZXM+PHZvbHVtZT40ODwvdm9sdW1lPjxudW1iZXI+MTwvbnVt
YmVyPjxlZGl0aW9uPjIwMjAwNTE1PC9lZGl0aW9uPjxrZXl3b3Jkcz48a2V5d29yZD4qSGVhcmlu
ZyBMb3NzL2VwaWRlbWlvbG9neS9ldGlvbG9neTwva2V5d29yZD48a2V5d29yZD5IdW1hbnM8L2tl
eXdvcmQ+PGtleXdvcmQ+UHJldmFsZW5jZTwva2V5d29yZD48a2V5d29yZD4qU3BvbmR5bGl0aXMs
IEFua3lsb3NpbmcvY29tcGxpY2F0aW9ucy9lcGlkZW1pb2xvZ3k8L2tleXdvcmQ+PGtleXdvcmQ+
YW5reWxvc2luZyBzcG9uZHlsaXRpczwva2V5d29yZD48a2V5d29yZD5oZWFyaW5nIGxvc3M8L2tl
eXdvcmQ+PGtleXdvcmQ+aGlnaC1mcmVxdWVuY3kgaGVhcmluZyBsb3NzPC9rZXl3b3JkPjxrZXl3
b3JkPnNwb25keWxvYXJ0aHJpdGlzPC9rZXl3b3JkPjwva2V5d29yZHM+PGRhdGVzPjx5ZWFyPjIw
MjE8L3llYXI+PHB1Yi1kYXRlcz48ZGF0ZT5KYW4gMTwvZGF0ZT48L3B1Yi1kYXRlcz48L2RhdGVz
Pjxpc2JuPjAzMTUtMTYyeDwvaXNibj48YWNjZXNzaW9uLW51bT4zMjQxNDk1NTwvYWNjZXNzaW9u
LW51bT48dXJscz48cmVsYXRlZC11cmxzPjx1cmw+aHR0cHM6Ly93d3cuanJoZXVtLm9yZy9jb250
ZW50L2pyaGV1bS80OC8xLzQwLmZ1bGwucGRmPC91cmw+PC9yZWxhdGVkLXVybHM+PC91cmxzPjxl
bGVjdHJvbmljLXJlc291cmNlLW51bT4xMC4zODk5L2pyaGV1bS4yMDAyNzY8L2VsZWN0cm9uaWMt
cmVzb3VyY2UtbnVtPjxyZW1vdGUtZGF0YWJhc2UtcHJvdmlkZXI+TkxNPC9yZW1vdGUtZGF0YWJh
c2UtcHJvdmlkZXI+PGxhbmd1YWdlPmVuZzwvbGFuZ3VhZ2U+PC9yZWNvcmQ+PC9DaXRlPjwvRW5k
Tm90ZT5=
</w:fldData>
        </w:fldChar>
      </w:r>
      <w:r>
        <w:instrText xml:space="preserve"> ADDIN EN.CITE </w:instrText>
      </w:r>
      <w:r>
        <w:fldChar w:fldCharType="begin">
          <w:fldData xml:space="preserve">PEVuZE5vdGU+PENpdGU+PEF1dGhvcj5LaWFrb2p1cmk8L0F1dGhvcj48WWVhcj4yMDE5PC9ZZWFy
PjxSZWNOdW0+NTc4OTwvUmVjTnVtPjxEaXNwbGF5VGV4dD4oS2lha29qdXJpPHN0eWxlIGZhY2U9
Iml0YWxpYyI+IGV0IGFsLjwvc3R5bGU+IDIwMTksIFlhbjxzdHlsZSBmYWNlPSJpdGFsaWMiPiBl
dCBhbC48L3N0eWxlPiAyMDIxKTwvRGlzcGxheVRleHQ+PHJlY29yZD48cmVjLW51bWJlcj41Nzg5
PC9yZWMtbnVtYmVyPjxmb3JlaWduLWtleXM+PGtleSBhcHA9IkVOIiBkYi1pZD0iMHRkZnoyd3Ju
d3RyZmxlZXAwZDV4NXNod2YydzBlc3dldmZhIiB0aW1lc3RhbXA9IjAiPjU3ODk8L2tleT48L2Zv
cmVpZ24ta2V5cz48cmVmLXR5cGUgbmFtZT0iSm91cm5hbCBBcnRpY2xlIj4xNzwvcmVmLXR5cGU+
PGNvbnRyaWJ1dG9ycz48YXV0aG9ycz48YXV0aG9yPktpYWtvanVyaSwgSy48L2F1dGhvcj48YXV0
aG9yPllvdXNlZiBHaGFoYXJpLCBCLjwvYXV0aG9yPjxhdXRob3I+U29sdGFucGFyYXN0LCBTLjwv
YXV0aG9yPjxhdXRob3I+TW9uYWRpLCBNLjwvYXV0aG9yPjwvYXV0aG9ycz48L2NvbnRyaWJ1dG9y
cz48YXV0aC1hZGRyZXNzPkRlcGFydG1lbnQgb2YgRU5UIEJhYm9sIFVuaXZlcnNpdHkgb2YgTWVk
aWNhbCBTY2llbmNlcywgQmFib2wsIElyYW4uJiN4RDtEZXBhcnRtZW50IG9mIEludGVybmFsIE1l
ZGljaW5lLCBCYWJvbCBVbml2ZXJzaXR5IG9mIE1lZGljYWwgU2NpZW5jZXMsIEJhYm9sLCBJcmFu
LiYjeEQ7RGVwYXJ0bWVudCBvZiBBdWRpb2xvZ3ksIFNjaG9vbCBvZiBSZWhhYmlsaXRhdGlvbiwg
SXJhbiBVbml2ZXJzaXR5IG9mIE1lZGljYWwgU2NpZW5jZXMsIFRlaHJhbiwgSXJhbi48L2F1dGgt
YWRkcmVzcz48dGl0bGVzPjx0aXRsZT5IZWFyaW5nIHN0YXR1cyBpbiBwYXRpZW50cyB3aXRoIHJo
ZXVtYXRvaWQgYXJ0aHJpdGlzPC90aXRsZT48c2Vjb25kYXJ5LXRpdGxlPkNhc3BpYW4gSiBJbnRl
cm4gTWVkPC9zZWNvbmRhcnktdGl0bGU+PC90aXRsZXM+PHBhZ2VzPjQ0Ny00NTE8L3BhZ2VzPjx2
b2x1bWU+MTA8L3ZvbHVtZT48bnVtYmVyPjQ8L251bWJlcj48a2V5d29yZHM+PGtleXdvcmQ+QXVk
aW9tZXRyeTwva2V5d29yZD48a2V5d29yZD5IZWFyaW5nIGxvc3M8L2tleXdvcmQ+PGtleXdvcmQ+
UmhldW1hdG9pZCBhcnRocml0aXM8L2tleXdvcmQ+PGtleXdvcmQ+U2Vuc29yaW5ldXJhbCBoZWFy
aW5nIGxvc3M8L2tleXdvcmQ+PGtleXdvcmQ+U3BlZWNoIHBlcmNlcHRpb248L2tleXdvcmQ+PGtl
eXdvcmQ+VHltcGFub21ldHJ5PC9rZXl3b3JkPjwva2V5d29yZHM+PGRhdGVzPjx5ZWFyPjIwMTk8
L3llYXI+PHB1Yi1kYXRlcz48ZGF0ZT5GYWxsPC9kYXRlPjwvcHViLWRhdGVzPjwvZGF0ZXM+PGlz
Ym4+MjAwOC02MTY0IChQcmludCkmI3hEOzIwMDgtNjE2NDwvaXNibj48YWNjZXNzaW9uLW51bT4z
MTgxNDk0NDwvYWNjZXNzaW9uLW51bT48dXJscz48cmVsYXRlZC11cmxzPjx1cmw+aHR0cDovL2Nh
c3BqaW0uY29tL2ZpbGVzL3NpdGUxL3VzZXJfZmlsZXNfNjk0MmY2L3NhbmF6LUEtMTAtMTIzMC0x
LWMzYzBhMDMucGRmPC91cmw+PC9yZWxhdGVkLXVybHM+PC91cmxzPjxjdXN0b20xPlRoZSBhdXRo
b3ImYXBvcztzIGRlY2xhcmUgdGhhdCB0aGV5IGhhdmUgbm8gY29tcGV0aW5nIGludGVyZXN0Ljwv
Y3VzdG9tMT48Y3VzdG9tMj5QTUM2ODU2OTIwPC9jdXN0b20yPjxlbGVjdHJvbmljLXJlc291cmNl
LW51bT4xMC4yMjA4OC9jamltLjEwLjQuNDQ3PC9lbGVjdHJvbmljLXJlc291cmNlLW51bT48cmVt
b3RlLWRhdGFiYXNlLXByb3ZpZGVyPk5MTTwvcmVtb3RlLWRhdGFiYXNlLXByb3ZpZGVyPjxsYW5n
dWFnZT5lbmc8L2xhbmd1YWdlPjwvcmVjb3JkPjwvQ2l0ZT48Q2l0ZT48QXV0aG9yPllhbjwvQXV0
aG9yPjxZZWFyPjIwMjE8L1llYXI+PFJlY051bT41Nzg4PC9SZWNOdW0+PHJlY29yZD48cmVjLW51
bWJlcj41Nzg4PC9yZWMtbnVtYmVyPjxmb3JlaWduLWtleXM+PGtleSBhcHA9IkVOIiBkYi1pZD0i
MHRkZnoyd3Jud3RyZmxlZXAwZDV4NXNod2YydzBlc3dldmZhIiB0aW1lc3RhbXA9IjAiPjU3ODg8
L2tleT48L2ZvcmVpZ24ta2V5cz48cmVmLXR5cGUgbmFtZT0iSm91cm5hbCBBcnRpY2xlIj4xNzwv
cmVmLXR5cGU+PGNvbnRyaWJ1dG9ycz48YXV0aG9ycz48YXV0aG9yPllhbiwgRi48L2F1dGhvcj48
YXV0aG9yPlJlZGR5LCBQLiBELjwvYXV0aG9yPjxhdXRob3I+Tmd1eWVuLCBTLiBBLjwvYXV0aG9y
PjxhdXRob3I+V2FyZCwgQy48L2F1dGhvcj48YXV0aG9yPk1leWVyLCBULiBBLjwvYXV0aG9yPjwv
YXV0aG9ycz48L2NvbnRyaWJ1dG9ycz48YXV0aC1hZGRyZXNzPkYuIFlhbiwgQkEsIFAuRC4gUmVk
ZHksIEJTLCBTLkEuIE5ndXllbiwgTUQsIFQuQS4gTWV5ZXIsIE1ELCBQaEQsIERlcGFydG1lbnQg
b2YgT3RvbGFyeW5nb2xvZ3ktSGVhZCBhbmQgTmVjayBTdXJnZXJ5LCBNZWRpY2FsIFVuaXZlcnNp
dHkgb2YgU291dGggQ2Fyb2xpbmE7IHlhbmZAbXVzYy5lZHUuJiN4RDtGLiBZYW4sIEJBLCBQLkQu
IFJlZGR5LCBCUywgUy5BLiBOZ3V5ZW4sIE1ELCBULkEuIE1leWVyLCBNRCwgUGhELCBEZXBhcnRt
ZW50IG9mIE90b2xhcnluZ29sb2d5LUhlYWQgYW5kIE5lY2sgU3VyZ2VyeSwgTWVkaWNhbCBVbml2
ZXJzaXR5IG9mIFNvdXRoIENhcm9saW5hLiYjeEQ7Qy4gV2FyZCwgTUQsIERlcGFydG1lbnQgb2Yg
TWVkaWNpbmUsIERpdmlzaW9uIG9mIFJoZXVtYXRvbG9neSwgTWVkaWNhbCBVbml2ZXJzaXR5IG9m
IFNvdXRoIENhcm9saW5hLCBDaGFybGVzdG9uLCBTb3V0aCBDYXJvbGluYSwgVVNBLjwvYXV0aC1h
ZGRyZXNzPjx0aXRsZXM+PHRpdGxlPkhlYXJpbmcgTG9zcyBpbiBQYXRpZW50cyBXaXRoIEFua3ls
b3NpbmcgU3BvbmR5bGl0aXM6IEEgU3lzdGVtYXRpYyBSZXZpZXcgYW5kIE1ldGFhbmFseXNpczwv
dGl0bGU+PHNlY29uZGFyeS10aXRsZT5KIFJoZXVtYXRvbDwvc2Vjb25kYXJ5LXRpdGxlPjwvdGl0
bGVzPjxwYWdlcz40MC00NzwvcGFnZXM+PHZvbHVtZT40ODwvdm9sdW1lPjxudW1iZXI+MTwvbnVt
YmVyPjxlZGl0aW9uPjIwMjAwNTE1PC9lZGl0aW9uPjxrZXl3b3Jkcz48a2V5d29yZD4qSGVhcmlu
ZyBMb3NzL2VwaWRlbWlvbG9neS9ldGlvbG9neTwva2V5d29yZD48a2V5d29yZD5IdW1hbnM8L2tl
eXdvcmQ+PGtleXdvcmQ+UHJldmFsZW5jZTwva2V5d29yZD48a2V5d29yZD4qU3BvbmR5bGl0aXMs
IEFua3lsb3NpbmcvY29tcGxpY2F0aW9ucy9lcGlkZW1pb2xvZ3k8L2tleXdvcmQ+PGtleXdvcmQ+
YW5reWxvc2luZyBzcG9uZHlsaXRpczwva2V5d29yZD48a2V5d29yZD5oZWFyaW5nIGxvc3M8L2tl
eXdvcmQ+PGtleXdvcmQ+aGlnaC1mcmVxdWVuY3kgaGVhcmluZyBsb3NzPC9rZXl3b3JkPjxrZXl3
b3JkPnNwb25keWxvYXJ0aHJpdGlzPC9rZXl3b3JkPjwva2V5d29yZHM+PGRhdGVzPjx5ZWFyPjIw
MjE8L3llYXI+PHB1Yi1kYXRlcz48ZGF0ZT5KYW4gMTwvZGF0ZT48L3B1Yi1kYXRlcz48L2RhdGVz
Pjxpc2JuPjAzMTUtMTYyeDwvaXNibj48YWNjZXNzaW9uLW51bT4zMjQxNDk1NTwvYWNjZXNzaW9u
LW51bT48dXJscz48cmVsYXRlZC11cmxzPjx1cmw+aHR0cHM6Ly93d3cuanJoZXVtLm9yZy9jb250
ZW50L2pyaGV1bS80OC8xLzQwLmZ1bGwucGRmPC91cmw+PC9yZWxhdGVkLXVybHM+PC91cmxzPjxl
bGVjdHJvbmljLXJlc291cmNlLW51bT4xMC4zODk5L2pyaGV1bS4yMDAyNzY8L2VsZWN0cm9uaWMt
cmVzb3VyY2UtbnVtPjxyZW1vdGUtZGF0YWJhc2UtcHJvdmlkZXI+TkxNPC9yZW1vdGUtZGF0YWJh
c2UtcHJvdmlkZXI+PGxhbmd1YWdlPmVuZzwvbGFuZ3VhZ2U+PC9yZWNvcmQ+PC9DaXRlPjwvRW5k
Tm90ZT5=
</w:fldData>
        </w:fldChar>
      </w:r>
      <w:r>
        <w:instrText xml:space="preserve"> ADDIN EN.CITE.DATA </w:instrText>
      </w:r>
      <w:r>
        <w:fldChar w:fldCharType="end"/>
      </w:r>
      <w:r>
        <w:fldChar w:fldCharType="separate"/>
      </w:r>
      <w:r>
        <w:rPr>
          <w:noProof/>
        </w:rPr>
        <w:t>(Kiakojuri</w:t>
      </w:r>
      <w:r w:rsidRPr="00C549CD">
        <w:rPr>
          <w:i/>
          <w:noProof/>
        </w:rPr>
        <w:t xml:space="preserve"> et al.</w:t>
      </w:r>
      <w:r>
        <w:rPr>
          <w:noProof/>
        </w:rPr>
        <w:t xml:space="preserve"> 2019, Yan</w:t>
      </w:r>
      <w:r w:rsidRPr="00C549CD">
        <w:rPr>
          <w:i/>
          <w:noProof/>
        </w:rPr>
        <w:t xml:space="preserve"> et al.</w:t>
      </w:r>
      <w:r>
        <w:rPr>
          <w:noProof/>
        </w:rPr>
        <w:t xml:space="preserve"> 2021)</w:t>
      </w:r>
      <w:r>
        <w:fldChar w:fldCharType="end"/>
      </w:r>
      <w:r w:rsidRPr="00D03603">
        <w:t>.</w:t>
      </w:r>
    </w:p>
    <w:p w14:paraId="1725A8E4" w14:textId="110EAD91" w:rsidR="00FF3B1E" w:rsidRDefault="00C74852" w:rsidP="00C74852">
      <w:r w:rsidRPr="00C74852">
        <w:t>These outcomes reflect different dimensions of hearing impairment and allow for clinical interpreta</w:t>
      </w:r>
      <w:r>
        <w:t>tion</w:t>
      </w:r>
      <w:r w:rsidRPr="00C74852">
        <w:t>.</w:t>
      </w:r>
    </w:p>
    <w:p w14:paraId="72B3C8DE" w14:textId="2130B3BC" w:rsidR="00C74852" w:rsidRPr="00360AB9" w:rsidRDefault="00C74852" w:rsidP="00C74852">
      <w:pPr>
        <w:pStyle w:val="Heading4"/>
      </w:pPr>
      <w:r w:rsidRPr="00360AB9">
        <w:t>1.3.</w:t>
      </w:r>
      <w:r w:rsidR="006C0299" w:rsidRPr="00360AB9">
        <w:t>5</w:t>
      </w:r>
      <w:r w:rsidRPr="00360AB9">
        <w:t xml:space="preserve"> Covariates</w:t>
      </w:r>
    </w:p>
    <w:p w14:paraId="762DCFC7" w14:textId="5F788383" w:rsidR="00C74852" w:rsidRPr="00C74852" w:rsidRDefault="00C74852" w:rsidP="00C74852">
      <w:pPr>
        <w:spacing w:after="0"/>
      </w:pPr>
      <w:r>
        <w:t>M</w:t>
      </w:r>
      <w:r w:rsidRPr="00C74852">
        <w:t>odels will adjust for prespecified covariates identified through directed acyclic graphs (DAGs)</w:t>
      </w:r>
      <w:r>
        <w:t xml:space="preserve">, </w:t>
      </w:r>
      <w:r w:rsidRPr="00C74852">
        <w:t>includ</w:t>
      </w:r>
      <w:r>
        <w:t>ing</w:t>
      </w:r>
      <w:r w:rsidRPr="00C74852">
        <w:t>:</w:t>
      </w:r>
    </w:p>
    <w:p w14:paraId="5688EB1F" w14:textId="77777777" w:rsidR="00C74852" w:rsidRPr="00C74852" w:rsidRDefault="00C74852" w:rsidP="00C74852">
      <w:pPr>
        <w:pStyle w:val="ListParagraph"/>
        <w:numPr>
          <w:ilvl w:val="0"/>
          <w:numId w:val="10"/>
        </w:numPr>
      </w:pPr>
      <w:r w:rsidRPr="00C74852">
        <w:t>Demographic variables: age, sex, education</w:t>
      </w:r>
    </w:p>
    <w:p w14:paraId="5DB0D868" w14:textId="77777777" w:rsidR="00C74852" w:rsidRPr="00C74852" w:rsidRDefault="00C74852" w:rsidP="00C74852">
      <w:pPr>
        <w:pStyle w:val="ListParagraph"/>
        <w:numPr>
          <w:ilvl w:val="0"/>
          <w:numId w:val="10"/>
        </w:numPr>
      </w:pPr>
      <w:r w:rsidRPr="00C74852">
        <w:t>Lifestyle factors: smoking status</w:t>
      </w:r>
    </w:p>
    <w:p w14:paraId="646AE6F2" w14:textId="77777777" w:rsidR="00C74852" w:rsidRDefault="00C74852" w:rsidP="00C74852">
      <w:pPr>
        <w:pStyle w:val="ListParagraph"/>
        <w:numPr>
          <w:ilvl w:val="0"/>
          <w:numId w:val="10"/>
        </w:numPr>
      </w:pPr>
      <w:r w:rsidRPr="00C74852">
        <w:t>Health status: comorbidities (e.g. cardiovascular disease, diabetes)</w:t>
      </w:r>
    </w:p>
    <w:p w14:paraId="42EF4737" w14:textId="0487B4BE" w:rsidR="00C74852" w:rsidRDefault="00C74852" w:rsidP="00C74852">
      <w:r w:rsidRPr="00C74852">
        <w:t>ARD exposure will be defined using ICD-10 codes from the Norwegian Patient Registry and hospital records: M05–M06 (RA), M07 (PsA), M32 (SLE), and M45–M46 (SpA). In hypothesis 2, medication use (e.g., DMARDs, NSAIDs) will also be included as covariates or potential effect modifiers.</w:t>
      </w:r>
    </w:p>
    <w:p w14:paraId="39DB1029" w14:textId="4287114A" w:rsidR="00172078" w:rsidRPr="004C34E6" w:rsidRDefault="00E624BB" w:rsidP="00A46889">
      <w:pPr>
        <w:pStyle w:val="Heading4"/>
      </w:pPr>
      <w:r>
        <w:t>1.3.</w:t>
      </w:r>
      <w:r w:rsidR="006C0299">
        <w:t>6</w:t>
      </w:r>
      <w:r>
        <w:t xml:space="preserve"> </w:t>
      </w:r>
      <w:r w:rsidR="00DC366A" w:rsidRPr="004C34E6">
        <w:t>Statistical analysis</w:t>
      </w:r>
    </w:p>
    <w:p w14:paraId="70914C2B" w14:textId="77777777" w:rsidR="00C74852" w:rsidRPr="00C74852" w:rsidRDefault="00C74852" w:rsidP="00C74852">
      <w:pPr>
        <w:spacing w:after="0"/>
      </w:pPr>
      <w:r w:rsidRPr="00C74852">
        <w:t>We will use multivariable regression models to estimate associations between ARDs and hearing outcomes.</w:t>
      </w:r>
    </w:p>
    <w:p w14:paraId="11240822" w14:textId="77777777" w:rsidR="00C74852" w:rsidRPr="00C74852" w:rsidRDefault="00C74852" w:rsidP="00C74852">
      <w:pPr>
        <w:pStyle w:val="ListParagraph"/>
        <w:numPr>
          <w:ilvl w:val="0"/>
          <w:numId w:val="13"/>
        </w:numPr>
      </w:pPr>
      <w:r w:rsidRPr="00C74852">
        <w:rPr>
          <w:b/>
          <w:bCs/>
        </w:rPr>
        <w:t>Primary analysis:</w:t>
      </w:r>
      <w:r w:rsidRPr="00C74852">
        <w:t xml:space="preserve"> linear regression for continuous hearing thresholds</w:t>
      </w:r>
    </w:p>
    <w:p w14:paraId="2E58B33B" w14:textId="77777777" w:rsidR="00C74852" w:rsidRPr="00C74852" w:rsidRDefault="00C74852" w:rsidP="00C74852">
      <w:pPr>
        <w:pStyle w:val="ListParagraph"/>
        <w:numPr>
          <w:ilvl w:val="0"/>
          <w:numId w:val="13"/>
        </w:numPr>
      </w:pPr>
      <w:r w:rsidRPr="00C74852">
        <w:rPr>
          <w:b/>
          <w:bCs/>
        </w:rPr>
        <w:t>Tinnitus:</w:t>
      </w:r>
      <w:r w:rsidRPr="00C74852">
        <w:t xml:space="preserve"> logistic regression</w:t>
      </w:r>
    </w:p>
    <w:p w14:paraId="1BE09EB9" w14:textId="77777777" w:rsidR="00C74852" w:rsidRPr="00C74852" w:rsidRDefault="00C74852" w:rsidP="00C74852">
      <w:pPr>
        <w:pStyle w:val="ListParagraph"/>
        <w:numPr>
          <w:ilvl w:val="0"/>
          <w:numId w:val="13"/>
        </w:numPr>
      </w:pPr>
      <w:r w:rsidRPr="00C74852">
        <w:rPr>
          <w:b/>
          <w:bCs/>
        </w:rPr>
        <w:t>Categorical hearing loss:</w:t>
      </w:r>
      <w:r w:rsidRPr="00C74852">
        <w:t xml:space="preserve"> supplementary logistic models estimating odds ratios and risk differences</w:t>
      </w:r>
    </w:p>
    <w:p w14:paraId="1335F334" w14:textId="77777777" w:rsidR="00C74852" w:rsidRPr="00C74852" w:rsidRDefault="00C74852" w:rsidP="00C74852">
      <w:pPr>
        <w:pStyle w:val="ListParagraph"/>
        <w:numPr>
          <w:ilvl w:val="0"/>
          <w:numId w:val="13"/>
        </w:numPr>
      </w:pPr>
      <w:r w:rsidRPr="00C74852">
        <w:rPr>
          <w:b/>
          <w:bCs/>
        </w:rPr>
        <w:t>Frequency-specific analysis:</w:t>
      </w:r>
      <w:r w:rsidRPr="00C74852">
        <w:t xml:space="preserve"> separate models for different audiometric frequencies</w:t>
      </w:r>
    </w:p>
    <w:p w14:paraId="5D6AD199" w14:textId="0C5D198F" w:rsidR="00AD7067" w:rsidRPr="00C17DA2" w:rsidRDefault="00C74852" w:rsidP="00125B9F">
      <w:pPr>
        <w:rPr>
          <w:rStyle w:val="Strong"/>
          <w:b w:val="0"/>
          <w:bCs w:val="0"/>
        </w:rPr>
      </w:pPr>
      <w:r w:rsidRPr="00C74852">
        <w:t>Models will adjust for relevant covariates as described above. We will also explore whether associations differ by sex (see Section 1.3.</w:t>
      </w:r>
      <w:r w:rsidR="00FF3B1E">
        <w:t>7</w:t>
      </w:r>
      <w:r w:rsidRPr="00C74852">
        <w:t xml:space="preserve"> on gender perspectives).</w:t>
      </w:r>
    </w:p>
    <w:p w14:paraId="05B9AAD6" w14:textId="77777777" w:rsidR="00201429" w:rsidRDefault="00201429">
      <w:pPr>
        <w:tabs>
          <w:tab w:val="clear" w:pos="720"/>
        </w:tabs>
        <w:spacing w:after="200"/>
        <w:jc w:val="left"/>
        <w:rPr>
          <w:rStyle w:val="Strong"/>
        </w:rPr>
      </w:pPr>
      <w:r>
        <w:rPr>
          <w:rStyle w:val="Strong"/>
        </w:rPr>
        <w:br w:type="page"/>
      </w:r>
    </w:p>
    <w:p w14:paraId="2F431B50" w14:textId="68EA75E4" w:rsidR="00125B9F" w:rsidRPr="004638A5" w:rsidRDefault="00125B9F" w:rsidP="00125B9F">
      <w:pPr>
        <w:rPr>
          <w:rStyle w:val="Strong"/>
        </w:rPr>
      </w:pPr>
      <w:r w:rsidRPr="004638A5">
        <w:rPr>
          <w:rStyle w:val="Strong"/>
        </w:rPr>
        <w:lastRenderedPageBreak/>
        <w:t>Power calculations</w:t>
      </w:r>
    </w:p>
    <w:p w14:paraId="3C7B94E5" w14:textId="77777777" w:rsidR="00125B9F" w:rsidRPr="00846B3C" w:rsidRDefault="00125B9F" w:rsidP="00125B9F">
      <w:pPr>
        <w:pStyle w:val="ListParagraph"/>
        <w:numPr>
          <w:ilvl w:val="0"/>
          <w:numId w:val="3"/>
        </w:numPr>
      </w:pPr>
      <w:r w:rsidRPr="00846B3C">
        <w:t xml:space="preserve">Longitudinal cohort: </w:t>
      </w:r>
      <w:r w:rsidRPr="007E71F8">
        <w:t>sufficient power (0.80) to detect differences ≥2.5 dB (SD=8)</w:t>
      </w:r>
    </w:p>
    <w:p w14:paraId="6C0BDDF2" w14:textId="77777777" w:rsidR="00125B9F" w:rsidRPr="00846B3C" w:rsidRDefault="00125B9F" w:rsidP="00125B9F">
      <w:pPr>
        <w:pStyle w:val="ListParagraph"/>
        <w:numPr>
          <w:ilvl w:val="0"/>
          <w:numId w:val="3"/>
        </w:numPr>
      </w:pPr>
      <w:r w:rsidRPr="00846B3C">
        <w:t xml:space="preserve">Cross-sectional study: </w:t>
      </w:r>
      <w:r w:rsidRPr="007E71F8">
        <w:t>able to detect differences ≥1.3 dB (SD=10)</w:t>
      </w:r>
    </w:p>
    <w:p w14:paraId="1E4E7511" w14:textId="77777777" w:rsidR="00125B9F" w:rsidRPr="00846B3C" w:rsidRDefault="00125B9F" w:rsidP="00125B9F">
      <w:pPr>
        <w:pStyle w:val="ListParagraph"/>
        <w:numPr>
          <w:ilvl w:val="0"/>
          <w:numId w:val="3"/>
        </w:numPr>
      </w:pPr>
      <w:r w:rsidRPr="00846B3C">
        <w:t xml:space="preserve">Smaller ARD groups (e.g., SLE, </w:t>
      </w:r>
      <w:r>
        <w:t>SpA</w:t>
      </w:r>
      <w:r w:rsidRPr="00846B3C">
        <w:t xml:space="preserve">): </w:t>
      </w:r>
      <w:r w:rsidRPr="007E71F8">
        <w:t>able to detect differences of 3–4 dB</w:t>
      </w:r>
    </w:p>
    <w:p w14:paraId="3F760FA6" w14:textId="6D2B7350" w:rsidR="00125B9F" w:rsidRPr="00C74852" w:rsidRDefault="00125B9F" w:rsidP="00A46889">
      <w:pPr>
        <w:pStyle w:val="ListParagraph"/>
        <w:numPr>
          <w:ilvl w:val="0"/>
          <w:numId w:val="3"/>
        </w:numPr>
      </w:pPr>
      <w:r w:rsidRPr="00846B3C">
        <w:t xml:space="preserve">Sibling analysis: </w:t>
      </w:r>
      <w:r w:rsidRPr="007E71F8">
        <w:t>lower statistical power overall, but sufficient to detect differences in effect sizes between analytic approaches of ≥1 dB, which is considered clinically meaningful</w:t>
      </w:r>
    </w:p>
    <w:p w14:paraId="1C7F1746" w14:textId="1438913A" w:rsidR="004C34E6" w:rsidRPr="004C34E6" w:rsidRDefault="00E624BB" w:rsidP="00A46889">
      <w:pPr>
        <w:pStyle w:val="Heading4"/>
      </w:pPr>
      <w:r>
        <w:t>1.3.</w:t>
      </w:r>
      <w:r w:rsidR="006C0299">
        <w:t>7</w:t>
      </w:r>
      <w:r>
        <w:t xml:space="preserve"> </w:t>
      </w:r>
      <w:r w:rsidR="004C34E6" w:rsidRPr="004C34E6">
        <w:t>Ethical considerations</w:t>
      </w:r>
    </w:p>
    <w:p w14:paraId="7F4F2AC5" w14:textId="0DAB6FA1" w:rsidR="002A15F1" w:rsidRDefault="002A15F1" w:rsidP="00A46889">
      <w:r w:rsidRPr="002A15F1">
        <w:t xml:space="preserve">This project is approved by </w:t>
      </w:r>
      <w:r w:rsidR="003760DD" w:rsidRPr="002A15F1">
        <w:t>Health Research Ethics (</w:t>
      </w:r>
      <w:r>
        <w:t>REK</w:t>
      </w:r>
      <w:r w:rsidR="003760DD">
        <w:t>;</w:t>
      </w:r>
      <w:r>
        <w:t xml:space="preserve"> </w:t>
      </w:r>
      <w:r w:rsidRPr="002A15F1">
        <w:t xml:space="preserve">23178 HUNT Hearing) and has a completed Data Protection Impact Assessment (DPIA). </w:t>
      </w:r>
      <w:r w:rsidR="003760DD" w:rsidRPr="002A15F1">
        <w:t xml:space="preserve">All participants have </w:t>
      </w:r>
      <w:r w:rsidR="003760DD">
        <w:t>signed informed</w:t>
      </w:r>
      <w:r w:rsidR="003760DD" w:rsidRPr="002A15F1">
        <w:t xml:space="preserve"> consent for their data to be used in research and may withdraw consent at any time.</w:t>
      </w:r>
      <w:r w:rsidR="003760DD">
        <w:t xml:space="preserve"> </w:t>
      </w:r>
      <w:r w:rsidRPr="002A15F1">
        <w:t xml:space="preserve">Data linkage has been performed by Statistics Norway (SSB), which also stores the linkage key. All analyses will be conducted within the secure environment of the Services for Sensitive Data (TSD), and identifiable </w:t>
      </w:r>
      <w:r w:rsidR="003760DD">
        <w:t>data</w:t>
      </w:r>
      <w:r w:rsidRPr="002A15F1">
        <w:t xml:space="preserve"> will not be accessible to the research team.</w:t>
      </w:r>
    </w:p>
    <w:p w14:paraId="2AE43BBD" w14:textId="62D6D52E" w:rsidR="004C34E6" w:rsidRDefault="002A15F1" w:rsidP="00A46889">
      <w:r w:rsidRPr="002A15F1">
        <w:t>While identifying associations between chronic disease and hearing loss may carry a risk of stigmatization, we believe the potential benefits</w:t>
      </w:r>
      <w:r>
        <w:t xml:space="preserve">, </w:t>
      </w:r>
      <w:r w:rsidRPr="002A15F1">
        <w:t>such as improved monitoring, earlier interventions, and better patient care</w:t>
      </w:r>
      <w:r>
        <w:t xml:space="preserve">, </w:t>
      </w:r>
      <w:r w:rsidRPr="002A15F1">
        <w:t>outweigh this risk. Dissemination efforts will be co-developed with users to ensure that findings are communicated in a responsible and constructive manner.</w:t>
      </w:r>
    </w:p>
    <w:p w14:paraId="7E07170E" w14:textId="77777777" w:rsidR="007D5354" w:rsidRDefault="007D5354" w:rsidP="00A46889">
      <w:r w:rsidRPr="007D5354">
        <w:t>Gender will be included as a covariate in all analyses, and sex-stratified results will be reported when relevant. Since ARDs are more common in women and hearing loss in men, this is important for identifying sex-specific risk patterns and ensuring generalizability.</w:t>
      </w:r>
    </w:p>
    <w:p w14:paraId="16E5C61F" w14:textId="07B6171C" w:rsidR="00A50ED3" w:rsidRPr="00A50ED3" w:rsidRDefault="007D5354" w:rsidP="00A46889">
      <w:r w:rsidRPr="007D5354">
        <w:t>The project is observational and registry-based, with no interventions or risks to humans, animals, or the environment. We do not anticipate any negative societal or environmental consequences.</w:t>
      </w:r>
    </w:p>
    <w:p w14:paraId="71B1418D" w14:textId="3909CAF3" w:rsidR="000A5CBE" w:rsidRPr="004C34E6" w:rsidRDefault="004C34E6" w:rsidP="00A46889">
      <w:pPr>
        <w:pStyle w:val="Heading2"/>
      </w:pPr>
      <w:r w:rsidRPr="004C34E6">
        <w:t xml:space="preserve">2. </w:t>
      </w:r>
      <w:r w:rsidR="002B6F97" w:rsidRPr="004C34E6">
        <w:t>Impact</w:t>
      </w:r>
    </w:p>
    <w:p w14:paraId="4EEFCC84" w14:textId="65378C4D" w:rsidR="002B6F97" w:rsidRPr="00B15DE4" w:rsidRDefault="004C34E6" w:rsidP="00A46889">
      <w:pPr>
        <w:pStyle w:val="Heading3"/>
      </w:pPr>
      <w:r>
        <w:t xml:space="preserve">2.1 </w:t>
      </w:r>
      <w:r w:rsidR="002B6F97" w:rsidRPr="00B15DE4">
        <w:t>Potential impact of the proposed research</w:t>
      </w:r>
    </w:p>
    <w:p w14:paraId="7247A6D8" w14:textId="77777777" w:rsidR="005B56FE" w:rsidRPr="004421EE" w:rsidRDefault="00DC7E2E" w:rsidP="005B56FE">
      <w:r w:rsidRPr="004421EE">
        <w:t xml:space="preserve">This project will generate important new knowledge about the long-term prognosis of autoimmune diseases beyond their primary clinical manifestations. </w:t>
      </w:r>
      <w:r w:rsidRPr="004421EE">
        <w:rPr>
          <w:i/>
          <w:iCs/>
        </w:rPr>
        <w:t>If we find that the association with hearing loss is weaker than previously assumed,</w:t>
      </w:r>
      <w:r w:rsidRPr="004421EE">
        <w:t xml:space="preserve"> this would be reassuring for patients. </w:t>
      </w:r>
      <w:r w:rsidRPr="00C80F7A">
        <w:t>Conversely</w:t>
      </w:r>
      <w:r w:rsidRPr="004421EE">
        <w:rPr>
          <w:i/>
          <w:iCs/>
        </w:rPr>
        <w:t>, if we identify increased risk</w:t>
      </w:r>
      <w:r w:rsidRPr="004421EE">
        <w:t xml:space="preserve">, it will be essential to </w:t>
      </w:r>
      <w:r w:rsidR="00260531" w:rsidRPr="004421EE">
        <w:t>improve awareness, enable earlier detection, and explore strategies to preserve hearing</w:t>
      </w:r>
      <w:r w:rsidRPr="004421EE">
        <w:t>.</w:t>
      </w:r>
      <w:r w:rsidR="005B56FE" w:rsidRPr="004421EE">
        <w:t xml:space="preserve"> </w:t>
      </w:r>
    </w:p>
    <w:p w14:paraId="0967CD7E" w14:textId="47C8103B" w:rsidR="005B56FE" w:rsidRPr="005B56FE" w:rsidRDefault="00D049DD" w:rsidP="005B56FE">
      <w:r w:rsidRPr="004421EE">
        <w:t>Importantly: A</w:t>
      </w:r>
      <w:r w:rsidR="005B56FE" w:rsidRPr="005B56FE">
        <w:t xml:space="preserve">lthough several publications claim that patients with ARDs should routinely be offered audiometry, the evidence </w:t>
      </w:r>
      <w:proofErr w:type="gramStart"/>
      <w:r w:rsidRPr="004421EE">
        <w:t>behind</w:t>
      </w:r>
      <w:proofErr w:type="gramEnd"/>
      <w:r w:rsidRPr="004421EE">
        <w:t xml:space="preserve"> is</w:t>
      </w:r>
      <w:r w:rsidR="00F12F58" w:rsidRPr="004421EE">
        <w:t xml:space="preserve"> </w:t>
      </w:r>
      <w:r w:rsidR="008F583D">
        <w:t xml:space="preserve">surprisingly </w:t>
      </w:r>
      <w:r w:rsidR="005B56FE" w:rsidRPr="005B56FE">
        <w:t xml:space="preserve">weak. </w:t>
      </w:r>
      <w:r w:rsidR="005B56FE" w:rsidRPr="005B56FE">
        <w:rPr>
          <w:b/>
          <w:bCs/>
        </w:rPr>
        <w:t xml:space="preserve">In a healthcare system with limited capacity, we must use our time and resources wisely. </w:t>
      </w:r>
      <w:r w:rsidR="005B56FE" w:rsidRPr="005B56FE">
        <w:t>If there is no clinically meaningful association</w:t>
      </w:r>
      <w:r w:rsidR="00C80F7A">
        <w:t xml:space="preserve"> – and we have the power to answer this –</w:t>
      </w:r>
      <w:r w:rsidR="005B56FE" w:rsidRPr="005B56FE">
        <w:t xml:space="preserve"> </w:t>
      </w:r>
      <w:r w:rsidR="00C80F7A">
        <w:t>such routine</w:t>
      </w:r>
      <w:r w:rsidR="005B56FE" w:rsidRPr="005B56FE">
        <w:t xml:space="preserve"> </w:t>
      </w:r>
      <w:r w:rsidR="00C80F7A">
        <w:t>screening is unnecessary</w:t>
      </w:r>
      <w:r w:rsidR="005B56FE" w:rsidRPr="005B56FE">
        <w:t>.</w:t>
      </w:r>
    </w:p>
    <w:p w14:paraId="05CB5CAC" w14:textId="4989A547" w:rsidR="00F12F58" w:rsidRDefault="00F12F58" w:rsidP="00A46889">
      <w:proofErr w:type="gramStart"/>
      <w:r w:rsidRPr="004421EE">
        <w:t>The societal</w:t>
      </w:r>
      <w:proofErr w:type="gramEnd"/>
      <w:r w:rsidRPr="004421EE">
        <w:t xml:space="preserve"> relevance is </w:t>
      </w:r>
      <w:r w:rsidR="008F583D">
        <w:t>therefore</w:t>
      </w:r>
      <w:r w:rsidRPr="004421EE">
        <w:t xml:space="preserve"> high. </w:t>
      </w:r>
      <w:r w:rsidR="008F583D">
        <w:t>A</w:t>
      </w:r>
      <w:r w:rsidRPr="004421EE">
        <w:t xml:space="preserve">utoimmune diseases </w:t>
      </w:r>
      <w:r w:rsidR="008F583D" w:rsidRPr="008F583D">
        <w:t>often affect individuals of working age, and earlier identification of hearing decline could reduce downstream consequences for employment, mental health, and healthcare use.</w:t>
      </w:r>
    </w:p>
    <w:p w14:paraId="3DC57D83" w14:textId="6816C70C" w:rsidR="00260531" w:rsidRPr="00846B3C" w:rsidRDefault="008F583D" w:rsidP="00A46889">
      <w:r>
        <w:t>Finally</w:t>
      </w:r>
      <w:r w:rsidR="00F12F58">
        <w:t>, a</w:t>
      </w:r>
      <w:r w:rsidR="00260531" w:rsidRPr="00260531">
        <w:t xml:space="preserve">s seen in research on other ototoxic treatments (such as cisplatin in cancer care), systematic investigation of hearing outcomes </w:t>
      </w:r>
      <w:r w:rsidR="00C452D6">
        <w:t xml:space="preserve">related to treatment </w:t>
      </w:r>
      <w:r w:rsidR="00260531" w:rsidRPr="00260531">
        <w:t xml:space="preserve">can guide safer and more personalized follow-up. </w:t>
      </w:r>
      <w:r w:rsidR="00C452D6" w:rsidRPr="00C80F7A">
        <w:rPr>
          <w:i/>
          <w:iCs/>
        </w:rPr>
        <w:t>If treatment-related hearing effects are identified</w:t>
      </w:r>
      <w:r w:rsidR="00C452D6" w:rsidRPr="00C452D6">
        <w:t>, this may inform adjustments in medication choice</w:t>
      </w:r>
      <w:r w:rsidR="00C452D6">
        <w:t>s</w:t>
      </w:r>
      <w:r w:rsidR="00C452D6" w:rsidRPr="00C452D6">
        <w:t xml:space="preserve"> or monitoring routines. </w:t>
      </w:r>
      <w:r w:rsidR="00C452D6" w:rsidRPr="00C80F7A">
        <w:t xml:space="preserve">Conversely, </w:t>
      </w:r>
      <w:r w:rsidR="00C452D6" w:rsidRPr="00C80F7A">
        <w:rPr>
          <w:i/>
          <w:iCs/>
        </w:rPr>
        <w:t>if no such effect is found</w:t>
      </w:r>
      <w:r w:rsidR="00C452D6" w:rsidRPr="00C452D6">
        <w:t xml:space="preserve">, the results may reassure clinicians and patients that commonly used anti-inflammatory treatments are safe from an auditory perspective </w:t>
      </w:r>
      <w:r w:rsidR="00C452D6">
        <w:t>(</w:t>
      </w:r>
      <w:r w:rsidR="00C452D6" w:rsidRPr="00C452D6">
        <w:t>possibly due to the benefits of inflammation control</w:t>
      </w:r>
      <w:r w:rsidR="00C452D6">
        <w:t>)</w:t>
      </w:r>
      <w:r w:rsidR="00C452D6" w:rsidRPr="00C452D6">
        <w:t>.</w:t>
      </w:r>
    </w:p>
    <w:p w14:paraId="71736891" w14:textId="4388E678" w:rsidR="002B6F97" w:rsidRPr="00846B3C" w:rsidRDefault="004C34E6" w:rsidP="00A46889">
      <w:pPr>
        <w:pStyle w:val="Heading3"/>
      </w:pPr>
      <w:r>
        <w:lastRenderedPageBreak/>
        <w:t xml:space="preserve">2.2 </w:t>
      </w:r>
      <w:r w:rsidR="002B6F97" w:rsidRPr="00846B3C">
        <w:t>Measures for communication and exploitation</w:t>
      </w:r>
    </w:p>
    <w:p w14:paraId="3723AF51" w14:textId="6177DB8C" w:rsidR="007363B2" w:rsidRDefault="00F070B9" w:rsidP="00A46889">
      <w:r w:rsidRPr="00F71112">
        <w:t>We want the results from this project to matter</w:t>
      </w:r>
      <w:r>
        <w:t xml:space="preserve"> </w:t>
      </w:r>
      <w:r w:rsidR="007363B2">
        <w:t>–</w:t>
      </w:r>
      <w:r w:rsidR="007363B2" w:rsidRPr="007363B2">
        <w:t xml:space="preserve"> not just in academic journals, but also in clinical practice, patient communities, and health policy. This is a collaborative effort across disciplines and sectors, involving </w:t>
      </w:r>
      <w:r w:rsidR="00CD666E">
        <w:t xml:space="preserve">researchers from </w:t>
      </w:r>
      <w:r w:rsidR="00CD666E" w:rsidRPr="00CD666E">
        <w:rPr>
          <w:bCs/>
        </w:rPr>
        <w:t>the Norwegian Institute of Public Health (FHI)</w:t>
      </w:r>
      <w:r w:rsidR="00CD666E">
        <w:t xml:space="preserve">, </w:t>
      </w:r>
      <w:r w:rsidR="00CD666E" w:rsidRPr="00CD666E">
        <w:rPr>
          <w:bCs/>
        </w:rPr>
        <w:t>the National Institute of Occupational Health (STAMI)</w:t>
      </w:r>
      <w:r w:rsidR="00CD666E">
        <w:rPr>
          <w:bCs/>
        </w:rPr>
        <w:t>,</w:t>
      </w:r>
      <w:r w:rsidR="00CD666E" w:rsidRPr="00CD666E">
        <w:rPr>
          <w:bCs/>
        </w:rPr>
        <w:t xml:space="preserve"> </w:t>
      </w:r>
      <w:r w:rsidR="007363B2" w:rsidRPr="007363B2">
        <w:t xml:space="preserve">clinicians from the Department of Rheumatology and the Department of Internal Medicine at Diakonhjemmet Hospital, and representatives from </w:t>
      </w:r>
      <w:r w:rsidR="008E7139">
        <w:t xml:space="preserve">both </w:t>
      </w:r>
      <w:r w:rsidR="008957C2">
        <w:t xml:space="preserve">the </w:t>
      </w:r>
      <w:r w:rsidR="00C452D6" w:rsidRPr="00C452D6">
        <w:t>Norwegian Association of the Hard of Hearing</w:t>
      </w:r>
      <w:r w:rsidR="00C452D6">
        <w:t xml:space="preserve"> </w:t>
      </w:r>
      <w:r w:rsidR="008957C2" w:rsidRPr="00CB5D6D">
        <w:t>(HLF) and the Norwegian Rheumatism Association (NRF).</w:t>
      </w:r>
      <w:r w:rsidR="008957C2" w:rsidRPr="002A15F1">
        <w:t xml:space="preserve"> </w:t>
      </w:r>
      <w:r w:rsidR="007363B2" w:rsidRPr="00DB7645">
        <w:rPr>
          <w:u w:val="single"/>
        </w:rPr>
        <w:t>This close collaboration across clinical, public health and user arenas strengthens the project's relevance, reach, and ability to impact practice.</w:t>
      </w:r>
      <w:r w:rsidR="007363B2">
        <w:t xml:space="preserve"> </w:t>
      </w:r>
    </w:p>
    <w:p w14:paraId="1B60FA5F" w14:textId="17D5619A" w:rsidR="00F71112" w:rsidRPr="00F71112" w:rsidRDefault="00F71112" w:rsidP="00A46889">
      <w:pPr>
        <w:rPr>
          <w:rStyle w:val="Strong"/>
        </w:rPr>
      </w:pPr>
      <w:r w:rsidRPr="00F71112">
        <w:rPr>
          <w:rStyle w:val="Strong"/>
        </w:rPr>
        <w:t>Scientific communication and publications</w:t>
      </w:r>
    </w:p>
    <w:p w14:paraId="4E80BE9A" w14:textId="4D0D109C" w:rsidR="00F71112" w:rsidRPr="00F71112" w:rsidRDefault="00F71112" w:rsidP="00A46889">
      <w:r w:rsidRPr="00F71112">
        <w:t xml:space="preserve">We plan to publish at least three articles in peer-reviewed, open-access journals. Each article will correspond to one of the study’s main hypotheses. The PhD candidate will be responsible for the main analyses and will be </w:t>
      </w:r>
      <w:r w:rsidR="00C5357C" w:rsidRPr="00F71112">
        <w:t>first</w:t>
      </w:r>
      <w:r w:rsidR="00C5357C">
        <w:t xml:space="preserve"> author</w:t>
      </w:r>
      <w:r w:rsidRPr="00F71112">
        <w:t xml:space="preserve"> on all papers.</w:t>
      </w:r>
      <w:r w:rsidR="00C5357C">
        <w:t xml:space="preserve"> </w:t>
      </w:r>
      <w:r w:rsidRPr="00F71112">
        <w:t>Tentative article titles</w:t>
      </w:r>
      <w:r w:rsidR="00C5357C">
        <w:t xml:space="preserve"> are</w:t>
      </w:r>
      <w:r w:rsidRPr="00F71112">
        <w:t>:</w:t>
      </w:r>
    </w:p>
    <w:p w14:paraId="3DD63A50" w14:textId="26FEB089" w:rsidR="007363B2" w:rsidRPr="00675C37" w:rsidRDefault="00F71112" w:rsidP="00A46889">
      <w:pPr>
        <w:pStyle w:val="ListParagraph"/>
        <w:numPr>
          <w:ilvl w:val="0"/>
          <w:numId w:val="8"/>
        </w:numPr>
        <w:rPr>
          <w:b/>
          <w:bCs/>
          <w:sz w:val="18"/>
          <w:szCs w:val="18"/>
        </w:rPr>
      </w:pPr>
      <w:r w:rsidRPr="00675C37">
        <w:rPr>
          <w:b/>
          <w:bCs/>
        </w:rPr>
        <w:t>Autoimmune rheumatic diseases and longitudinal hearing decline: A population-based cohort study from HUN</w:t>
      </w:r>
      <w:r w:rsidR="0000429B" w:rsidRPr="00675C37">
        <w:rPr>
          <w:b/>
          <w:bCs/>
        </w:rPr>
        <w:t>T</w:t>
      </w:r>
    </w:p>
    <w:p w14:paraId="3CFAE09E" w14:textId="23B5C282" w:rsidR="00F71112" w:rsidRPr="00675C37" w:rsidRDefault="007363B2" w:rsidP="00A46889">
      <w:pPr>
        <w:pStyle w:val="ListParagraph"/>
        <w:numPr>
          <w:ilvl w:val="0"/>
          <w:numId w:val="8"/>
        </w:numPr>
        <w:rPr>
          <w:b/>
          <w:bCs/>
        </w:rPr>
      </w:pPr>
      <w:r w:rsidRPr="00675C37">
        <w:rPr>
          <w:b/>
          <w:bCs/>
        </w:rPr>
        <w:t>Medication</w:t>
      </w:r>
      <w:r w:rsidR="00F71112" w:rsidRPr="00675C37">
        <w:rPr>
          <w:b/>
          <w:bCs/>
        </w:rPr>
        <w:t xml:space="preserve"> and hearing outcomes in autoimmune disease: Exploring effect modification by DMARDs and NSAIDs</w:t>
      </w:r>
    </w:p>
    <w:p w14:paraId="7F87D03B" w14:textId="77777777" w:rsidR="00F71112" w:rsidRPr="00675C37" w:rsidRDefault="00F71112" w:rsidP="00A46889">
      <w:pPr>
        <w:pStyle w:val="ListParagraph"/>
        <w:numPr>
          <w:ilvl w:val="0"/>
          <w:numId w:val="8"/>
        </w:numPr>
        <w:rPr>
          <w:b/>
          <w:bCs/>
        </w:rPr>
      </w:pPr>
      <w:r w:rsidRPr="00675C37">
        <w:rPr>
          <w:b/>
          <w:bCs/>
        </w:rPr>
        <w:t>Do genes explain it? Sibling analysis of hearing loss in individuals with and without autoimmune rheumatic disease</w:t>
      </w:r>
    </w:p>
    <w:p w14:paraId="665C6ADD" w14:textId="6C26B626" w:rsidR="00F71112" w:rsidRPr="00F070B9" w:rsidRDefault="00F71112" w:rsidP="00A46889">
      <w:r w:rsidRPr="00F71112">
        <w:t>We will also present findings at relevant international conferences such as EULAR</w:t>
      </w:r>
      <w:r w:rsidR="00F070B9">
        <w:t xml:space="preserve">, </w:t>
      </w:r>
      <w:r w:rsidRPr="00F71112">
        <w:t>ACR, and audiology meetings.</w:t>
      </w:r>
    </w:p>
    <w:p w14:paraId="4A618CAA" w14:textId="7585B0FC" w:rsidR="007363B2" w:rsidRPr="007363B2" w:rsidRDefault="007363B2" w:rsidP="00A46889">
      <w:pPr>
        <w:rPr>
          <w:rStyle w:val="Strong"/>
        </w:rPr>
      </w:pPr>
      <w:r w:rsidRPr="007363B2">
        <w:rPr>
          <w:rStyle w:val="Strong"/>
        </w:rPr>
        <w:t>Outreach to patient communities</w:t>
      </w:r>
    </w:p>
    <w:p w14:paraId="621471C2" w14:textId="0FE502EA" w:rsidR="00EC1B23" w:rsidRDefault="00EC1B23" w:rsidP="00A46889">
      <w:r w:rsidRPr="00EC1B23">
        <w:t>We will work closely with our involved user representatives (see section 3.2), as well as with the organizations HLF and NRF, to ensure that findings are communicated in ways that are both understandable and meaningful. The user representatives will continue to play a central role in interpreting the results, while HLF and NRF will be key dissemination partners. Planned activities include:</w:t>
      </w:r>
    </w:p>
    <w:p w14:paraId="3A9A7D1B" w14:textId="77777777" w:rsidR="00EC1B23" w:rsidRPr="00EC1B23" w:rsidRDefault="00EC1B23" w:rsidP="00EC1B23">
      <w:pPr>
        <w:pStyle w:val="ListParagraph"/>
        <w:numPr>
          <w:ilvl w:val="0"/>
          <w:numId w:val="7"/>
        </w:numPr>
      </w:pPr>
      <w:r w:rsidRPr="00EC1B23">
        <w:t xml:space="preserve">Co-hosted webinars and news articles </w:t>
      </w:r>
      <w:r w:rsidRPr="00EC1B23">
        <w:rPr>
          <w:i/>
          <w:iCs/>
        </w:rPr>
        <w:t>(platforms available through NRF and REMEDY)</w:t>
      </w:r>
    </w:p>
    <w:p w14:paraId="38345494" w14:textId="15856C5A" w:rsidR="00EC1B23" w:rsidRDefault="00EC1B23" w:rsidP="00EC1B23">
      <w:pPr>
        <w:pStyle w:val="ListParagraph"/>
        <w:numPr>
          <w:ilvl w:val="0"/>
          <w:numId w:val="7"/>
        </w:numPr>
      </w:pPr>
      <w:r w:rsidRPr="00EC1B23">
        <w:t>Written summaries of the project’s findings published in the member magazines of HLF and NRF</w:t>
      </w:r>
    </w:p>
    <w:p w14:paraId="01156197" w14:textId="69469100" w:rsidR="00F070B9" w:rsidRPr="00F070B9" w:rsidRDefault="0000429B" w:rsidP="00A46889">
      <w:pPr>
        <w:rPr>
          <w:rStyle w:val="Strong"/>
        </w:rPr>
      </w:pPr>
      <w:r w:rsidRPr="004638A5">
        <w:rPr>
          <w:rStyle w:val="Strong"/>
        </w:rPr>
        <w:t>Towards</w:t>
      </w:r>
      <w:r w:rsidR="00F070B9" w:rsidRPr="00F070B9">
        <w:rPr>
          <w:rStyle w:val="Strong"/>
        </w:rPr>
        <w:t xml:space="preserve"> health services and policy</w:t>
      </w:r>
      <w:r w:rsidRPr="004638A5">
        <w:rPr>
          <w:rStyle w:val="Strong"/>
        </w:rPr>
        <w:t xml:space="preserve"> makers</w:t>
      </w:r>
    </w:p>
    <w:p w14:paraId="156DA4AA" w14:textId="61F8B1C1" w:rsidR="00F73907" w:rsidRPr="003809EE" w:rsidRDefault="006E31CC" w:rsidP="00A46889">
      <w:pPr>
        <w:rPr>
          <w:b/>
          <w:bCs/>
          <w:lang w:val="nb-NO"/>
        </w:rPr>
      </w:pPr>
      <w:r w:rsidRPr="006E31CC">
        <w:t>To reach clinicians, decision-makers</w:t>
      </w:r>
      <w:r w:rsidR="007E3545">
        <w:t>,</w:t>
      </w:r>
      <w:r w:rsidRPr="006E31CC">
        <w:t xml:space="preserve"> and policy stakeholders, we will share</w:t>
      </w:r>
      <w:r>
        <w:t xml:space="preserve"> the main</w:t>
      </w:r>
      <w:r w:rsidRPr="006E31CC">
        <w:t xml:space="preserve"> results through established platforms such as </w:t>
      </w:r>
      <w:r w:rsidR="003809EE" w:rsidRPr="003809EE">
        <w:rPr>
          <w:i/>
          <w:iCs/>
        </w:rPr>
        <w:t xml:space="preserve">Dagens </w:t>
      </w:r>
      <w:proofErr w:type="spellStart"/>
      <w:r w:rsidR="003809EE" w:rsidRPr="003809EE">
        <w:rPr>
          <w:i/>
          <w:iCs/>
        </w:rPr>
        <w:t>Medisin</w:t>
      </w:r>
      <w:proofErr w:type="spellEnd"/>
      <w:r w:rsidR="003809EE" w:rsidRPr="003809EE">
        <w:t xml:space="preserve">, </w:t>
      </w:r>
      <w:r w:rsidR="003809EE" w:rsidRPr="003809EE">
        <w:rPr>
          <w:i/>
          <w:iCs/>
        </w:rPr>
        <w:t>Forskning.no</w:t>
      </w:r>
      <w:r w:rsidR="003809EE" w:rsidRPr="003809EE">
        <w:t xml:space="preserve">, and </w:t>
      </w:r>
      <w:r w:rsidR="003809EE" w:rsidRPr="003809EE">
        <w:rPr>
          <w:i/>
          <w:iCs/>
        </w:rPr>
        <w:t>Remedy-senter.no</w:t>
      </w:r>
      <w:r w:rsidRPr="006E31CC">
        <w:t>. Th</w:t>
      </w:r>
      <w:r w:rsidR="003809EE">
        <w:t>is</w:t>
      </w:r>
      <w:r w:rsidRPr="006E31CC">
        <w:t xml:space="preserve"> will include short news pieces highlighting </w:t>
      </w:r>
      <w:r w:rsidR="003809EE">
        <w:t>main results</w:t>
      </w:r>
      <w:r w:rsidRPr="006E31CC">
        <w:t xml:space="preserve"> and their relevance </w:t>
      </w:r>
      <w:proofErr w:type="gramStart"/>
      <w:r w:rsidRPr="006E31CC">
        <w:t>for</w:t>
      </w:r>
      <w:proofErr w:type="gramEnd"/>
      <w:r w:rsidRPr="006E31CC">
        <w:t xml:space="preserve"> clinical practice</w:t>
      </w:r>
      <w:r w:rsidR="003809EE">
        <w:t xml:space="preserve">. </w:t>
      </w:r>
      <w:r w:rsidR="003809EE" w:rsidRPr="003809EE">
        <w:rPr>
          <w:lang w:val="nb-NO"/>
        </w:rPr>
        <w:t xml:space="preserve">A </w:t>
      </w:r>
      <w:proofErr w:type="spellStart"/>
      <w:r w:rsidR="003809EE" w:rsidRPr="003809EE">
        <w:rPr>
          <w:lang w:val="nb-NO"/>
        </w:rPr>
        <w:t>good</w:t>
      </w:r>
      <w:proofErr w:type="spellEnd"/>
      <w:r w:rsidR="003809EE" w:rsidRPr="003809EE">
        <w:rPr>
          <w:lang w:val="nb-NO"/>
        </w:rPr>
        <w:t xml:space="preserve"> </w:t>
      </w:r>
      <w:proofErr w:type="spellStart"/>
      <w:r w:rsidR="003809EE" w:rsidRPr="003809EE">
        <w:rPr>
          <w:lang w:val="nb-NO"/>
        </w:rPr>
        <w:t>example</w:t>
      </w:r>
      <w:proofErr w:type="spellEnd"/>
      <w:r w:rsidR="003809EE" w:rsidRPr="003809EE">
        <w:rPr>
          <w:lang w:val="nb-NO"/>
        </w:rPr>
        <w:t xml:space="preserve"> </w:t>
      </w:r>
      <w:r w:rsidR="00C5357C" w:rsidRPr="003809EE">
        <w:rPr>
          <w:lang w:val="nb-NO"/>
        </w:rPr>
        <w:t xml:space="preserve">from </w:t>
      </w:r>
      <w:proofErr w:type="spellStart"/>
      <w:r w:rsidR="00C5357C" w:rsidRPr="003809EE">
        <w:rPr>
          <w:lang w:val="nb-NO"/>
        </w:rPr>
        <w:t>previous</w:t>
      </w:r>
      <w:proofErr w:type="spellEnd"/>
      <w:r w:rsidR="00C5357C" w:rsidRPr="003809EE">
        <w:rPr>
          <w:lang w:val="nb-NO"/>
        </w:rPr>
        <w:t xml:space="preserve"> </w:t>
      </w:r>
      <w:proofErr w:type="spellStart"/>
      <w:r w:rsidR="00C5357C" w:rsidRPr="003809EE">
        <w:rPr>
          <w:lang w:val="nb-NO"/>
        </w:rPr>
        <w:t>work</w:t>
      </w:r>
      <w:proofErr w:type="spellEnd"/>
      <w:r w:rsidR="00C5357C" w:rsidRPr="003809EE">
        <w:rPr>
          <w:lang w:val="nb-NO"/>
        </w:rPr>
        <w:t xml:space="preserve">: </w:t>
      </w:r>
      <w:hyperlink r:id="rId13" w:history="1">
        <w:r w:rsidR="00C5357C" w:rsidRPr="003809EE">
          <w:rPr>
            <w:rStyle w:val="Hyperlink"/>
            <w:lang w:val="nb-NO"/>
          </w:rPr>
          <w:t>Aldring og helse</w:t>
        </w:r>
        <w:r w:rsidR="003809EE" w:rsidRPr="003809EE">
          <w:rPr>
            <w:rStyle w:val="Hyperlink"/>
            <w:lang w:val="nb-NO"/>
          </w:rPr>
          <w:t xml:space="preserve"> </w:t>
        </w:r>
        <w:r w:rsidR="003809EE">
          <w:rPr>
            <w:rStyle w:val="Hyperlink"/>
            <w:lang w:val="nb-NO"/>
          </w:rPr>
          <w:t>– «</w:t>
        </w:r>
        <w:r w:rsidR="00C5357C" w:rsidRPr="003809EE">
          <w:rPr>
            <w:rStyle w:val="Hyperlink"/>
            <w:lang w:val="nb-NO"/>
          </w:rPr>
          <w:t>Dårlig hørsel er blant de viktigste risikofaktorene for demens hos eldre</w:t>
        </w:r>
        <w:r w:rsidR="003809EE">
          <w:rPr>
            <w:rStyle w:val="Hyperlink"/>
            <w:lang w:val="nb-NO"/>
          </w:rPr>
          <w:t>»</w:t>
        </w:r>
      </w:hyperlink>
      <w:r w:rsidR="003809EE">
        <w:rPr>
          <w:lang w:val="nb-NO"/>
        </w:rPr>
        <w:t>.</w:t>
      </w:r>
    </w:p>
    <w:p w14:paraId="5C26C867" w14:textId="68A8E2D8" w:rsidR="00B62DEE" w:rsidRPr="002A3CCF" w:rsidRDefault="004C34E6" w:rsidP="00A46889">
      <w:pPr>
        <w:pStyle w:val="Heading2"/>
      </w:pPr>
      <w:r w:rsidRPr="002A3CCF">
        <w:t xml:space="preserve">3. </w:t>
      </w:r>
      <w:r w:rsidR="002B6F97" w:rsidRPr="002A3CCF">
        <w:t>Implementation</w:t>
      </w:r>
    </w:p>
    <w:p w14:paraId="0EFD5893" w14:textId="72B777B4" w:rsidR="00504C85" w:rsidRPr="002A3CCF" w:rsidRDefault="004C34E6" w:rsidP="00A46889">
      <w:pPr>
        <w:pStyle w:val="Heading3"/>
      </w:pPr>
      <w:r w:rsidRPr="002A3CCF">
        <w:t>3.1 Researcher and project group</w:t>
      </w:r>
    </w:p>
    <w:p w14:paraId="2C72F439" w14:textId="1EEE583E" w:rsidR="006E050E" w:rsidRDefault="00164F89" w:rsidP="00A46889">
      <w:r w:rsidRPr="00164F89">
        <w:t xml:space="preserve">This project is part of </w:t>
      </w:r>
      <w:hyperlink r:id="rId14" w:history="1">
        <w:r>
          <w:rPr>
            <w:rStyle w:val="Hyperlink"/>
            <w:rFonts w:ascii="Times New Roman" w:hAnsi="Times New Roman" w:cs="Times New Roman"/>
            <w:bCs/>
            <w:sz w:val="24"/>
            <w:szCs w:val="24"/>
          </w:rPr>
          <w:t>HUNT Hearing</w:t>
        </w:r>
      </w:hyperlink>
      <w:r w:rsidR="00B62DEE" w:rsidRPr="00164F89">
        <w:t xml:space="preserve">, </w:t>
      </w:r>
      <w:r w:rsidRPr="00164F89">
        <w:t>which investigates causes and consequences of hearing loss in the population. We have assembled a strong</w:t>
      </w:r>
      <w:r w:rsidR="003C27C3">
        <w:t xml:space="preserve">, motivated </w:t>
      </w:r>
      <w:r w:rsidRPr="00164F89">
        <w:t xml:space="preserve">and interdisciplinary research team with complementary expertise in </w:t>
      </w:r>
      <w:r w:rsidRPr="00C5357C">
        <w:rPr>
          <w:b/>
        </w:rPr>
        <w:t>audiology, rheumatology, epidemiology, and internal medicine</w:t>
      </w:r>
      <w:r w:rsidRPr="00C5357C">
        <w:t>.</w:t>
      </w:r>
      <w:r w:rsidR="00CD666E">
        <w:t xml:space="preserve"> </w:t>
      </w:r>
    </w:p>
    <w:p w14:paraId="33BC2EE3" w14:textId="23F7768B" w:rsidR="00E31A82" w:rsidRDefault="00662FD0" w:rsidP="00A46889">
      <w:r w:rsidRPr="00662FD0">
        <w:t xml:space="preserve">The project will be based at REMEDY </w:t>
      </w:r>
      <w:r w:rsidR="00E31A82">
        <w:t>(</w:t>
      </w:r>
      <w:r w:rsidRPr="00662FD0">
        <w:t>Center for Treatment of Rheumatic and Musculoskeletal Diseases</w:t>
      </w:r>
      <w:r w:rsidR="00E31A82">
        <w:t>)</w:t>
      </w:r>
      <w:r w:rsidRPr="00662FD0">
        <w:t xml:space="preserve"> at Diakonhjemmet Hospital</w:t>
      </w:r>
      <w:r w:rsidR="00E31A82">
        <w:t>,</w:t>
      </w:r>
      <w:r w:rsidRPr="00662FD0">
        <w:t xml:space="preserve"> in collaboration with FHI and STAMI. These institutions offer internationally </w:t>
      </w:r>
      <w:r w:rsidRPr="00662FD0">
        <w:lastRenderedPageBreak/>
        <w:t xml:space="preserve">recognized expertise in clinical research, epidemiology, and registry-based methods. </w:t>
      </w:r>
      <w:r w:rsidR="00407986" w:rsidRPr="00407986">
        <w:t>REMEDY was rated outstanding in key areas including research quality, publications and support for researchers in the latest EVALMEDHELSE evaluation</w:t>
      </w:r>
      <w:r w:rsidR="003760DD">
        <w:t>. Our s</w:t>
      </w:r>
      <w:r w:rsidRPr="00662FD0">
        <w:t xml:space="preserve">upervisors from FHI and STAMI have led numerous studies using HUNT Hearing data, resulting in over 60 peer-reviewed publications and several externally funded projects, including previous grants from the </w:t>
      </w:r>
      <w:r w:rsidR="00EC1B23">
        <w:t>Dam</w:t>
      </w:r>
      <w:r w:rsidRPr="00662FD0">
        <w:t xml:space="preserve"> Foundation.</w:t>
      </w:r>
    </w:p>
    <w:p w14:paraId="7D9A171D" w14:textId="47160B4C" w:rsidR="00C80775" w:rsidRDefault="00C80775" w:rsidP="00A46889">
      <w:r w:rsidRPr="006E050E">
        <w:rPr>
          <w:noProof/>
        </w:rPr>
        <mc:AlternateContent>
          <mc:Choice Requires="wps">
            <w:drawing>
              <wp:inline distT="0" distB="0" distL="0" distR="0" wp14:anchorId="6746C211" wp14:editId="1F734153">
                <wp:extent cx="6102985" cy="963758"/>
                <wp:effectExtent l="0" t="0" r="0" b="8255"/>
                <wp:docPr id="14465913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2985" cy="963758"/>
                        </a:xfrm>
                        <a:prstGeom prst="rect">
                          <a:avLst/>
                        </a:prstGeom>
                        <a:solidFill>
                          <a:srgbClr val="FFFFFF"/>
                        </a:solidFill>
                        <a:ln w="9525">
                          <a:noFill/>
                          <a:miter lim="800000"/>
                          <a:headEnd/>
                          <a:tailEnd/>
                        </a:ln>
                      </wps:spPr>
                      <wps:txbx>
                        <w:txbxContent>
                          <w:p w14:paraId="6C28DC6A" w14:textId="77777777" w:rsidR="00C80775" w:rsidRDefault="00C80775" w:rsidP="00662FD0">
                            <w:pPr>
                              <w:jc w:val="center"/>
                            </w:pPr>
                            <w:r w:rsidRPr="006E050E">
                              <w:rPr>
                                <w:bCs/>
                                <w:noProof/>
                              </w:rPr>
                              <w:drawing>
                                <wp:inline distT="0" distB="0" distL="0" distR="0" wp14:anchorId="741B42D5" wp14:editId="54DFCA4E">
                                  <wp:extent cx="1711960" cy="542925"/>
                                  <wp:effectExtent l="0" t="0" r="2540" b="9525"/>
                                  <wp:docPr id="1109217520" name="Bilde 5" descr="A close-up of a logo&#10;&#10;AI-generated content may be incorrect.">
                                    <a:extLst xmlns:a="http://schemas.openxmlformats.org/drawingml/2006/main">
                                      <a:ext uri="{FF2B5EF4-FFF2-40B4-BE49-F238E27FC236}">
                                        <a16:creationId xmlns:a16="http://schemas.microsoft.com/office/drawing/2014/main" id="{39B0F587-3776-6F44-EEE7-8A9401FBBC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62054" name="Bilde 5" descr="A close-up of a logo&#10;&#10;AI-generated content may be incorrect.">
                                            <a:extLst>
                                              <a:ext uri="{FF2B5EF4-FFF2-40B4-BE49-F238E27FC236}">
                                                <a16:creationId xmlns:a16="http://schemas.microsoft.com/office/drawing/2014/main" id="{39B0F587-3776-6F44-EEE7-8A9401FBBC74}"/>
                                              </a:ext>
                                            </a:extLst>
                                          </pic:cNvPr>
                                          <pic:cNvPicPr>
                                            <a:picLocks noChangeAspect="1"/>
                                          </pic:cNvPicPr>
                                        </pic:nvPicPr>
                                        <pic:blipFill rotWithShape="1">
                                          <a:blip r:embed="rId15">
                                            <a:extLst>
                                              <a:ext uri="{28A0092B-C50C-407E-A947-70E740481C1C}">
                                                <a14:useLocalDpi xmlns:a14="http://schemas.microsoft.com/office/drawing/2010/main" val="0"/>
                                              </a:ext>
                                            </a:extLst>
                                          </a:blip>
                                          <a:srcRect b="12037"/>
                                          <a:stretch>
                                            <a:fillRect/>
                                          </a:stretch>
                                        </pic:blipFill>
                                        <pic:spPr bwMode="auto">
                                          <a:xfrm>
                                            <a:off x="0" y="0"/>
                                            <a:ext cx="1711960" cy="542925"/>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286105F4" wp14:editId="2D2E1F88">
                                  <wp:extent cx="828923" cy="499745"/>
                                  <wp:effectExtent l="0" t="0" r="9525" b="0"/>
                                  <wp:docPr id="465436756" name="Picture 8" descr="A red and blue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717159" name="Picture 8" descr="A red and blue logo&#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38040" cy="505241"/>
                                          </a:xfrm>
                                          <a:prstGeom prst="rect">
                                            <a:avLst/>
                                          </a:prstGeom>
                                          <a:noFill/>
                                          <a:ln>
                                            <a:noFill/>
                                          </a:ln>
                                        </pic:spPr>
                                      </pic:pic>
                                    </a:graphicData>
                                  </a:graphic>
                                </wp:inline>
                              </w:drawing>
                            </w:r>
                            <w:r>
                              <w:t xml:space="preserve">      </w:t>
                            </w:r>
                            <w:r>
                              <w:rPr>
                                <w:noProof/>
                              </w:rPr>
                              <w:drawing>
                                <wp:inline distT="0" distB="0" distL="0" distR="0" wp14:anchorId="5D7C7F98" wp14:editId="0C37C63C">
                                  <wp:extent cx="1027430" cy="497840"/>
                                  <wp:effectExtent l="0" t="0" r="1270" b="0"/>
                                  <wp:docPr id="1327731019" name="Picture 3" descr="Statens arbeidsmiljøinstitutt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tatens arbeidsmiljøinstitutt – Wikipedia"/>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027430" cy="497840"/>
                                          </a:xfrm>
                                          <a:prstGeom prst="rect">
                                            <a:avLst/>
                                          </a:prstGeom>
                                          <a:noFill/>
                                          <a:ln>
                                            <a:noFill/>
                                          </a:ln>
                                        </pic:spPr>
                                      </pic:pic>
                                    </a:graphicData>
                                  </a:graphic>
                                </wp:inline>
                              </w:drawing>
                            </w:r>
                            <w:r>
                              <w:t xml:space="preserve">      </w:t>
                            </w:r>
                            <w:r>
                              <w:rPr>
                                <w:noProof/>
                              </w:rPr>
                              <w:drawing>
                                <wp:inline distT="0" distB="0" distL="0" distR="0" wp14:anchorId="52BCA15F" wp14:editId="29878E7B">
                                  <wp:extent cx="1028700" cy="499110"/>
                                  <wp:effectExtent l="0" t="0" r="0" b="0"/>
                                  <wp:docPr id="601901761" name="Picture 2" descr="Folkehelseinstituttet – Store norske leksik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olkehelseinstituttet – Store norske leksikon"/>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0946" t="21915" r="18868" b="13969"/>
                                          <a:stretch>
                                            <a:fillRect/>
                                          </a:stretch>
                                        </pic:blipFill>
                                        <pic:spPr bwMode="auto">
                                          <a:xfrm>
                                            <a:off x="0" y="0"/>
                                            <a:ext cx="1028700" cy="499110"/>
                                          </a:xfrm>
                                          <a:prstGeom prst="rect">
                                            <a:avLst/>
                                          </a:prstGeom>
                                          <a:noFill/>
                                          <a:ln>
                                            <a:noFill/>
                                          </a:ln>
                                          <a:extLst>
                                            <a:ext uri="{53640926-AAD7-44D8-BBD7-CCE9431645EC}">
                                              <a14:shadowObscured xmlns:a14="http://schemas.microsoft.com/office/drawing/2010/main"/>
                                            </a:ext>
                                          </a:extLst>
                                        </pic:spPr>
                                      </pic:pic>
                                    </a:graphicData>
                                  </a:graphic>
                                </wp:inline>
                              </w:drawing>
                            </w:r>
                          </w:p>
                          <w:p w14:paraId="769CB010" w14:textId="77777777" w:rsidR="00C80775" w:rsidRDefault="00C80775" w:rsidP="00662FD0">
                            <w:pPr>
                              <w:jc w:val="center"/>
                            </w:pPr>
                            <w:r>
                              <w:rPr>
                                <w:noProof/>
                              </w:rPr>
                              <w:drawing>
                                <wp:inline distT="0" distB="0" distL="0" distR="0" wp14:anchorId="5071DDC6" wp14:editId="3B55CDA5">
                                  <wp:extent cx="1588135" cy="265430"/>
                                  <wp:effectExtent l="0" t="0" r="0" b="1270"/>
                                  <wp:docPr id="954860296" name="Picture 5" descr="HLF - Fors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LF - Forsid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588135" cy="265430"/>
                                          </a:xfrm>
                                          <a:prstGeom prst="rect">
                                            <a:avLst/>
                                          </a:prstGeom>
                                          <a:noFill/>
                                          <a:ln>
                                            <a:noFill/>
                                          </a:ln>
                                        </pic:spPr>
                                      </pic:pic>
                                    </a:graphicData>
                                  </a:graphic>
                                </wp:inline>
                              </w:drawing>
                            </w:r>
                            <w:r>
                              <w:t xml:space="preserve">     </w:t>
                            </w:r>
                            <w:r w:rsidRPr="00292763">
                              <w:rPr>
                                <w:bCs/>
                                <w:noProof/>
                              </w:rPr>
                              <w:drawing>
                                <wp:inline distT="0" distB="0" distL="0" distR="0" wp14:anchorId="65BF0F2D" wp14:editId="6DB62230">
                                  <wp:extent cx="1541145" cy="266065"/>
                                  <wp:effectExtent l="0" t="0" r="1905" b="635"/>
                                  <wp:docPr id="1922745909" name="Picture 8" descr="A blue text on a black background&#10;&#10;AI-generated content may be incorrect.">
                                    <a:extLst xmlns:a="http://schemas.openxmlformats.org/drawingml/2006/main">
                                      <a:ext uri="{FF2B5EF4-FFF2-40B4-BE49-F238E27FC236}">
                                        <a16:creationId xmlns:a16="http://schemas.microsoft.com/office/drawing/2014/main" id="{9EB82822-82EE-9AE3-C096-03E6D410D5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450862" name="Picture 8" descr="A blue text on a black background&#10;&#10;AI-generated content may be incorrect.">
                                            <a:extLst>
                                              <a:ext uri="{FF2B5EF4-FFF2-40B4-BE49-F238E27FC236}">
                                                <a16:creationId xmlns:a16="http://schemas.microsoft.com/office/drawing/2014/main" id="{9EB82822-82EE-9AE3-C096-03E6D410D528}"/>
                                              </a:ext>
                                            </a:extLst>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541145" cy="266065"/>
                                          </a:xfrm>
                                          <a:prstGeom prst="rect">
                                            <a:avLst/>
                                          </a:prstGeom>
                                          <a:noFill/>
                                        </pic:spPr>
                                      </pic:pic>
                                    </a:graphicData>
                                  </a:graphic>
                                </wp:inline>
                              </w:drawing>
                            </w:r>
                          </w:p>
                        </w:txbxContent>
                      </wps:txbx>
                      <wps:bodyPr rot="0" vert="horz" wrap="square" lIns="0" tIns="0" rIns="0" bIns="0" anchor="t" anchorCtr="0">
                        <a:noAutofit/>
                      </wps:bodyPr>
                    </wps:wsp>
                  </a:graphicData>
                </a:graphic>
              </wp:inline>
            </w:drawing>
          </mc:Choice>
          <mc:Fallback>
            <w:pict>
              <v:shape w14:anchorId="6746C211" id="Text Box 2" o:spid="_x0000_s1028" type="#_x0000_t202" style="width:480.55pt;height:75.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IUbBwIAAO0DAAAOAAAAZHJzL2Uyb0RvYy54bWysU9uO0zAQfUfiHyy/06RFLd2o6WrpUoS0&#10;LEgLH+A4TmPheMzYbVK+nrGTdrm8Ifxgje2ZMzNnjje3Q2fYSaHXYEs+n+WcKSuh1vZQ8q9f9q/W&#10;nPkgbC0MWFXys/L8dvvyxaZ3hVpAC6ZWyAjE+qJ3JW9DcEWWedmqTvgZOGXpsQHsRKAjHrIaRU/o&#10;nckWeb7KesDaIUjlPd3ej498m/CbRsnwqWm8CsyUnGoLace0V3HPthtRHFC4VsupDPEPVXRCW0p6&#10;hboXQbAj6r+gOi0RPDRhJqHLoGm0VKkH6mae/9HNUyucSr0QOd5dafL/D1Y+np7cZ2RheAsDDTA1&#10;4d0DyG+eWdi1wh7UHSL0rRI1JZ5HyrLe+WIKjVT7wkeQqv8INQ1ZHAMkoKHBLrJCfTJCpwGcr6Sr&#10;ITBJl6t5vrhZLzmT9Hazev1muU4pRHGJdujDewUdi0bJkYaa0MXpwYdYjSguLjGZB6PrvTYmHfBQ&#10;7QyykyAB7NOa0H9zM5b1lH25WCZkCzE+aaPTgQRqdFfydR7XKJnIxjtbJ5cgtBltqsTYiZ7IyMhN&#10;GKqB6brkixgb2aqgPhNfCKMe6f+Q0QL+4KwnLZbcfz8KVJyZD5Y4j8K9GHgxqoshrKTQkgfORnMX&#10;ksBj+xbuaBaNTjQ9Z55KJE0l9ib9R9H+ek5ez790+xMAAP//AwBQSwMEFAAGAAgAAAAhACyLZc3c&#10;AAAABQEAAA8AAABkcnMvZG93bnJldi54bWxMj8FOwzAQRO9I/IO1SFwQdVKJqKRxKmjhBoeWqudt&#10;vE0i4nVkO0369xgu5TLSakYzb4vVZDpxJudbywrSWQKCuLK65VrB/uv9cQHCB2SNnWVScCEPq/L2&#10;psBc25G3dN6FWsQS9jkqaELocyl91ZBBP7M9cfRO1hkM8XS11A7HWG46OU+STBpsOS402NO6oep7&#10;NxgF2cYN45bXD5v92wd+9vX88Ho5KHV/N70sQQSawjUMv/gRHcrIdLQDay86BfGR8KfRe87SFMQx&#10;hp7SBciykP/pyx8AAAD//wMAUEsBAi0AFAAGAAgAAAAhALaDOJL+AAAA4QEAABMAAAAAAAAAAAAA&#10;AAAAAAAAAFtDb250ZW50X1R5cGVzXS54bWxQSwECLQAUAAYACAAAACEAOP0h/9YAAACUAQAACwAA&#10;AAAAAAAAAAAAAAAvAQAAX3JlbHMvLnJlbHNQSwECLQAUAAYACAAAACEAXySFGwcCAADtAwAADgAA&#10;AAAAAAAAAAAAAAAuAgAAZHJzL2Uyb0RvYy54bWxQSwECLQAUAAYACAAAACEALItlzdwAAAAFAQAA&#10;DwAAAAAAAAAAAAAAAABhBAAAZHJzL2Rvd25yZXYueG1sUEsFBgAAAAAEAAQA8wAAAGoFAAAAAA==&#10;" stroked="f">
                <v:textbox inset="0,0,0,0">
                  <w:txbxContent>
                    <w:p w14:paraId="6C28DC6A" w14:textId="77777777" w:rsidR="00C80775" w:rsidRDefault="00C80775" w:rsidP="00662FD0">
                      <w:pPr>
                        <w:jc w:val="center"/>
                      </w:pPr>
                      <w:r w:rsidRPr="006E050E">
                        <w:rPr>
                          <w:bCs/>
                          <w:noProof/>
                        </w:rPr>
                        <w:drawing>
                          <wp:inline distT="0" distB="0" distL="0" distR="0" wp14:anchorId="741B42D5" wp14:editId="54DFCA4E">
                            <wp:extent cx="1711960" cy="542925"/>
                            <wp:effectExtent l="0" t="0" r="2540" b="9525"/>
                            <wp:docPr id="1109217520" name="Bilde 5" descr="A close-up of a logo&#10;&#10;AI-generated content may be incorrect.">
                              <a:extLst xmlns:a="http://schemas.openxmlformats.org/drawingml/2006/main">
                                <a:ext uri="{FF2B5EF4-FFF2-40B4-BE49-F238E27FC236}">
                                  <a16:creationId xmlns:a16="http://schemas.microsoft.com/office/drawing/2014/main" id="{39B0F587-3776-6F44-EEE7-8A9401FBBC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62054" name="Bilde 5" descr="A close-up of a logo&#10;&#10;AI-generated content may be incorrect.">
                                      <a:extLst>
                                        <a:ext uri="{FF2B5EF4-FFF2-40B4-BE49-F238E27FC236}">
                                          <a16:creationId xmlns:a16="http://schemas.microsoft.com/office/drawing/2014/main" id="{39B0F587-3776-6F44-EEE7-8A9401FBBC74}"/>
                                        </a:ext>
                                      </a:extLst>
                                    </pic:cNvPr>
                                    <pic:cNvPicPr>
                                      <a:picLocks noChangeAspect="1"/>
                                    </pic:cNvPicPr>
                                  </pic:nvPicPr>
                                  <pic:blipFill rotWithShape="1">
                                    <a:blip r:embed="rId21">
                                      <a:extLst>
                                        <a:ext uri="{28A0092B-C50C-407E-A947-70E740481C1C}">
                                          <a14:useLocalDpi xmlns:a14="http://schemas.microsoft.com/office/drawing/2010/main" val="0"/>
                                        </a:ext>
                                      </a:extLst>
                                    </a:blip>
                                    <a:srcRect b="12037"/>
                                    <a:stretch>
                                      <a:fillRect/>
                                    </a:stretch>
                                  </pic:blipFill>
                                  <pic:spPr bwMode="auto">
                                    <a:xfrm>
                                      <a:off x="0" y="0"/>
                                      <a:ext cx="1711960" cy="542925"/>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286105F4" wp14:editId="2D2E1F88">
                            <wp:extent cx="828923" cy="499745"/>
                            <wp:effectExtent l="0" t="0" r="9525" b="0"/>
                            <wp:docPr id="465436756" name="Picture 8" descr="A red and blue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717159" name="Picture 8" descr="A red and blue logo&#10;&#10;AI-generated content may be incorrec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38040" cy="505241"/>
                                    </a:xfrm>
                                    <a:prstGeom prst="rect">
                                      <a:avLst/>
                                    </a:prstGeom>
                                    <a:noFill/>
                                    <a:ln>
                                      <a:noFill/>
                                    </a:ln>
                                  </pic:spPr>
                                </pic:pic>
                              </a:graphicData>
                            </a:graphic>
                          </wp:inline>
                        </w:drawing>
                      </w:r>
                      <w:r>
                        <w:t xml:space="preserve">      </w:t>
                      </w:r>
                      <w:r>
                        <w:rPr>
                          <w:noProof/>
                        </w:rPr>
                        <w:drawing>
                          <wp:inline distT="0" distB="0" distL="0" distR="0" wp14:anchorId="5D7C7F98" wp14:editId="0C37C63C">
                            <wp:extent cx="1027430" cy="497840"/>
                            <wp:effectExtent l="0" t="0" r="1270" b="0"/>
                            <wp:docPr id="1327731019" name="Picture 3" descr="Statens arbeidsmiljøinstitutt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tatens arbeidsmiljøinstitutt – Wikipedia"/>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027430" cy="497840"/>
                                    </a:xfrm>
                                    <a:prstGeom prst="rect">
                                      <a:avLst/>
                                    </a:prstGeom>
                                    <a:noFill/>
                                    <a:ln>
                                      <a:noFill/>
                                    </a:ln>
                                  </pic:spPr>
                                </pic:pic>
                              </a:graphicData>
                            </a:graphic>
                          </wp:inline>
                        </w:drawing>
                      </w:r>
                      <w:r>
                        <w:t xml:space="preserve">      </w:t>
                      </w:r>
                      <w:r>
                        <w:rPr>
                          <w:noProof/>
                        </w:rPr>
                        <w:drawing>
                          <wp:inline distT="0" distB="0" distL="0" distR="0" wp14:anchorId="52BCA15F" wp14:editId="29878E7B">
                            <wp:extent cx="1028700" cy="499110"/>
                            <wp:effectExtent l="0" t="0" r="0" b="0"/>
                            <wp:docPr id="601901761" name="Picture 2" descr="Folkehelseinstituttet – Store norske leksik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olkehelseinstituttet – Store norske leksikon"/>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0946" t="21915" r="18868" b="13969"/>
                                    <a:stretch>
                                      <a:fillRect/>
                                    </a:stretch>
                                  </pic:blipFill>
                                  <pic:spPr bwMode="auto">
                                    <a:xfrm>
                                      <a:off x="0" y="0"/>
                                      <a:ext cx="1028700" cy="499110"/>
                                    </a:xfrm>
                                    <a:prstGeom prst="rect">
                                      <a:avLst/>
                                    </a:prstGeom>
                                    <a:noFill/>
                                    <a:ln>
                                      <a:noFill/>
                                    </a:ln>
                                    <a:extLst>
                                      <a:ext uri="{53640926-AAD7-44D8-BBD7-CCE9431645EC}">
                                        <a14:shadowObscured xmlns:a14="http://schemas.microsoft.com/office/drawing/2010/main"/>
                                      </a:ext>
                                    </a:extLst>
                                  </pic:spPr>
                                </pic:pic>
                              </a:graphicData>
                            </a:graphic>
                          </wp:inline>
                        </w:drawing>
                      </w:r>
                    </w:p>
                    <w:p w14:paraId="769CB010" w14:textId="77777777" w:rsidR="00C80775" w:rsidRDefault="00C80775" w:rsidP="00662FD0">
                      <w:pPr>
                        <w:jc w:val="center"/>
                      </w:pPr>
                      <w:r>
                        <w:rPr>
                          <w:noProof/>
                        </w:rPr>
                        <w:drawing>
                          <wp:inline distT="0" distB="0" distL="0" distR="0" wp14:anchorId="5071DDC6" wp14:editId="3B55CDA5">
                            <wp:extent cx="1588135" cy="265430"/>
                            <wp:effectExtent l="0" t="0" r="0" b="1270"/>
                            <wp:docPr id="954860296" name="Picture 5" descr="HLF - Fors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LF - Forsid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588135" cy="265430"/>
                                    </a:xfrm>
                                    <a:prstGeom prst="rect">
                                      <a:avLst/>
                                    </a:prstGeom>
                                    <a:noFill/>
                                    <a:ln>
                                      <a:noFill/>
                                    </a:ln>
                                  </pic:spPr>
                                </pic:pic>
                              </a:graphicData>
                            </a:graphic>
                          </wp:inline>
                        </w:drawing>
                      </w:r>
                      <w:r>
                        <w:t xml:space="preserve">     </w:t>
                      </w:r>
                      <w:r w:rsidRPr="00292763">
                        <w:rPr>
                          <w:bCs/>
                          <w:noProof/>
                        </w:rPr>
                        <w:drawing>
                          <wp:inline distT="0" distB="0" distL="0" distR="0" wp14:anchorId="65BF0F2D" wp14:editId="6DB62230">
                            <wp:extent cx="1541145" cy="266065"/>
                            <wp:effectExtent l="0" t="0" r="1905" b="635"/>
                            <wp:docPr id="1922745909" name="Picture 8" descr="A blue text on a black background&#10;&#10;AI-generated content may be incorrect.">
                              <a:extLst xmlns:a="http://schemas.openxmlformats.org/drawingml/2006/main">
                                <a:ext uri="{FF2B5EF4-FFF2-40B4-BE49-F238E27FC236}">
                                  <a16:creationId xmlns:a16="http://schemas.microsoft.com/office/drawing/2014/main" id="{9EB82822-82EE-9AE3-C096-03E6D410D5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450862" name="Picture 8" descr="A blue text on a black background&#10;&#10;AI-generated content may be incorrect.">
                                      <a:extLst>
                                        <a:ext uri="{FF2B5EF4-FFF2-40B4-BE49-F238E27FC236}">
                                          <a16:creationId xmlns:a16="http://schemas.microsoft.com/office/drawing/2014/main" id="{9EB82822-82EE-9AE3-C096-03E6D410D528}"/>
                                        </a:ext>
                                      </a:extLst>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541145" cy="266065"/>
                                    </a:xfrm>
                                    <a:prstGeom prst="rect">
                                      <a:avLst/>
                                    </a:prstGeom>
                                    <a:noFill/>
                                  </pic:spPr>
                                </pic:pic>
                              </a:graphicData>
                            </a:graphic>
                          </wp:inline>
                        </w:drawing>
                      </w:r>
                    </w:p>
                  </w:txbxContent>
                </v:textbox>
                <w10:anchorlock/>
              </v:shape>
            </w:pict>
          </mc:Fallback>
        </mc:AlternateContent>
      </w:r>
    </w:p>
    <w:p w14:paraId="6A6270E3" w14:textId="3AD7FF7B" w:rsidR="00757FEF" w:rsidRDefault="00757FEF" w:rsidP="00A46889">
      <w:r w:rsidRPr="00757FEF">
        <w:t>The main supervisor,</w:t>
      </w:r>
      <w:r w:rsidRPr="00757FEF">
        <w:rPr>
          <w:b/>
          <w:bCs/>
        </w:rPr>
        <w:t xml:space="preserve"> Alexander </w:t>
      </w:r>
      <w:r w:rsidR="00234A4F" w:rsidRPr="00757FEF">
        <w:rPr>
          <w:b/>
          <w:bCs/>
        </w:rPr>
        <w:t>Mathiessen</w:t>
      </w:r>
      <w:r w:rsidR="00234A4F" w:rsidRPr="00234A4F">
        <w:t>,</w:t>
      </w:r>
      <w:r>
        <w:t xml:space="preserve"> </w:t>
      </w:r>
      <w:r w:rsidRPr="00757FEF">
        <w:t>is a medical doctor</w:t>
      </w:r>
      <w:r w:rsidR="00F55DF6">
        <w:t xml:space="preserve"> (MD)</w:t>
      </w:r>
      <w:r w:rsidRPr="00757FEF">
        <w:t xml:space="preserve">, PhD, and postdoctoral researcher at Diakonhjemmet Hospital, currently completing his specialization in rheumatology. </w:t>
      </w:r>
      <w:r w:rsidR="00347024" w:rsidRPr="00347024">
        <w:t xml:space="preserve">He has broad research experience in musculoskeletal imaging, epidemiology, and cohort studies, and has lectured at the University of Oslo for several years. Mathiessen </w:t>
      </w:r>
      <w:r w:rsidR="00E47237">
        <w:t xml:space="preserve">currently </w:t>
      </w:r>
      <w:r w:rsidR="00F407E6">
        <w:t>leads</w:t>
      </w:r>
      <w:r w:rsidR="00347024" w:rsidRPr="00347024">
        <w:t xml:space="preserve"> the MERINO RCT trial</w:t>
      </w:r>
      <w:r w:rsidR="00F407E6">
        <w:t xml:space="preserve"> and </w:t>
      </w:r>
      <w:r w:rsidR="00347024" w:rsidRPr="00347024">
        <w:t>the REMEDY Young Researcher Program</w:t>
      </w:r>
      <w:r w:rsidR="00E47237">
        <w:t xml:space="preserve"> at Diakonhjemmet </w:t>
      </w:r>
      <w:proofErr w:type="gramStart"/>
      <w:r w:rsidR="00E47237">
        <w:t>Hospital</w:t>
      </w:r>
      <w:r w:rsidR="000E4CEA" w:rsidRPr="000E4CEA">
        <w:t>, and</w:t>
      </w:r>
      <w:proofErr w:type="gramEnd"/>
      <w:r w:rsidR="000E4CEA" w:rsidRPr="000E4CEA">
        <w:t xml:space="preserve"> acts as scientific advisor to the REMEDY Patient Council</w:t>
      </w:r>
      <w:r w:rsidR="00347024" w:rsidRPr="00347024">
        <w:t xml:space="preserve">. He also supervises </w:t>
      </w:r>
      <w:r w:rsidR="00E47237">
        <w:t>a</w:t>
      </w:r>
      <w:r w:rsidR="00347024">
        <w:t xml:space="preserve"> M</w:t>
      </w:r>
      <w:r w:rsidR="00347024" w:rsidRPr="00347024">
        <w:t>aster student at NTNU. He has authored over 30 peer-reviewed publications and completed a one-year postdoctoral fellowship at Harvard Medical School in Boston, USA. As main supervisor, he will ensure strong clinical and methodological integration across the project.</w:t>
      </w:r>
    </w:p>
    <w:p w14:paraId="3008DB58" w14:textId="18EC42A1" w:rsidR="00375C34" w:rsidRPr="00757FEF" w:rsidRDefault="00375C34" w:rsidP="00A46889">
      <w:r w:rsidRPr="00375C34">
        <w:t>Co-supervisor</w:t>
      </w:r>
      <w:r>
        <w:rPr>
          <w:b/>
          <w:bCs/>
        </w:rPr>
        <w:t xml:space="preserve"> </w:t>
      </w:r>
      <w:r w:rsidRPr="00375C34">
        <w:rPr>
          <w:b/>
          <w:bCs/>
        </w:rPr>
        <w:t>Bo Engdahl</w:t>
      </w:r>
      <w:r w:rsidRPr="00375C34">
        <w:t>, PhD, is a senior researcher at FHI and head of the HUNT Hearing. With a background in audiology and acoustics, Engdahl has extensive experience in hearing epidemiology and large-scale population data. He has in-depth knowledge of the HUNT dataset and will play a key role in shaping the study design and analytical approach.</w:t>
      </w:r>
    </w:p>
    <w:p w14:paraId="3C38B4EB" w14:textId="7B0DB95E" w:rsidR="00375C34" w:rsidRDefault="00375C34" w:rsidP="00A46889">
      <w:r w:rsidRPr="00375C34">
        <w:t>Co-supervisor</w:t>
      </w:r>
      <w:r>
        <w:rPr>
          <w:b/>
          <w:bCs/>
        </w:rPr>
        <w:t xml:space="preserve"> </w:t>
      </w:r>
      <w:r w:rsidRPr="00375C34">
        <w:rPr>
          <w:b/>
          <w:bCs/>
        </w:rPr>
        <w:t>Lisa Aarhus</w:t>
      </w:r>
      <w:r w:rsidRPr="00375C34">
        <w:t xml:space="preserve">, </w:t>
      </w:r>
      <w:r w:rsidR="00F55DF6">
        <w:t>MD</w:t>
      </w:r>
      <w:r w:rsidR="007E3545">
        <w:t>,</w:t>
      </w:r>
      <w:r w:rsidR="00F55DF6">
        <w:t xml:space="preserve"> </w:t>
      </w:r>
      <w:r w:rsidRPr="00375C34">
        <w:t>PhD</w:t>
      </w:r>
      <w:r w:rsidR="00F55DF6">
        <w:t xml:space="preserve">, </w:t>
      </w:r>
      <w:r w:rsidR="00F55DF6" w:rsidRPr="00F55DF6">
        <w:t xml:space="preserve">is a specialist in occupational medicine and senior researcher at the National Institute of Occupational Health (STAMI), where she has led research on hearing loss </w:t>
      </w:r>
      <w:r w:rsidR="00F55DF6">
        <w:t>at</w:t>
      </w:r>
      <w:r w:rsidR="00F55DF6" w:rsidRPr="00F55DF6">
        <w:t xml:space="preserve"> work using HUNT data. She also has in-depth knowledge of the HUNT </w:t>
      </w:r>
      <w:r w:rsidR="00F55DF6">
        <w:t>H</w:t>
      </w:r>
      <w:r w:rsidR="00F55DF6" w:rsidRPr="00F55DF6">
        <w:t>earing dataset and, like Engdahl, will contribute to data planning and interpretation. She brings broad experience in hearing research, epidemiology, and clinical medicine</w:t>
      </w:r>
      <w:r w:rsidR="00142AF5">
        <w:t xml:space="preserve">, and is currently </w:t>
      </w:r>
      <w:r w:rsidR="00142AF5" w:rsidRPr="00F55DF6">
        <w:t>finalizing her specialization in pulmonary medicine</w:t>
      </w:r>
      <w:r w:rsidR="00142AF5">
        <w:t xml:space="preserve"> at Diakonhjemmet Hospital</w:t>
      </w:r>
      <w:r w:rsidR="00142AF5" w:rsidRPr="00F55DF6">
        <w:t>.</w:t>
      </w:r>
    </w:p>
    <w:p w14:paraId="70C3F23D" w14:textId="533346F6" w:rsidR="00142AF5" w:rsidRPr="00375C34" w:rsidRDefault="00234A4F" w:rsidP="00A46889">
      <w:r w:rsidRPr="00234A4F">
        <w:t>Co-supervisor</w:t>
      </w:r>
      <w:r w:rsidRPr="00234A4F">
        <w:rPr>
          <w:b/>
          <w:bCs/>
        </w:rPr>
        <w:t xml:space="preserve"> Erik Øie</w:t>
      </w:r>
      <w:r w:rsidRPr="00234A4F">
        <w:t>, MD</w:t>
      </w:r>
      <w:r w:rsidR="007E3545">
        <w:t>,</w:t>
      </w:r>
      <w:r w:rsidRPr="00234A4F">
        <w:t xml:space="preserve"> PhD, is Professor of Internal Medicine at the University of Oslo and senior consultant in cardiology at Diakonhjemmet Hospital. He has extensive experience in translational research. Øie will contribute to the project with methodological expertise and academic supervision, particularly in the integration of clinical and epidemiological perspectives.</w:t>
      </w:r>
    </w:p>
    <w:p w14:paraId="6CCDE577" w14:textId="77777777" w:rsidR="00BE6EBF" w:rsidRDefault="00164F89" w:rsidP="00A46889">
      <w:r w:rsidRPr="00164F89">
        <w:t>Additional project participants further strengthen the interdisciplinary nature of the team</w:t>
      </w:r>
      <w:r w:rsidR="003C27C3">
        <w:t xml:space="preserve">. </w:t>
      </w:r>
      <w:r w:rsidR="003C27C3" w:rsidRPr="00164F89">
        <w:rPr>
          <w:b/>
          <w:bCs/>
        </w:rPr>
        <w:t xml:space="preserve">Sella </w:t>
      </w:r>
      <w:r w:rsidR="004C345C">
        <w:rPr>
          <w:b/>
          <w:bCs/>
        </w:rPr>
        <w:t xml:space="preserve">Aarrestad </w:t>
      </w:r>
      <w:r w:rsidR="003C27C3" w:rsidRPr="00164F89">
        <w:rPr>
          <w:b/>
          <w:bCs/>
        </w:rPr>
        <w:t>Provan</w:t>
      </w:r>
      <w:r w:rsidR="003C27C3" w:rsidRPr="00164F89">
        <w:t xml:space="preserve">, MD PhD, is a professor </w:t>
      </w:r>
      <w:r w:rsidR="003C27C3">
        <w:t>and</w:t>
      </w:r>
      <w:r w:rsidR="003C27C3" w:rsidRPr="00164F89">
        <w:t xml:space="preserve"> senior researcher and rheumatologist at Diakonhjemmet Hospital. She leads REMEDY</w:t>
      </w:r>
      <w:r w:rsidR="003C27C3">
        <w:t xml:space="preserve"> WP6</w:t>
      </w:r>
      <w:r w:rsidR="003C27C3" w:rsidRPr="00164F89">
        <w:t>, focusing on long-term outcomes, safety, work participation and health economics through national registry linkage. In this project, she will contribute her unique expertise in registry-based research</w:t>
      </w:r>
      <w:r w:rsidR="009332DC">
        <w:t>, and it is also in WP6 in REMEDY that the project will be affiliated</w:t>
      </w:r>
      <w:r w:rsidR="003C27C3" w:rsidRPr="00164F89">
        <w:t>.</w:t>
      </w:r>
      <w:r w:rsidR="003C27C3">
        <w:t xml:space="preserve"> </w:t>
      </w:r>
    </w:p>
    <w:p w14:paraId="16CE4159" w14:textId="6D52CB03" w:rsidR="003C27C3" w:rsidRDefault="003C27C3" w:rsidP="00A46889">
      <w:r w:rsidRPr="003C27C3">
        <w:rPr>
          <w:b/>
          <w:bCs/>
        </w:rPr>
        <w:t>Leif Erik Vinge</w:t>
      </w:r>
      <w:r w:rsidRPr="003C27C3">
        <w:t>, MD</w:t>
      </w:r>
      <w:r w:rsidR="007E3545">
        <w:t>, PhD</w:t>
      </w:r>
      <w:r w:rsidRPr="003C27C3">
        <w:t xml:space="preserve">, and </w:t>
      </w:r>
      <w:r w:rsidRPr="003C27C3">
        <w:rPr>
          <w:b/>
          <w:bCs/>
        </w:rPr>
        <w:t>Anne Kristin Gulsvik</w:t>
      </w:r>
      <w:r w:rsidRPr="003C27C3">
        <w:t>, MD</w:t>
      </w:r>
      <w:r w:rsidR="007E3545">
        <w:t>,</w:t>
      </w:r>
      <w:r w:rsidRPr="003C27C3">
        <w:t xml:space="preserve"> PhD, are </w:t>
      </w:r>
      <w:r w:rsidR="00BE6EBF">
        <w:t>senior doctors at the department of</w:t>
      </w:r>
      <w:r w:rsidRPr="003C27C3">
        <w:t xml:space="preserve"> internal medicine at Diakonhjemmet Hospital. Vinge </w:t>
      </w:r>
      <w:r w:rsidR="00BE6EBF">
        <w:t>has</w:t>
      </w:r>
      <w:r w:rsidRPr="003C27C3">
        <w:t xml:space="preserve"> relevant </w:t>
      </w:r>
      <w:r w:rsidR="00BE6EBF">
        <w:t xml:space="preserve">research </w:t>
      </w:r>
      <w:r w:rsidRPr="003C27C3">
        <w:t xml:space="preserve">experience on comorbidities in </w:t>
      </w:r>
      <w:r w:rsidR="00BE6EBF">
        <w:t>ARDs</w:t>
      </w:r>
      <w:r w:rsidRPr="003C27C3">
        <w:t xml:space="preserve">, while Gulsvik has a longstanding interest in epidemiological research on modifiable risk factors and chronic disease. Both will contribute </w:t>
      </w:r>
      <w:r w:rsidR="00BE6EBF">
        <w:t xml:space="preserve">with </w:t>
      </w:r>
      <w:r w:rsidRPr="003C27C3">
        <w:t>clinical insight and methodological support to the project.</w:t>
      </w:r>
    </w:p>
    <w:p w14:paraId="56187681" w14:textId="56FBEF71" w:rsidR="00A5251C" w:rsidRDefault="00A5251C" w:rsidP="00A46889">
      <w:pPr>
        <w:rPr>
          <w:noProof/>
        </w:rPr>
      </w:pPr>
      <w:r w:rsidRPr="00BF5770">
        <w:rPr>
          <w:noProof/>
        </w:rPr>
        <w:t xml:space="preserve">From the REMEDY Patient Council at Diakonhjemmet Hospital, two user representatives, </w:t>
      </w:r>
      <w:r w:rsidRPr="00BF5770">
        <w:rPr>
          <w:b/>
          <w:bCs/>
          <w:noProof/>
        </w:rPr>
        <w:t>Eli Ormerod</w:t>
      </w:r>
      <w:r w:rsidRPr="00BF5770">
        <w:rPr>
          <w:noProof/>
        </w:rPr>
        <w:t xml:space="preserve"> and </w:t>
      </w:r>
      <w:r w:rsidRPr="00BF5770">
        <w:rPr>
          <w:b/>
          <w:bCs/>
          <w:noProof/>
        </w:rPr>
        <w:t>Ola Jacob Sønsthagen</w:t>
      </w:r>
      <w:r w:rsidRPr="00BF5770">
        <w:rPr>
          <w:noProof/>
        </w:rPr>
        <w:t>, have been involved since the initial drafting of the protocol and will remain engaged throughout the project</w:t>
      </w:r>
      <w:r w:rsidR="00E26EA0">
        <w:rPr>
          <w:noProof/>
        </w:rPr>
        <w:t xml:space="preserve"> (see end of section 3.2</w:t>
      </w:r>
      <w:r w:rsidR="00BE6EBF">
        <w:rPr>
          <w:noProof/>
        </w:rPr>
        <w:t>.3</w:t>
      </w:r>
      <w:r w:rsidR="00E26EA0">
        <w:rPr>
          <w:noProof/>
        </w:rPr>
        <w:t>)</w:t>
      </w:r>
      <w:r w:rsidRPr="00BF5770">
        <w:rPr>
          <w:noProof/>
        </w:rPr>
        <w:t>. They were selected based on relevant</w:t>
      </w:r>
      <w:r w:rsidR="00BF5770" w:rsidRPr="00BF5770">
        <w:rPr>
          <w:noProof/>
        </w:rPr>
        <w:t xml:space="preserve"> user</w:t>
      </w:r>
      <w:r w:rsidRPr="00BF5770">
        <w:rPr>
          <w:noProof/>
        </w:rPr>
        <w:t xml:space="preserve"> experience </w:t>
      </w:r>
      <w:r w:rsidR="00BF5770" w:rsidRPr="00BF5770">
        <w:rPr>
          <w:noProof/>
        </w:rPr>
        <w:t xml:space="preserve">to this project </w:t>
      </w:r>
      <w:r w:rsidRPr="00BF5770">
        <w:rPr>
          <w:noProof/>
        </w:rPr>
        <w:t xml:space="preserve">and because of their long experience as user representatives in </w:t>
      </w:r>
      <w:r w:rsidR="00BF5770" w:rsidRPr="00BF5770">
        <w:rPr>
          <w:noProof/>
        </w:rPr>
        <w:t xml:space="preserve">other </w:t>
      </w:r>
      <w:r w:rsidRPr="00BF5770">
        <w:rPr>
          <w:noProof/>
        </w:rPr>
        <w:t>research projects.</w:t>
      </w:r>
      <w:r>
        <w:rPr>
          <w:noProof/>
        </w:rPr>
        <w:t xml:space="preserve"> </w:t>
      </w:r>
    </w:p>
    <w:p w14:paraId="7AE05A8E" w14:textId="7131F7E4" w:rsidR="004C34E6" w:rsidRPr="00F71112" w:rsidRDefault="004C34E6" w:rsidP="00A46889">
      <w:pPr>
        <w:pStyle w:val="Heading3"/>
      </w:pPr>
      <w:r w:rsidRPr="00F71112">
        <w:lastRenderedPageBreak/>
        <w:t xml:space="preserve">3.2 Project </w:t>
      </w:r>
      <w:proofErr w:type="spellStart"/>
      <w:r w:rsidR="008E7139" w:rsidRPr="00F71112">
        <w:t>organi</w:t>
      </w:r>
      <w:r w:rsidR="00CB5D6D">
        <w:t>s</w:t>
      </w:r>
      <w:r w:rsidR="008E7139" w:rsidRPr="00F71112">
        <w:t>ation</w:t>
      </w:r>
      <w:proofErr w:type="spellEnd"/>
      <w:r w:rsidRPr="00F71112">
        <w:t xml:space="preserve"> and management</w:t>
      </w:r>
    </w:p>
    <w:p w14:paraId="192DB3F4" w14:textId="39B02810" w:rsidR="00AC64A0" w:rsidRPr="00E26EA0" w:rsidRDefault="00E26EA0" w:rsidP="00E26EA0">
      <w:pPr>
        <w:pStyle w:val="Heading4"/>
      </w:pPr>
      <w:r w:rsidRPr="00E26EA0">
        <w:t xml:space="preserve">3.2.1 </w:t>
      </w:r>
      <w:r w:rsidR="00AC64A0" w:rsidRPr="00E26EA0">
        <w:t>PhD work plan and progression</w:t>
      </w:r>
    </w:p>
    <w:p w14:paraId="742FCC0F" w14:textId="462DCECA" w:rsidR="00E749AA" w:rsidRPr="00E749AA" w:rsidRDefault="000833E3" w:rsidP="00A46889">
      <w:r w:rsidRPr="000833E3">
        <w:t>The PhD candidate will be based at Diakonhjemmet Hospital in a modern, open, and inclusive office environment shared with other PhD candidates, postdoc</w:t>
      </w:r>
      <w:r>
        <w:t>s</w:t>
      </w:r>
      <w:r w:rsidRPr="000833E3">
        <w:t>, senior researchers, statisticians, and study coordinators.</w:t>
      </w:r>
      <w:r>
        <w:t xml:space="preserve"> </w:t>
      </w:r>
      <w:r w:rsidR="00E749AA" w:rsidRPr="00E749AA">
        <w:t>The PhD candidate will begin with mandatory coursework and a STATA course during the first semester, followed by data work, statistical analyses, manuscript writing</w:t>
      </w:r>
      <w:r w:rsidR="007E3545">
        <w:t>,</w:t>
      </w:r>
      <w:r w:rsidR="00E749AA" w:rsidRPr="00E749AA">
        <w:t xml:space="preserve"> and thesis development. </w:t>
      </w:r>
      <w:r w:rsidR="000C73C8" w:rsidRPr="000C73C8">
        <w:t>The candidate will receive regular supervision and mentoring from the project’s interdisciplinary academic team</w:t>
      </w:r>
      <w:r w:rsidR="000C73C8">
        <w:t>, and p</w:t>
      </w:r>
      <w:r w:rsidR="00E749AA" w:rsidRPr="00E749AA">
        <w:t xml:space="preserve">articipation in international conferences </w:t>
      </w:r>
      <w:r>
        <w:t>is encouraged to</w:t>
      </w:r>
      <w:r w:rsidR="00E749AA" w:rsidRPr="00E749AA">
        <w:t xml:space="preserve"> support academic growth and visibility</w:t>
      </w:r>
      <w:r w:rsidR="000C73C8">
        <w:t>.</w:t>
      </w:r>
    </w:p>
    <w:p w14:paraId="625FE6C8" w14:textId="47DA5C3C" w:rsidR="00E749AA" w:rsidRDefault="00E749AA" w:rsidP="00A46889">
      <w:r w:rsidRPr="00E749AA">
        <w:t xml:space="preserve">All registry linkages (except for prescription data) have already been completed. The dataset is cleaned and stored on the Services for Sensitive Data (TSD) platform at the University of Oslo. A project amendment will be submitted to REK and data owners to formally include the PhD candidate. Analyses and manuscript work can begin as soon as access is granted. </w:t>
      </w:r>
      <w:r w:rsidR="00D815B5" w:rsidRPr="00D815B5">
        <w:t>Data on medication use will not be relevant until Article 2, so there is sufficient time to obtain this information.</w:t>
      </w:r>
      <w:r w:rsidR="00D815B5">
        <w:t xml:space="preserve"> </w:t>
      </w:r>
      <w:r w:rsidR="000C73C8" w:rsidRPr="000C73C8">
        <w:t xml:space="preserve">The candidate will write three research articles for the thesis and is expected to complete the PhD within </w:t>
      </w:r>
      <w:r w:rsidR="000C73C8">
        <w:t>three years</w:t>
      </w:r>
      <w:r w:rsidR="000C73C8" w:rsidRPr="000C73C8">
        <w:t>. A Gantt chart outlining the timeline is provided below.</w:t>
      </w:r>
    </w:p>
    <w:tbl>
      <w:tblPr>
        <w:tblW w:w="0" w:type="auto"/>
        <w:jc w:val="center"/>
        <w:tblCellSpacing w:w="15" w:type="dxa"/>
        <w:tblBorders>
          <w:top w:val="single" w:sz="4" w:space="0" w:color="00B050"/>
          <w:left w:val="single" w:sz="4" w:space="0" w:color="00B050"/>
          <w:bottom w:val="single" w:sz="4" w:space="0" w:color="00B050"/>
          <w:right w:val="single" w:sz="4" w:space="0" w:color="00B050"/>
        </w:tblBorders>
        <w:tblLayout w:type="fixed"/>
        <w:tblCellMar>
          <w:top w:w="15" w:type="dxa"/>
          <w:left w:w="15" w:type="dxa"/>
          <w:bottom w:w="15" w:type="dxa"/>
          <w:right w:w="15" w:type="dxa"/>
        </w:tblCellMar>
        <w:tblLook w:val="04A0" w:firstRow="1" w:lastRow="0" w:firstColumn="1" w:lastColumn="0" w:noHBand="0" w:noVBand="1"/>
      </w:tblPr>
      <w:tblGrid>
        <w:gridCol w:w="4536"/>
        <w:gridCol w:w="1307"/>
        <w:gridCol w:w="1307"/>
        <w:gridCol w:w="1332"/>
      </w:tblGrid>
      <w:tr w:rsidR="00D815B5" w:rsidRPr="00A46889" w14:paraId="22F44294" w14:textId="77777777" w:rsidTr="000C73C8">
        <w:trPr>
          <w:tblHeader/>
          <w:tblCellSpacing w:w="15" w:type="dxa"/>
          <w:jc w:val="center"/>
        </w:trPr>
        <w:tc>
          <w:tcPr>
            <w:tcW w:w="4491" w:type="dxa"/>
            <w:vAlign w:val="center"/>
            <w:hideMark/>
          </w:tcPr>
          <w:p w14:paraId="1874DC9F" w14:textId="55459060" w:rsidR="00F85DC9" w:rsidRPr="00A46889" w:rsidRDefault="00F85DC9" w:rsidP="00A46889">
            <w:pPr>
              <w:pStyle w:val="NoSpacing"/>
              <w:rPr>
                <w:rFonts w:ascii="Times New Roman" w:hAnsi="Times New Roman" w:cs="Times New Roman"/>
                <w:b/>
                <w:bCs/>
              </w:rPr>
            </w:pPr>
            <w:r w:rsidRPr="00A46889">
              <w:rPr>
                <w:rFonts w:ascii="Times New Roman" w:hAnsi="Times New Roman" w:cs="Times New Roman"/>
                <w:b/>
                <w:bCs/>
              </w:rPr>
              <w:t>Activity</w:t>
            </w:r>
          </w:p>
        </w:tc>
        <w:tc>
          <w:tcPr>
            <w:tcW w:w="1277" w:type="dxa"/>
            <w:vAlign w:val="center"/>
            <w:hideMark/>
          </w:tcPr>
          <w:p w14:paraId="564072C9" w14:textId="6BB71120" w:rsidR="00F85DC9" w:rsidRPr="00A46889" w:rsidRDefault="00F85DC9" w:rsidP="00A46889">
            <w:pPr>
              <w:pStyle w:val="NoSpacing"/>
              <w:rPr>
                <w:rFonts w:ascii="Times New Roman" w:hAnsi="Times New Roman" w:cs="Times New Roman"/>
                <w:b/>
                <w:bCs/>
              </w:rPr>
            </w:pPr>
            <w:r w:rsidRPr="00A46889">
              <w:rPr>
                <w:rFonts w:ascii="Times New Roman" w:hAnsi="Times New Roman" w:cs="Times New Roman"/>
                <w:b/>
                <w:bCs/>
              </w:rPr>
              <w:t>2026</w:t>
            </w:r>
          </w:p>
        </w:tc>
        <w:tc>
          <w:tcPr>
            <w:tcW w:w="1277" w:type="dxa"/>
            <w:vAlign w:val="center"/>
            <w:hideMark/>
          </w:tcPr>
          <w:p w14:paraId="01807D9D" w14:textId="1F9D5D63" w:rsidR="00F85DC9" w:rsidRPr="00A46889" w:rsidRDefault="00F85DC9" w:rsidP="00A46889">
            <w:pPr>
              <w:pStyle w:val="NoSpacing"/>
              <w:rPr>
                <w:rFonts w:ascii="Times New Roman" w:hAnsi="Times New Roman" w:cs="Times New Roman"/>
                <w:b/>
                <w:bCs/>
              </w:rPr>
            </w:pPr>
            <w:r w:rsidRPr="00A46889">
              <w:rPr>
                <w:rFonts w:ascii="Times New Roman" w:hAnsi="Times New Roman" w:cs="Times New Roman"/>
                <w:b/>
                <w:bCs/>
              </w:rPr>
              <w:t>2027</w:t>
            </w:r>
          </w:p>
        </w:tc>
        <w:tc>
          <w:tcPr>
            <w:tcW w:w="1287" w:type="dxa"/>
            <w:vAlign w:val="center"/>
            <w:hideMark/>
          </w:tcPr>
          <w:p w14:paraId="395F956D" w14:textId="2C059B14" w:rsidR="00F85DC9" w:rsidRPr="00A46889" w:rsidRDefault="00F85DC9" w:rsidP="00A46889">
            <w:pPr>
              <w:pStyle w:val="NoSpacing"/>
              <w:rPr>
                <w:rFonts w:ascii="Times New Roman" w:hAnsi="Times New Roman" w:cs="Times New Roman"/>
                <w:b/>
                <w:bCs/>
              </w:rPr>
            </w:pPr>
            <w:r w:rsidRPr="00A46889">
              <w:rPr>
                <w:rFonts w:ascii="Times New Roman" w:hAnsi="Times New Roman" w:cs="Times New Roman"/>
                <w:b/>
                <w:bCs/>
              </w:rPr>
              <w:t>2028</w:t>
            </w:r>
          </w:p>
        </w:tc>
      </w:tr>
      <w:tr w:rsidR="00D815B5" w:rsidRPr="00A46889" w14:paraId="64F70A88" w14:textId="77777777" w:rsidTr="000C73C8">
        <w:trPr>
          <w:tblCellSpacing w:w="15" w:type="dxa"/>
          <w:jc w:val="center"/>
        </w:trPr>
        <w:tc>
          <w:tcPr>
            <w:tcW w:w="4491" w:type="dxa"/>
            <w:vAlign w:val="center"/>
            <w:hideMark/>
          </w:tcPr>
          <w:p w14:paraId="0FAAEDC0" w14:textId="3DC458E1" w:rsidR="00F85DC9" w:rsidRPr="00A46889" w:rsidRDefault="00F85DC9" w:rsidP="00A46889">
            <w:pPr>
              <w:pStyle w:val="NoSpacing"/>
              <w:rPr>
                <w:rFonts w:ascii="Times New Roman" w:hAnsi="Times New Roman" w:cs="Times New Roman"/>
              </w:rPr>
            </w:pPr>
            <w:r w:rsidRPr="00A46889">
              <w:rPr>
                <w:rFonts w:ascii="Times New Roman" w:hAnsi="Times New Roman" w:cs="Times New Roman"/>
              </w:rPr>
              <w:t>REK approval</w:t>
            </w:r>
          </w:p>
        </w:tc>
        <w:tc>
          <w:tcPr>
            <w:tcW w:w="1277" w:type="dxa"/>
            <w:vAlign w:val="center"/>
            <w:hideMark/>
          </w:tcPr>
          <w:p w14:paraId="2B6FAB41" w14:textId="283F7BA1" w:rsidR="00F85DC9" w:rsidRPr="00A46889" w:rsidRDefault="00292763" w:rsidP="00A46889">
            <w:pPr>
              <w:pStyle w:val="NoSpacing"/>
              <w:rPr>
                <w:rFonts w:ascii="Times New Roman" w:hAnsi="Times New Roman" w:cs="Times New Roman"/>
                <w:color w:val="00B050"/>
              </w:rPr>
            </w:pPr>
            <w:r w:rsidRPr="00A46889">
              <w:rPr>
                <w:rFonts w:ascii="Times New Roman" w:hAnsi="Times New Roman" w:cs="Times New Roman"/>
                <w:color w:val="00B050"/>
              </w:rPr>
              <w:t>████</w:t>
            </w:r>
          </w:p>
        </w:tc>
        <w:tc>
          <w:tcPr>
            <w:tcW w:w="1277" w:type="dxa"/>
            <w:vAlign w:val="center"/>
            <w:hideMark/>
          </w:tcPr>
          <w:p w14:paraId="7609A18B" w14:textId="77777777" w:rsidR="00F85DC9" w:rsidRPr="00A46889" w:rsidRDefault="00F85DC9" w:rsidP="00A46889">
            <w:pPr>
              <w:pStyle w:val="NoSpacing"/>
              <w:rPr>
                <w:rFonts w:ascii="Times New Roman" w:hAnsi="Times New Roman" w:cs="Times New Roman"/>
                <w:color w:val="00B050"/>
              </w:rPr>
            </w:pPr>
          </w:p>
        </w:tc>
        <w:tc>
          <w:tcPr>
            <w:tcW w:w="1287" w:type="dxa"/>
            <w:vAlign w:val="center"/>
            <w:hideMark/>
          </w:tcPr>
          <w:p w14:paraId="6A8755E4" w14:textId="77777777" w:rsidR="00F85DC9" w:rsidRPr="00A46889" w:rsidRDefault="00F85DC9" w:rsidP="00A46889">
            <w:pPr>
              <w:pStyle w:val="NoSpacing"/>
              <w:rPr>
                <w:rFonts w:ascii="Times New Roman" w:hAnsi="Times New Roman" w:cs="Times New Roman"/>
                <w:color w:val="00B050"/>
              </w:rPr>
            </w:pPr>
          </w:p>
        </w:tc>
      </w:tr>
      <w:tr w:rsidR="00D815B5" w:rsidRPr="00A46889" w14:paraId="3EA1282C" w14:textId="77777777" w:rsidTr="000C73C8">
        <w:trPr>
          <w:tblCellSpacing w:w="15" w:type="dxa"/>
          <w:jc w:val="center"/>
        </w:trPr>
        <w:tc>
          <w:tcPr>
            <w:tcW w:w="4491" w:type="dxa"/>
            <w:vAlign w:val="center"/>
            <w:hideMark/>
          </w:tcPr>
          <w:p w14:paraId="745BE329" w14:textId="3959FC00" w:rsidR="00F85DC9" w:rsidRPr="00BA331F" w:rsidRDefault="00F85DC9" w:rsidP="00A46889">
            <w:pPr>
              <w:pStyle w:val="NoSpacing"/>
              <w:rPr>
                <w:rFonts w:ascii="Times New Roman" w:hAnsi="Times New Roman" w:cs="Times New Roman"/>
                <w:lang w:val="en-US"/>
              </w:rPr>
            </w:pPr>
            <w:r w:rsidRPr="00BA331F">
              <w:rPr>
                <w:rFonts w:ascii="Times New Roman" w:hAnsi="Times New Roman" w:cs="Times New Roman"/>
                <w:lang w:val="en-US"/>
              </w:rPr>
              <w:t>Data analysis and manuscript 1 (H1)</w:t>
            </w:r>
          </w:p>
        </w:tc>
        <w:tc>
          <w:tcPr>
            <w:tcW w:w="1277" w:type="dxa"/>
            <w:vAlign w:val="center"/>
            <w:hideMark/>
          </w:tcPr>
          <w:p w14:paraId="0426A159" w14:textId="6C2CD7DA" w:rsidR="00F85DC9" w:rsidRPr="00A46889" w:rsidRDefault="00F85DC9" w:rsidP="00A46889">
            <w:pPr>
              <w:pStyle w:val="NoSpacing"/>
              <w:rPr>
                <w:rFonts w:ascii="Times New Roman" w:hAnsi="Times New Roman" w:cs="Times New Roman"/>
                <w:color w:val="00B050"/>
              </w:rPr>
            </w:pPr>
            <w:bookmarkStart w:id="0" w:name="_Hlk199791395"/>
            <w:r w:rsidRPr="00A46889">
              <w:rPr>
                <w:rFonts w:ascii="Times New Roman" w:hAnsi="Times New Roman" w:cs="Times New Roman"/>
                <w:color w:val="00B050"/>
              </w:rPr>
              <w:t>████</w:t>
            </w:r>
            <w:r w:rsidR="00D815B5" w:rsidRPr="00A46889">
              <w:rPr>
                <w:rFonts w:ascii="Times New Roman" w:hAnsi="Times New Roman" w:cs="Times New Roman"/>
                <w:color w:val="00B050"/>
              </w:rPr>
              <w:t>████</w:t>
            </w:r>
            <w:bookmarkEnd w:id="0"/>
          </w:p>
        </w:tc>
        <w:tc>
          <w:tcPr>
            <w:tcW w:w="1277" w:type="dxa"/>
            <w:vAlign w:val="center"/>
            <w:hideMark/>
          </w:tcPr>
          <w:p w14:paraId="590873C6" w14:textId="77777777" w:rsidR="00F85DC9" w:rsidRPr="00A46889" w:rsidRDefault="00F85DC9" w:rsidP="00A46889">
            <w:pPr>
              <w:pStyle w:val="NoSpacing"/>
              <w:rPr>
                <w:rFonts w:ascii="Times New Roman" w:hAnsi="Times New Roman" w:cs="Times New Roman"/>
                <w:color w:val="00B050"/>
              </w:rPr>
            </w:pPr>
          </w:p>
        </w:tc>
        <w:tc>
          <w:tcPr>
            <w:tcW w:w="1287" w:type="dxa"/>
            <w:vAlign w:val="center"/>
            <w:hideMark/>
          </w:tcPr>
          <w:p w14:paraId="344E65B9" w14:textId="77777777" w:rsidR="00F85DC9" w:rsidRPr="00A46889" w:rsidRDefault="00F85DC9" w:rsidP="00A46889">
            <w:pPr>
              <w:pStyle w:val="NoSpacing"/>
              <w:rPr>
                <w:rFonts w:ascii="Times New Roman" w:hAnsi="Times New Roman" w:cs="Times New Roman"/>
                <w:color w:val="00B050"/>
              </w:rPr>
            </w:pPr>
          </w:p>
        </w:tc>
      </w:tr>
      <w:tr w:rsidR="008E7139" w:rsidRPr="00A46889" w14:paraId="4C8154ED" w14:textId="77777777" w:rsidTr="000C73C8">
        <w:trPr>
          <w:tblCellSpacing w:w="15" w:type="dxa"/>
          <w:jc w:val="center"/>
        </w:trPr>
        <w:tc>
          <w:tcPr>
            <w:tcW w:w="4491" w:type="dxa"/>
            <w:vAlign w:val="center"/>
          </w:tcPr>
          <w:p w14:paraId="2C50B2E8" w14:textId="638D4607" w:rsidR="008E7139" w:rsidRPr="00BA331F" w:rsidRDefault="008E7139" w:rsidP="00A46889">
            <w:pPr>
              <w:pStyle w:val="NoSpacing"/>
              <w:rPr>
                <w:rFonts w:ascii="Times New Roman" w:hAnsi="Times New Roman" w:cs="Times New Roman"/>
                <w:lang w:val="en-US"/>
              </w:rPr>
            </w:pPr>
            <w:r w:rsidRPr="00BA331F">
              <w:rPr>
                <w:rFonts w:ascii="Times New Roman" w:hAnsi="Times New Roman" w:cs="Times New Roman"/>
                <w:lang w:val="en-US"/>
              </w:rPr>
              <w:t>Mandatory coursework at University of Oslo</w:t>
            </w:r>
          </w:p>
        </w:tc>
        <w:tc>
          <w:tcPr>
            <w:tcW w:w="1277" w:type="dxa"/>
            <w:vAlign w:val="center"/>
          </w:tcPr>
          <w:p w14:paraId="2EEC4B58" w14:textId="03F6D568" w:rsidR="008E7139" w:rsidRPr="00A46889" w:rsidRDefault="008E7139" w:rsidP="00A46889">
            <w:pPr>
              <w:pStyle w:val="NoSpacing"/>
              <w:rPr>
                <w:rFonts w:ascii="Times New Roman" w:hAnsi="Times New Roman" w:cs="Times New Roman"/>
                <w:color w:val="00B050"/>
              </w:rPr>
            </w:pPr>
            <w:r w:rsidRPr="00A46889">
              <w:rPr>
                <w:rFonts w:ascii="Times New Roman" w:hAnsi="Times New Roman" w:cs="Times New Roman"/>
                <w:color w:val="00B050"/>
              </w:rPr>
              <w:t>████████</w:t>
            </w:r>
          </w:p>
        </w:tc>
        <w:tc>
          <w:tcPr>
            <w:tcW w:w="1277" w:type="dxa"/>
            <w:vAlign w:val="center"/>
          </w:tcPr>
          <w:p w14:paraId="3A133960" w14:textId="2F659BDF" w:rsidR="008E7139" w:rsidRPr="00A46889" w:rsidRDefault="008E7139" w:rsidP="00A46889">
            <w:pPr>
              <w:pStyle w:val="NoSpacing"/>
              <w:rPr>
                <w:rFonts w:ascii="Times New Roman" w:hAnsi="Times New Roman" w:cs="Times New Roman"/>
                <w:color w:val="00B050"/>
              </w:rPr>
            </w:pPr>
            <w:r w:rsidRPr="00A46889">
              <w:rPr>
                <w:rFonts w:ascii="Times New Roman" w:hAnsi="Times New Roman" w:cs="Times New Roman"/>
                <w:color w:val="00B050"/>
              </w:rPr>
              <w:t>████████</w:t>
            </w:r>
          </w:p>
        </w:tc>
        <w:tc>
          <w:tcPr>
            <w:tcW w:w="1287" w:type="dxa"/>
            <w:vAlign w:val="center"/>
          </w:tcPr>
          <w:p w14:paraId="0E8CD984" w14:textId="77777777" w:rsidR="008E7139" w:rsidRPr="00A46889" w:rsidRDefault="008E7139" w:rsidP="00A46889">
            <w:pPr>
              <w:pStyle w:val="NoSpacing"/>
              <w:rPr>
                <w:rFonts w:ascii="Times New Roman" w:hAnsi="Times New Roman" w:cs="Times New Roman"/>
                <w:color w:val="00B050"/>
              </w:rPr>
            </w:pPr>
          </w:p>
        </w:tc>
      </w:tr>
      <w:tr w:rsidR="008E7139" w:rsidRPr="00A46889" w14:paraId="74531F61" w14:textId="77777777" w:rsidTr="000C73C8">
        <w:trPr>
          <w:tblCellSpacing w:w="15" w:type="dxa"/>
          <w:jc w:val="center"/>
        </w:trPr>
        <w:tc>
          <w:tcPr>
            <w:tcW w:w="4491" w:type="dxa"/>
            <w:vAlign w:val="center"/>
            <w:hideMark/>
          </w:tcPr>
          <w:p w14:paraId="6AACDED7" w14:textId="77777777" w:rsidR="008E7139" w:rsidRPr="00A46889" w:rsidRDefault="008E7139" w:rsidP="00A46889">
            <w:pPr>
              <w:pStyle w:val="NoSpacing"/>
              <w:rPr>
                <w:rFonts w:ascii="Times New Roman" w:hAnsi="Times New Roman" w:cs="Times New Roman"/>
              </w:rPr>
            </w:pPr>
            <w:r w:rsidRPr="00A46889">
              <w:rPr>
                <w:rFonts w:ascii="Times New Roman" w:hAnsi="Times New Roman" w:cs="Times New Roman"/>
              </w:rPr>
              <w:t xml:space="preserve">Conference </w:t>
            </w:r>
            <w:proofErr w:type="spellStart"/>
            <w:r w:rsidRPr="00A46889">
              <w:rPr>
                <w:rFonts w:ascii="Times New Roman" w:hAnsi="Times New Roman" w:cs="Times New Roman"/>
              </w:rPr>
              <w:t>preparation</w:t>
            </w:r>
            <w:proofErr w:type="spellEnd"/>
            <w:r w:rsidRPr="00A46889">
              <w:rPr>
                <w:rFonts w:ascii="Times New Roman" w:hAnsi="Times New Roman" w:cs="Times New Roman"/>
              </w:rPr>
              <w:t xml:space="preserve"> and </w:t>
            </w:r>
            <w:proofErr w:type="spellStart"/>
            <w:r w:rsidRPr="00A46889">
              <w:rPr>
                <w:rFonts w:ascii="Times New Roman" w:hAnsi="Times New Roman" w:cs="Times New Roman"/>
              </w:rPr>
              <w:t>participation</w:t>
            </w:r>
            <w:proofErr w:type="spellEnd"/>
          </w:p>
        </w:tc>
        <w:tc>
          <w:tcPr>
            <w:tcW w:w="1277" w:type="dxa"/>
            <w:vAlign w:val="center"/>
            <w:hideMark/>
          </w:tcPr>
          <w:p w14:paraId="04EDD9F7" w14:textId="77777777" w:rsidR="008E7139" w:rsidRPr="00A46889" w:rsidRDefault="008E7139" w:rsidP="000C73C8">
            <w:pPr>
              <w:pStyle w:val="NoSpacing"/>
              <w:jc w:val="right"/>
              <w:rPr>
                <w:rFonts w:ascii="Times New Roman" w:hAnsi="Times New Roman" w:cs="Times New Roman"/>
                <w:color w:val="00B050"/>
              </w:rPr>
            </w:pPr>
            <w:r w:rsidRPr="00A46889">
              <w:rPr>
                <w:rFonts w:ascii="Times New Roman" w:hAnsi="Times New Roman" w:cs="Times New Roman"/>
                <w:color w:val="00B050"/>
              </w:rPr>
              <w:t>████</w:t>
            </w:r>
          </w:p>
        </w:tc>
        <w:tc>
          <w:tcPr>
            <w:tcW w:w="1277" w:type="dxa"/>
            <w:vAlign w:val="center"/>
            <w:hideMark/>
          </w:tcPr>
          <w:p w14:paraId="33CF95DF" w14:textId="77777777" w:rsidR="008E7139" w:rsidRPr="00A46889" w:rsidRDefault="008E7139" w:rsidP="00A46889">
            <w:pPr>
              <w:pStyle w:val="NoSpacing"/>
              <w:rPr>
                <w:rFonts w:ascii="Times New Roman" w:hAnsi="Times New Roman" w:cs="Times New Roman"/>
                <w:color w:val="00B050"/>
              </w:rPr>
            </w:pPr>
            <w:r w:rsidRPr="00A46889">
              <w:rPr>
                <w:rFonts w:ascii="Times New Roman" w:hAnsi="Times New Roman" w:cs="Times New Roman"/>
                <w:color w:val="00B050"/>
              </w:rPr>
              <w:t>████████</w:t>
            </w:r>
          </w:p>
        </w:tc>
        <w:tc>
          <w:tcPr>
            <w:tcW w:w="1287" w:type="dxa"/>
            <w:vAlign w:val="center"/>
            <w:hideMark/>
          </w:tcPr>
          <w:p w14:paraId="3DB56E3E" w14:textId="77777777" w:rsidR="008E7139" w:rsidRPr="00A46889" w:rsidRDefault="008E7139" w:rsidP="00A46889">
            <w:pPr>
              <w:pStyle w:val="NoSpacing"/>
              <w:rPr>
                <w:rFonts w:ascii="Times New Roman" w:hAnsi="Times New Roman" w:cs="Times New Roman"/>
                <w:color w:val="00B050"/>
              </w:rPr>
            </w:pPr>
            <w:r w:rsidRPr="00A46889">
              <w:rPr>
                <w:rFonts w:ascii="Times New Roman" w:hAnsi="Times New Roman" w:cs="Times New Roman"/>
                <w:color w:val="00B050"/>
              </w:rPr>
              <w:t>████████</w:t>
            </w:r>
          </w:p>
        </w:tc>
      </w:tr>
      <w:tr w:rsidR="00D815B5" w:rsidRPr="00A46889" w14:paraId="42B462DF" w14:textId="77777777" w:rsidTr="000C73C8">
        <w:trPr>
          <w:tblCellSpacing w:w="15" w:type="dxa"/>
          <w:jc w:val="center"/>
        </w:trPr>
        <w:tc>
          <w:tcPr>
            <w:tcW w:w="4491" w:type="dxa"/>
            <w:vAlign w:val="center"/>
            <w:hideMark/>
          </w:tcPr>
          <w:p w14:paraId="16F6A310" w14:textId="51DC9001" w:rsidR="00F85DC9" w:rsidRPr="00BA331F" w:rsidRDefault="00F85DC9" w:rsidP="00A46889">
            <w:pPr>
              <w:pStyle w:val="NoSpacing"/>
              <w:rPr>
                <w:rFonts w:ascii="Times New Roman" w:hAnsi="Times New Roman" w:cs="Times New Roman"/>
                <w:lang w:val="en-US"/>
              </w:rPr>
            </w:pPr>
            <w:r w:rsidRPr="00BA331F">
              <w:rPr>
                <w:rFonts w:ascii="Times New Roman" w:hAnsi="Times New Roman" w:cs="Times New Roman"/>
                <w:lang w:val="en-US"/>
              </w:rPr>
              <w:t>Data analysis and manuscript 2–3 (H2, H3)</w:t>
            </w:r>
          </w:p>
        </w:tc>
        <w:tc>
          <w:tcPr>
            <w:tcW w:w="1277" w:type="dxa"/>
            <w:vAlign w:val="center"/>
            <w:hideMark/>
          </w:tcPr>
          <w:p w14:paraId="0EDA6A11" w14:textId="77777777" w:rsidR="00F85DC9" w:rsidRPr="00BA331F" w:rsidRDefault="00F85DC9" w:rsidP="00A46889">
            <w:pPr>
              <w:pStyle w:val="NoSpacing"/>
              <w:rPr>
                <w:rFonts w:ascii="Times New Roman" w:hAnsi="Times New Roman" w:cs="Times New Roman"/>
                <w:color w:val="00B050"/>
                <w:lang w:val="en-US"/>
              </w:rPr>
            </w:pPr>
          </w:p>
        </w:tc>
        <w:tc>
          <w:tcPr>
            <w:tcW w:w="1277" w:type="dxa"/>
            <w:vAlign w:val="center"/>
            <w:hideMark/>
          </w:tcPr>
          <w:p w14:paraId="6C23CC10" w14:textId="1641D4FF" w:rsidR="00F85DC9" w:rsidRPr="00A46889" w:rsidRDefault="00D815B5" w:rsidP="00A46889">
            <w:pPr>
              <w:pStyle w:val="NoSpacing"/>
              <w:rPr>
                <w:rFonts w:ascii="Times New Roman" w:hAnsi="Times New Roman" w:cs="Times New Roman"/>
                <w:color w:val="00B050"/>
              </w:rPr>
            </w:pPr>
            <w:r w:rsidRPr="00A46889">
              <w:rPr>
                <w:rFonts w:ascii="Times New Roman" w:hAnsi="Times New Roman" w:cs="Times New Roman"/>
                <w:color w:val="00B050"/>
              </w:rPr>
              <w:t>████████</w:t>
            </w:r>
          </w:p>
        </w:tc>
        <w:tc>
          <w:tcPr>
            <w:tcW w:w="1287" w:type="dxa"/>
            <w:vAlign w:val="center"/>
            <w:hideMark/>
          </w:tcPr>
          <w:p w14:paraId="3458835D" w14:textId="77777777" w:rsidR="00F85DC9" w:rsidRPr="00A46889" w:rsidRDefault="00F85DC9" w:rsidP="00A46889">
            <w:pPr>
              <w:pStyle w:val="NoSpacing"/>
              <w:rPr>
                <w:rFonts w:ascii="Times New Roman" w:hAnsi="Times New Roman" w:cs="Times New Roman"/>
                <w:color w:val="00B050"/>
              </w:rPr>
            </w:pPr>
          </w:p>
        </w:tc>
      </w:tr>
      <w:tr w:rsidR="00D815B5" w:rsidRPr="00A46889" w14:paraId="475B3AA5" w14:textId="77777777" w:rsidTr="000C73C8">
        <w:trPr>
          <w:tblCellSpacing w:w="15" w:type="dxa"/>
          <w:jc w:val="center"/>
        </w:trPr>
        <w:tc>
          <w:tcPr>
            <w:tcW w:w="4491" w:type="dxa"/>
            <w:vAlign w:val="center"/>
            <w:hideMark/>
          </w:tcPr>
          <w:p w14:paraId="5D80FC81" w14:textId="4F4DE350" w:rsidR="00F85DC9" w:rsidRPr="00A46889" w:rsidRDefault="00F85DC9" w:rsidP="00A46889">
            <w:pPr>
              <w:pStyle w:val="NoSpacing"/>
              <w:rPr>
                <w:rFonts w:ascii="Times New Roman" w:hAnsi="Times New Roman" w:cs="Times New Roman"/>
              </w:rPr>
            </w:pPr>
            <w:proofErr w:type="spellStart"/>
            <w:r w:rsidRPr="00A46889">
              <w:rPr>
                <w:rFonts w:ascii="Times New Roman" w:hAnsi="Times New Roman" w:cs="Times New Roman"/>
              </w:rPr>
              <w:t>Thesis</w:t>
            </w:r>
            <w:proofErr w:type="spellEnd"/>
            <w:r w:rsidRPr="00A46889">
              <w:rPr>
                <w:rFonts w:ascii="Times New Roman" w:hAnsi="Times New Roman" w:cs="Times New Roman"/>
              </w:rPr>
              <w:t xml:space="preserve"> </w:t>
            </w:r>
            <w:proofErr w:type="spellStart"/>
            <w:r w:rsidRPr="00A46889">
              <w:rPr>
                <w:rFonts w:ascii="Times New Roman" w:hAnsi="Times New Roman" w:cs="Times New Roman"/>
              </w:rPr>
              <w:t>writing</w:t>
            </w:r>
            <w:proofErr w:type="spellEnd"/>
            <w:r w:rsidRPr="00A46889">
              <w:rPr>
                <w:rFonts w:ascii="Times New Roman" w:hAnsi="Times New Roman" w:cs="Times New Roman"/>
              </w:rPr>
              <w:t xml:space="preserve"> and </w:t>
            </w:r>
            <w:proofErr w:type="spellStart"/>
            <w:r w:rsidRPr="00A46889">
              <w:rPr>
                <w:rFonts w:ascii="Times New Roman" w:hAnsi="Times New Roman" w:cs="Times New Roman"/>
              </w:rPr>
              <w:t>submission</w:t>
            </w:r>
            <w:proofErr w:type="spellEnd"/>
          </w:p>
        </w:tc>
        <w:tc>
          <w:tcPr>
            <w:tcW w:w="1277" w:type="dxa"/>
            <w:vAlign w:val="center"/>
            <w:hideMark/>
          </w:tcPr>
          <w:p w14:paraId="3863BE3A" w14:textId="77777777" w:rsidR="00F85DC9" w:rsidRPr="00A46889" w:rsidRDefault="00F85DC9" w:rsidP="00A46889">
            <w:pPr>
              <w:pStyle w:val="NoSpacing"/>
              <w:rPr>
                <w:rFonts w:ascii="Times New Roman" w:hAnsi="Times New Roman" w:cs="Times New Roman"/>
                <w:color w:val="00B050"/>
              </w:rPr>
            </w:pPr>
          </w:p>
        </w:tc>
        <w:tc>
          <w:tcPr>
            <w:tcW w:w="1277" w:type="dxa"/>
            <w:vAlign w:val="center"/>
            <w:hideMark/>
          </w:tcPr>
          <w:p w14:paraId="658576FB" w14:textId="77777777" w:rsidR="00F85DC9" w:rsidRPr="00A46889" w:rsidRDefault="00F85DC9" w:rsidP="00A46889">
            <w:pPr>
              <w:pStyle w:val="NoSpacing"/>
              <w:rPr>
                <w:rFonts w:ascii="Times New Roman" w:hAnsi="Times New Roman" w:cs="Times New Roman"/>
                <w:color w:val="00B050"/>
              </w:rPr>
            </w:pPr>
          </w:p>
        </w:tc>
        <w:tc>
          <w:tcPr>
            <w:tcW w:w="1287" w:type="dxa"/>
            <w:vAlign w:val="center"/>
            <w:hideMark/>
          </w:tcPr>
          <w:p w14:paraId="4C327910" w14:textId="7EA0B165" w:rsidR="00F85DC9" w:rsidRPr="00A46889" w:rsidRDefault="00D815B5" w:rsidP="00A46889">
            <w:pPr>
              <w:pStyle w:val="NoSpacing"/>
              <w:rPr>
                <w:rFonts w:ascii="Times New Roman" w:hAnsi="Times New Roman" w:cs="Times New Roman"/>
                <w:color w:val="00B050"/>
              </w:rPr>
            </w:pPr>
            <w:r w:rsidRPr="00A46889">
              <w:rPr>
                <w:rFonts w:ascii="Times New Roman" w:hAnsi="Times New Roman" w:cs="Times New Roman"/>
                <w:color w:val="00B050"/>
              </w:rPr>
              <w:t>████████</w:t>
            </w:r>
          </w:p>
        </w:tc>
      </w:tr>
    </w:tbl>
    <w:p w14:paraId="2828FB10" w14:textId="4A5088C5" w:rsidR="00E749AA" w:rsidRDefault="00E749AA" w:rsidP="00BE6EBF">
      <w:pPr>
        <w:spacing w:before="240"/>
      </w:pPr>
      <w:r w:rsidRPr="00E749AA">
        <w:t xml:space="preserve">The PhD candidate will also take part in the </w:t>
      </w:r>
      <w:hyperlink r:id="rId27" w:history="1">
        <w:r w:rsidRPr="003809EE">
          <w:rPr>
            <w:rStyle w:val="Hyperlink"/>
          </w:rPr>
          <w:t>REMEDY Young Researcher Program (YRP)</w:t>
        </w:r>
      </w:hyperlink>
      <w:r w:rsidRPr="00E749AA">
        <w:t xml:space="preserve">, </w:t>
      </w:r>
      <w:r w:rsidR="00AC64A0">
        <w:t xml:space="preserve">a free </w:t>
      </w:r>
      <w:r w:rsidR="00AC64A0" w:rsidRPr="00F71112">
        <w:t>career development initiative for early-career researchers</w:t>
      </w:r>
      <w:r w:rsidR="003809EE">
        <w:t xml:space="preserve"> within </w:t>
      </w:r>
      <w:r w:rsidR="00E26EA0">
        <w:t>REMEDY</w:t>
      </w:r>
      <w:r w:rsidR="003809EE">
        <w:t>,</w:t>
      </w:r>
      <w:r w:rsidR="00AC64A0">
        <w:t xml:space="preserve"> </w:t>
      </w:r>
      <w:r w:rsidR="003809EE">
        <w:t xml:space="preserve">offering education and networking </w:t>
      </w:r>
      <w:r w:rsidR="00AC64A0">
        <w:t>beyond what is offered through the standard University education</w:t>
      </w:r>
      <w:r w:rsidR="00AC64A0" w:rsidRPr="00F71112">
        <w:t xml:space="preserve">. </w:t>
      </w:r>
      <w:r w:rsidRPr="00E749AA">
        <w:t>This include</w:t>
      </w:r>
      <w:r w:rsidR="00AC64A0">
        <w:t>s p</w:t>
      </w:r>
      <w:r w:rsidRPr="00E749AA">
        <w:t>articipation in the annual YRP seminar</w:t>
      </w:r>
      <w:r w:rsidR="00AC64A0">
        <w:t>s, a</w:t>
      </w:r>
      <w:r w:rsidRPr="00E749AA">
        <w:t xml:space="preserve">ccess to </w:t>
      </w:r>
      <w:r w:rsidR="00AC64A0">
        <w:t>PhD j</w:t>
      </w:r>
      <w:r w:rsidRPr="00E749AA">
        <w:t xml:space="preserve">ournal clubs and thematic workshops on methodology and academic </w:t>
      </w:r>
      <w:r w:rsidR="00D815B5" w:rsidRPr="00E749AA">
        <w:t>progression</w:t>
      </w:r>
      <w:r w:rsidR="003809EE">
        <w:t xml:space="preserve">, </w:t>
      </w:r>
      <w:r w:rsidR="00AC64A0">
        <w:t>m</w:t>
      </w:r>
      <w:r w:rsidRPr="00E749AA">
        <w:t>entoring</w:t>
      </w:r>
      <w:r w:rsidR="00FB71B7">
        <w:t>,</w:t>
      </w:r>
      <w:r w:rsidRPr="00E749AA">
        <w:t xml:space="preserve"> and support on how to incorporate user perspectives in research</w:t>
      </w:r>
      <w:r w:rsidR="00AC64A0">
        <w:t>.</w:t>
      </w:r>
    </w:p>
    <w:p w14:paraId="38D7D387" w14:textId="4C0FA716" w:rsidR="008957C2" w:rsidRPr="00E26EA0" w:rsidRDefault="00BE6EBF" w:rsidP="00E26EA0">
      <w:pPr>
        <w:pStyle w:val="Heading4"/>
      </w:pPr>
      <w:r>
        <w:t xml:space="preserve">3.2.2 </w:t>
      </w:r>
      <w:r w:rsidR="008957C2" w:rsidRPr="00E26EA0">
        <w:t>User involvement collaboration</w:t>
      </w:r>
    </w:p>
    <w:p w14:paraId="7706D482" w14:textId="77777777" w:rsidR="00201429" w:rsidRDefault="00E26EA0" w:rsidP="00E26EA0">
      <w:pPr>
        <w:rPr>
          <w:noProof/>
        </w:rPr>
      </w:pPr>
      <w:r w:rsidRPr="00E26EA0">
        <w:rPr>
          <w:noProof/>
        </w:rPr>
        <w:t xml:space="preserve">We believe in user involvement from start to finish and will </w:t>
      </w:r>
      <w:r w:rsidR="007A51EB" w:rsidRPr="00632CD5">
        <w:rPr>
          <w:noProof/>
        </w:rPr>
        <w:t xml:space="preserve">collaborate </w:t>
      </w:r>
      <w:r w:rsidRPr="00E26EA0">
        <w:rPr>
          <w:noProof/>
        </w:rPr>
        <w:t xml:space="preserve">closely with the REMEDY Patient Council at Diakonhjemmet Hospital. This is a group where people with ARDs receive training and actively contribute to research projects. </w:t>
      </w:r>
      <w:r w:rsidR="006C0EBA" w:rsidRPr="006C0EBA">
        <w:rPr>
          <w:noProof/>
        </w:rPr>
        <w:t xml:space="preserve">The user representatives involved in this project are members of the council, and the project applicant, Alexander Mathiessen, has served on its board for the past </w:t>
      </w:r>
      <w:r w:rsidR="001B5D35">
        <w:rPr>
          <w:noProof/>
        </w:rPr>
        <w:t>three</w:t>
      </w:r>
      <w:r w:rsidR="006C0EBA" w:rsidRPr="006C0EBA">
        <w:rPr>
          <w:noProof/>
        </w:rPr>
        <w:t xml:space="preserve"> years. Through this network, user representatives have free access to national and international courses (sponsored by REMEDY) to strengthen their role in research. The council meets five times a year and is also invited to participate in REMEDY’s annual research seminar, which gathers </w:t>
      </w:r>
      <w:r w:rsidR="006C0EBA">
        <w:rPr>
          <w:noProof/>
        </w:rPr>
        <w:t>our</w:t>
      </w:r>
      <w:r w:rsidR="006C0EBA" w:rsidRPr="006C0EBA">
        <w:rPr>
          <w:noProof/>
        </w:rPr>
        <w:t xml:space="preserve"> entire research community (140 participa</w:t>
      </w:r>
      <w:r w:rsidR="00DB6EFD">
        <w:rPr>
          <w:noProof/>
        </w:rPr>
        <w:t>nts</w:t>
      </w:r>
      <w:r w:rsidR="006C0EBA">
        <w:rPr>
          <w:noProof/>
        </w:rPr>
        <w:t xml:space="preserve"> </w:t>
      </w:r>
      <w:r w:rsidR="006C0EBA" w:rsidRPr="006C0EBA">
        <w:rPr>
          <w:noProof/>
        </w:rPr>
        <w:t>in 2025).</w:t>
      </w:r>
    </w:p>
    <w:p w14:paraId="3CAD5E52" w14:textId="523DF5DB" w:rsidR="00E26EA0" w:rsidRPr="00E26EA0" w:rsidRDefault="009332DC" w:rsidP="00E26EA0">
      <w:pPr>
        <w:rPr>
          <w:noProof/>
        </w:rPr>
      </w:pPr>
      <w:r>
        <w:rPr>
          <w:noProof/>
        </w:rPr>
        <w:t>Furthermore, w</w:t>
      </w:r>
      <w:r w:rsidR="00E26EA0" w:rsidRPr="00E26EA0">
        <w:rPr>
          <w:noProof/>
        </w:rPr>
        <w:t xml:space="preserve">e </w:t>
      </w:r>
      <w:r w:rsidR="000E4CEA">
        <w:rPr>
          <w:noProof/>
        </w:rPr>
        <w:t>have experienced</w:t>
      </w:r>
      <w:r w:rsidR="00E26EA0" w:rsidRPr="00E26EA0">
        <w:rPr>
          <w:noProof/>
        </w:rPr>
        <w:t xml:space="preserve"> that working closely with user representatives </w:t>
      </w:r>
      <w:r>
        <w:rPr>
          <w:noProof/>
        </w:rPr>
        <w:t>can</w:t>
      </w:r>
      <w:r w:rsidR="00E26EA0" w:rsidRPr="00E26EA0">
        <w:rPr>
          <w:noProof/>
        </w:rPr>
        <w:t xml:space="preserve"> be new</w:t>
      </w:r>
      <w:r>
        <w:rPr>
          <w:noProof/>
        </w:rPr>
        <w:t xml:space="preserve"> and unfamiliar to a novice </w:t>
      </w:r>
      <w:r w:rsidR="00E26EA0" w:rsidRPr="00E26EA0">
        <w:rPr>
          <w:noProof/>
        </w:rPr>
        <w:t xml:space="preserve">PhD candidate. To support this collaboration, </w:t>
      </w:r>
      <w:r>
        <w:rPr>
          <w:noProof/>
        </w:rPr>
        <w:t>the main supervisor</w:t>
      </w:r>
      <w:r w:rsidR="00E26EA0" w:rsidRPr="00E26EA0">
        <w:rPr>
          <w:noProof/>
        </w:rPr>
        <w:t xml:space="preserve"> will facilitate early contact and regular follow-up meetings</w:t>
      </w:r>
      <w:r w:rsidR="000E4CEA">
        <w:rPr>
          <w:noProof/>
        </w:rPr>
        <w:t xml:space="preserve">, and the candidate is also offered </w:t>
      </w:r>
      <w:r w:rsidR="000E4CEA" w:rsidRPr="00E26EA0">
        <w:rPr>
          <w:noProof/>
        </w:rPr>
        <w:t xml:space="preserve">individual </w:t>
      </w:r>
      <w:r w:rsidR="000E4CEA">
        <w:rPr>
          <w:noProof/>
        </w:rPr>
        <w:t>and</w:t>
      </w:r>
      <w:r w:rsidR="000E4CEA" w:rsidRPr="00E26EA0">
        <w:rPr>
          <w:noProof/>
        </w:rPr>
        <w:t xml:space="preserve"> group mentoring by the head of the REMEDY Patient Council, Marianne Skaar</w:t>
      </w:r>
      <w:r w:rsidR="00E26EA0" w:rsidRPr="00E26EA0">
        <w:rPr>
          <w:noProof/>
        </w:rPr>
        <w:t xml:space="preserve">. </w:t>
      </w:r>
      <w:r w:rsidR="00B82F87">
        <w:rPr>
          <w:noProof/>
        </w:rPr>
        <w:t>We also think it is useful for</w:t>
      </w:r>
      <w:r w:rsidR="000E4CEA">
        <w:rPr>
          <w:noProof/>
        </w:rPr>
        <w:t xml:space="preserve"> t</w:t>
      </w:r>
      <w:r w:rsidR="00E26EA0" w:rsidRPr="00E26EA0">
        <w:rPr>
          <w:noProof/>
        </w:rPr>
        <w:t xml:space="preserve">he candidate </w:t>
      </w:r>
      <w:r w:rsidR="00B82F87">
        <w:rPr>
          <w:noProof/>
        </w:rPr>
        <w:t xml:space="preserve">to </w:t>
      </w:r>
      <w:r w:rsidR="000E4CEA">
        <w:rPr>
          <w:noProof/>
        </w:rPr>
        <w:t>be assigned to</w:t>
      </w:r>
      <w:r w:rsidR="00E26EA0" w:rsidRPr="00E26EA0">
        <w:rPr>
          <w:noProof/>
        </w:rPr>
        <w:t xml:space="preserve"> the </w:t>
      </w:r>
      <w:r w:rsidR="007A51EB">
        <w:rPr>
          <w:noProof/>
        </w:rPr>
        <w:t xml:space="preserve">new </w:t>
      </w:r>
      <w:r w:rsidR="00E26EA0" w:rsidRPr="00E26EA0">
        <w:rPr>
          <w:noProof/>
        </w:rPr>
        <w:t xml:space="preserve">national course in </w:t>
      </w:r>
      <w:r w:rsidR="000E4CEA">
        <w:rPr>
          <w:noProof/>
        </w:rPr>
        <w:t>“U</w:t>
      </w:r>
      <w:r w:rsidR="00E26EA0" w:rsidRPr="00E26EA0">
        <w:rPr>
          <w:noProof/>
        </w:rPr>
        <w:t>ser involvement in health research</w:t>
      </w:r>
      <w:r w:rsidR="000E4CEA">
        <w:rPr>
          <w:noProof/>
        </w:rPr>
        <w:t>”</w:t>
      </w:r>
      <w:r w:rsidR="007A51EB">
        <w:rPr>
          <w:noProof/>
        </w:rPr>
        <w:t xml:space="preserve"> in Bergen</w:t>
      </w:r>
      <w:r w:rsidR="000E4CEA">
        <w:rPr>
          <w:noProof/>
        </w:rPr>
        <w:t xml:space="preserve"> – </w:t>
      </w:r>
      <w:r w:rsidR="00E26EA0" w:rsidRPr="00E26EA0">
        <w:rPr>
          <w:noProof/>
        </w:rPr>
        <w:t>a</w:t>
      </w:r>
      <w:r w:rsidR="000E4CEA">
        <w:rPr>
          <w:noProof/>
        </w:rPr>
        <w:t xml:space="preserve"> </w:t>
      </w:r>
      <w:r w:rsidR="00E26EA0" w:rsidRPr="00E26EA0">
        <w:rPr>
          <w:noProof/>
        </w:rPr>
        <w:t>collaboration between UiB, Neuro-SysMed, CCBIO, NorHEAD, Matrix, NorCRIN, FORMI/OUS and REMEDY. The course is funded by Stiftelsen Dam and coordinated by Nasjonalforeningen for folkehelsen.</w:t>
      </w:r>
    </w:p>
    <w:p w14:paraId="3DFA410F" w14:textId="1C72AAB3" w:rsidR="008D0A0E" w:rsidRDefault="00201429" w:rsidP="00A46889">
      <w:r>
        <w:rPr>
          <w:noProof/>
        </w:rPr>
        <w:lastRenderedPageBreak/>
        <w:drawing>
          <wp:anchor distT="0" distB="0" distL="114300" distR="114300" simplePos="0" relativeHeight="251659264" behindDoc="0" locked="0" layoutInCell="1" allowOverlap="1" wp14:anchorId="4EBCFA3A" wp14:editId="19401241">
            <wp:simplePos x="0" y="0"/>
            <wp:positionH relativeFrom="margin">
              <wp:align>right</wp:align>
            </wp:positionH>
            <wp:positionV relativeFrom="paragraph">
              <wp:posOffset>3175</wp:posOffset>
            </wp:positionV>
            <wp:extent cx="3540125" cy="2052955"/>
            <wp:effectExtent l="0" t="0" r="3175" b="4445"/>
            <wp:wrapSquare wrapText="bothSides"/>
            <wp:docPr id="1731305233" name="Bilde 3"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305233" name="Bilde 3" descr="A diagram of a diagram&#10;&#10;AI-generated content may be incorrect."/>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20459" b="3647"/>
                    <a:stretch>
                      <a:fillRect/>
                    </a:stretch>
                  </pic:blipFill>
                  <pic:spPr bwMode="auto">
                    <a:xfrm>
                      <a:off x="0" y="0"/>
                      <a:ext cx="3540125" cy="20529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26EA0" w:rsidRPr="00E26EA0">
        <w:rPr>
          <w:noProof/>
        </w:rPr>
        <w:t xml:space="preserve">In practice, we will follow the Norwegian </w:t>
      </w:r>
      <w:r w:rsidR="009332DC">
        <w:rPr>
          <w:noProof/>
        </w:rPr>
        <w:t>recommendations</w:t>
      </w:r>
      <w:r w:rsidR="00E26EA0" w:rsidRPr="00E26EA0">
        <w:rPr>
          <w:noProof/>
        </w:rPr>
        <w:t xml:space="preserve"> for collaboration between users and researchers, developed by FORMI/OUS. These give step-by-step advice on how to involve users meaningfully throughout the project</w:t>
      </w:r>
      <w:r w:rsidR="009332DC">
        <w:rPr>
          <w:noProof/>
        </w:rPr>
        <w:t xml:space="preserve"> (see illustration)</w:t>
      </w:r>
      <w:r w:rsidR="00E26EA0" w:rsidRPr="00E26EA0">
        <w:rPr>
          <w:noProof/>
        </w:rPr>
        <w:t xml:space="preserve">. </w:t>
      </w:r>
      <w:r w:rsidR="007A51EB">
        <w:t xml:space="preserve">We will also </w:t>
      </w:r>
      <w:r w:rsidR="007A51EB" w:rsidRPr="000C73C8">
        <w:t>ensure appropriate recognition of user contributions, including co-authorship and compensation where applicable</w:t>
      </w:r>
      <w:r w:rsidR="00E26EA0" w:rsidRPr="00E26EA0">
        <w:rPr>
          <w:noProof/>
        </w:rPr>
        <w:t xml:space="preserve"> (de Wit et al. 2024).</w:t>
      </w:r>
    </w:p>
    <w:p w14:paraId="0D008F31" w14:textId="7866CBB0" w:rsidR="008D0A0E" w:rsidRPr="009332DC" w:rsidRDefault="00BE6EBF" w:rsidP="009332DC">
      <w:pPr>
        <w:pStyle w:val="Heading4"/>
      </w:pPr>
      <w:r>
        <w:t xml:space="preserve">3.2.4 </w:t>
      </w:r>
      <w:r w:rsidR="008D0A0E" w:rsidRPr="009332DC">
        <w:t>NGO collaboration</w:t>
      </w:r>
    </w:p>
    <w:p w14:paraId="4912CD49" w14:textId="53D60BE1" w:rsidR="002A3CCF" w:rsidRDefault="002430CA" w:rsidP="00A46889">
      <w:r w:rsidRPr="002430CA">
        <w:t xml:space="preserve">HLF, the Non-Governmental Organization (NGO) </w:t>
      </w:r>
      <w:r w:rsidR="002F3F09" w:rsidRPr="002F3F09">
        <w:t xml:space="preserve">responsible for submitting the application to </w:t>
      </w:r>
      <w:r w:rsidR="00EC1B23">
        <w:t>Dam</w:t>
      </w:r>
      <w:r w:rsidR="002F3F09" w:rsidRPr="002F3F09">
        <w:t>, has likewise been involved from the beginning. A representative from HLF contributed to the initial protocol development alongside the user representatives, helping ensure the project addresses issues relevant to people with hearing loss. As described in section 2.2, we will continue to collaborate with both HLF and NRF to ensure the findings are communicated in accessible and useful ways to those most affected.</w:t>
      </w:r>
    </w:p>
    <w:p w14:paraId="7F12598A" w14:textId="76CE4E09" w:rsidR="00BE6EBF" w:rsidRDefault="00BE6EBF" w:rsidP="00BE6EBF">
      <w:pPr>
        <w:pStyle w:val="Heading4"/>
      </w:pPr>
      <w:r>
        <w:t>3.2.5 Budget</w:t>
      </w:r>
    </w:p>
    <w:p w14:paraId="2B4D0E56" w14:textId="56CBE541" w:rsidR="00BE6EBF" w:rsidRDefault="005C6B58" w:rsidP="00A46889">
      <w:r w:rsidRPr="005C6B58">
        <w:t xml:space="preserve">The budget accounts for the current salary level for a PhD fellow (medical doctor) as of June 2025 at Diakonhjemmet Hospital. </w:t>
      </w:r>
      <w:r w:rsidR="004E3A7C" w:rsidRPr="004E3A7C">
        <w:t xml:space="preserve">We are also required to pay NOK 30,000 to HUNT per publication. </w:t>
      </w:r>
      <w:r w:rsidR="00BE6EBF" w:rsidRPr="00BE6EBF">
        <w:t xml:space="preserve">The main applicant </w:t>
      </w:r>
      <w:r w:rsidR="00BE6EBF">
        <w:t>commits to</w:t>
      </w:r>
      <w:r w:rsidR="00BE6EBF" w:rsidRPr="00BE6EBF">
        <w:t xml:space="preserve"> </w:t>
      </w:r>
      <w:proofErr w:type="gramStart"/>
      <w:r w:rsidR="00E31A82" w:rsidRPr="00BE6EBF">
        <w:t>seek</w:t>
      </w:r>
      <w:proofErr w:type="gramEnd"/>
      <w:r w:rsidR="00BE6EBF" w:rsidRPr="00BE6EBF">
        <w:t xml:space="preserve"> additional </w:t>
      </w:r>
      <w:r w:rsidR="00E31A82" w:rsidRPr="00E31A82">
        <w:t>funding to ensure that the PhD candidate can complete the degree</w:t>
      </w:r>
      <w:r w:rsidR="00AF5487">
        <w:t xml:space="preserve">, </w:t>
      </w:r>
      <w:r w:rsidR="00E31A82" w:rsidRPr="00E31A82">
        <w:t>attend international conferences annually</w:t>
      </w:r>
      <w:r w:rsidR="00AF5487">
        <w:t xml:space="preserve"> and compensate user representatives</w:t>
      </w:r>
      <w:r w:rsidR="00E31A82" w:rsidRPr="00E31A82">
        <w:t>.</w:t>
      </w:r>
    </w:p>
    <w:p w14:paraId="244A33A0" w14:textId="77777777" w:rsidR="00B82F87" w:rsidRPr="00B82F87" w:rsidRDefault="00B82F87" w:rsidP="00B82F87">
      <w:pPr>
        <w:jc w:val="center"/>
        <w:rPr>
          <w:b/>
          <w:bCs/>
        </w:rPr>
      </w:pPr>
      <w:r w:rsidRPr="00B82F87">
        <w:rPr>
          <w:b/>
          <w:bCs/>
        </w:rPr>
        <w:t>…</w:t>
      </w:r>
    </w:p>
    <w:p w14:paraId="4DAB4DA0" w14:textId="77777777" w:rsidR="00B82F87" w:rsidRPr="00B82F87" w:rsidRDefault="00B82F87" w:rsidP="00B82F87">
      <w:pPr>
        <w:jc w:val="center"/>
        <w:rPr>
          <w:i/>
          <w:iCs/>
        </w:rPr>
      </w:pPr>
      <w:r w:rsidRPr="00B82F87">
        <w:rPr>
          <w:i/>
          <w:iCs/>
        </w:rPr>
        <w:t>We appreciate the time and effort the reviewers have dedicated to evaluating our application.</w:t>
      </w:r>
    </w:p>
    <w:p w14:paraId="6515DFE1" w14:textId="77777777" w:rsidR="004D27F4" w:rsidRPr="00B82F87" w:rsidRDefault="004D27F4" w:rsidP="00A46889">
      <w:pPr>
        <w:pStyle w:val="EndNoteBibliography"/>
      </w:pPr>
    </w:p>
    <w:p w14:paraId="5FEC2CAC" w14:textId="106EAB9E" w:rsidR="003D2CBB" w:rsidRPr="00201429" w:rsidRDefault="0085170C" w:rsidP="002F3F09">
      <w:pPr>
        <w:spacing w:after="0"/>
        <w:rPr>
          <w:b/>
          <w:bCs/>
          <w:sz w:val="24"/>
          <w:szCs w:val="24"/>
        </w:rPr>
      </w:pPr>
      <w:r w:rsidRPr="00201429">
        <w:rPr>
          <w:b/>
          <w:bCs/>
          <w:sz w:val="24"/>
          <w:szCs w:val="24"/>
        </w:rPr>
        <w:t>Refer</w:t>
      </w:r>
      <w:r w:rsidR="0002669F" w:rsidRPr="00201429">
        <w:rPr>
          <w:b/>
          <w:bCs/>
          <w:sz w:val="24"/>
          <w:szCs w:val="24"/>
        </w:rPr>
        <w:t>e</w:t>
      </w:r>
      <w:r w:rsidR="002430CA" w:rsidRPr="00201429">
        <w:rPr>
          <w:b/>
          <w:bCs/>
          <w:sz w:val="24"/>
          <w:szCs w:val="24"/>
        </w:rPr>
        <w:t>nces</w:t>
      </w:r>
    </w:p>
    <w:p w14:paraId="0A4FC1B4" w14:textId="77777777" w:rsidR="00DE6E01" w:rsidRPr="00DE6E01" w:rsidRDefault="0005179A" w:rsidP="00DE6E01">
      <w:pPr>
        <w:pStyle w:val="EndNoteBibliography"/>
        <w:spacing w:after="0"/>
      </w:pPr>
      <w:r w:rsidRPr="003D2CBB">
        <w:rPr>
          <w:rFonts w:ascii="Times New Roman" w:eastAsiaTheme="majorEastAsia" w:hAnsi="Times New Roman" w:cs="Times New Roman"/>
          <w:bCs/>
          <w:lang w:val="en-GB"/>
        </w:rPr>
        <w:fldChar w:fldCharType="begin"/>
      </w:r>
      <w:r w:rsidRPr="00FE0D7E">
        <w:rPr>
          <w:rFonts w:ascii="Times New Roman" w:eastAsiaTheme="majorEastAsia" w:hAnsi="Times New Roman" w:cs="Times New Roman"/>
          <w:bCs/>
        </w:rPr>
        <w:instrText xml:space="preserve"> ADDIN EN.REFLIST </w:instrText>
      </w:r>
      <w:r w:rsidRPr="003D2CBB">
        <w:rPr>
          <w:rFonts w:ascii="Times New Roman" w:eastAsiaTheme="majorEastAsia" w:hAnsi="Times New Roman" w:cs="Times New Roman"/>
          <w:bCs/>
          <w:lang w:val="en-GB"/>
        </w:rPr>
        <w:fldChar w:fldCharType="separate"/>
      </w:r>
      <w:r w:rsidR="00DE6E01" w:rsidRPr="00FE0D7E">
        <w:t>Çağlar Yağcı, H.</w:t>
      </w:r>
      <w:r w:rsidR="00DE6E01" w:rsidRPr="00FE0D7E">
        <w:rPr>
          <w:i/>
        </w:rPr>
        <w:t>, et al.</w:t>
      </w:r>
      <w:r w:rsidR="00DE6E01" w:rsidRPr="00FE0D7E">
        <w:t xml:space="preserve"> </w:t>
      </w:r>
      <w:r w:rsidR="00DE6E01" w:rsidRPr="00DE6E01">
        <w:t xml:space="preserve">(2023). "Hearing loss can also be seen in patients with nonradiographic axial spondyloarthropathies as well as radiographic axial spondyloarthropathies." </w:t>
      </w:r>
      <w:r w:rsidR="00DE6E01" w:rsidRPr="00DE6E01">
        <w:rPr>
          <w:u w:val="single"/>
        </w:rPr>
        <w:t>Arch Rheumatol</w:t>
      </w:r>
      <w:r w:rsidR="00DE6E01" w:rsidRPr="00DE6E01">
        <w:t xml:space="preserve"> </w:t>
      </w:r>
      <w:r w:rsidR="00DE6E01" w:rsidRPr="00DE6E01">
        <w:rPr>
          <w:b/>
        </w:rPr>
        <w:t>38</w:t>
      </w:r>
      <w:r w:rsidR="00DE6E01" w:rsidRPr="00DE6E01">
        <w:t>(2): 257-266.</w:t>
      </w:r>
    </w:p>
    <w:p w14:paraId="2E4CFCAA" w14:textId="77777777" w:rsidR="00DE6E01" w:rsidRPr="00DE6E01" w:rsidRDefault="00DE6E01" w:rsidP="00DE6E01">
      <w:pPr>
        <w:pStyle w:val="EndNoteBibliography"/>
        <w:spacing w:after="0"/>
      </w:pPr>
      <w:r w:rsidRPr="00DE6E01">
        <w:t>Chaitidis, N.</w:t>
      </w:r>
      <w:r w:rsidRPr="00DE6E01">
        <w:rPr>
          <w:i/>
        </w:rPr>
        <w:t>, et al.</w:t>
      </w:r>
      <w:r w:rsidRPr="00DE6E01">
        <w:t xml:space="preserve"> (2020). "Association of rheumatoid arthritis with hearing loss: a systematic review and meta-analysis." </w:t>
      </w:r>
      <w:r w:rsidRPr="00DE6E01">
        <w:rPr>
          <w:u w:val="single"/>
        </w:rPr>
        <w:t>Rheumatol Int</w:t>
      </w:r>
      <w:r w:rsidRPr="00DE6E01">
        <w:t xml:space="preserve"> </w:t>
      </w:r>
      <w:r w:rsidRPr="00DE6E01">
        <w:rPr>
          <w:b/>
        </w:rPr>
        <w:t>40</w:t>
      </w:r>
      <w:r w:rsidRPr="00DE6E01">
        <w:t>(11): 1771-1779.</w:t>
      </w:r>
    </w:p>
    <w:p w14:paraId="58D4F0CF" w14:textId="77777777" w:rsidR="00DE6E01" w:rsidRPr="00DE6E01" w:rsidRDefault="00DE6E01" w:rsidP="00DE6E01">
      <w:pPr>
        <w:pStyle w:val="EndNoteBibliography"/>
        <w:spacing w:after="0"/>
      </w:pPr>
      <w:r w:rsidRPr="00DE6E01">
        <w:t>Chen, H.</w:t>
      </w:r>
      <w:r w:rsidRPr="00DE6E01">
        <w:rPr>
          <w:i/>
        </w:rPr>
        <w:t>, et al.</w:t>
      </w:r>
      <w:r w:rsidRPr="00DE6E01">
        <w:t xml:space="preserve"> (2022). "Characteristics of Hearing Loss in Patients with Systemic Lupus Erythematosus." </w:t>
      </w:r>
      <w:r w:rsidRPr="00DE6E01">
        <w:rPr>
          <w:u w:val="single"/>
        </w:rPr>
        <w:t>J Clin Med</w:t>
      </w:r>
      <w:r w:rsidRPr="00DE6E01">
        <w:t xml:space="preserve"> </w:t>
      </w:r>
      <w:r w:rsidRPr="00DE6E01">
        <w:rPr>
          <w:b/>
        </w:rPr>
        <w:t>11</w:t>
      </w:r>
      <w:r w:rsidRPr="00DE6E01">
        <w:t>(24).</w:t>
      </w:r>
    </w:p>
    <w:p w14:paraId="2A078CC5" w14:textId="77777777" w:rsidR="00DE6E01" w:rsidRPr="00DE6E01" w:rsidRDefault="00DE6E01" w:rsidP="00DE6E01">
      <w:pPr>
        <w:pStyle w:val="EndNoteBibliography"/>
        <w:spacing w:after="0"/>
      </w:pPr>
      <w:r w:rsidRPr="00DE6E01">
        <w:t>Chen, J. J.</w:t>
      </w:r>
      <w:r w:rsidRPr="00DE6E01">
        <w:rPr>
          <w:i/>
        </w:rPr>
        <w:t>, et al.</w:t>
      </w:r>
      <w:r w:rsidRPr="00DE6E01">
        <w:t xml:space="preserve"> (2024). "Audiological Features in Patients with Rheumatoid Arthritis: A Systematic Review." </w:t>
      </w:r>
      <w:r w:rsidRPr="00DE6E01">
        <w:rPr>
          <w:u w:val="single"/>
        </w:rPr>
        <w:t>Int J Mol Sci</w:t>
      </w:r>
      <w:r w:rsidRPr="00DE6E01">
        <w:t xml:space="preserve"> </w:t>
      </w:r>
      <w:r w:rsidRPr="00DE6E01">
        <w:rPr>
          <w:b/>
        </w:rPr>
        <w:t>25</w:t>
      </w:r>
      <w:r w:rsidRPr="00DE6E01">
        <w:t>(24).</w:t>
      </w:r>
    </w:p>
    <w:p w14:paraId="49E0F695" w14:textId="77777777" w:rsidR="00DE6E01" w:rsidRPr="00F4342D" w:rsidRDefault="00DE6E01" w:rsidP="00DE6E01">
      <w:pPr>
        <w:pStyle w:val="EndNoteBibliography"/>
        <w:spacing w:after="0"/>
        <w:rPr>
          <w:lang w:val="nb-NO"/>
        </w:rPr>
      </w:pPr>
      <w:r w:rsidRPr="00DE6E01">
        <w:t>Cunningham, L. L.</w:t>
      </w:r>
      <w:r w:rsidRPr="00DE6E01">
        <w:rPr>
          <w:i/>
        </w:rPr>
        <w:t>, et al.</w:t>
      </w:r>
      <w:r w:rsidRPr="00DE6E01">
        <w:t xml:space="preserve"> (2017). "Hearing loss in adults."  </w:t>
      </w:r>
      <w:r w:rsidRPr="00F4342D">
        <w:rPr>
          <w:b/>
          <w:lang w:val="nb-NO"/>
        </w:rPr>
        <w:t>377</w:t>
      </w:r>
      <w:r w:rsidRPr="00F4342D">
        <w:rPr>
          <w:lang w:val="nb-NO"/>
        </w:rPr>
        <w:t>(25): 2465-2473.</w:t>
      </w:r>
    </w:p>
    <w:p w14:paraId="3EC13920" w14:textId="77777777" w:rsidR="00DE6E01" w:rsidRPr="00DE6E01" w:rsidRDefault="00DE6E01" w:rsidP="00DE6E01">
      <w:pPr>
        <w:pStyle w:val="EndNoteBibliography"/>
        <w:spacing w:after="0"/>
      </w:pPr>
      <w:r w:rsidRPr="00F4342D">
        <w:rPr>
          <w:lang w:val="nb-NO"/>
        </w:rPr>
        <w:t>Di Stadio, A.</w:t>
      </w:r>
      <w:r w:rsidRPr="00F4342D">
        <w:rPr>
          <w:i/>
          <w:lang w:val="nb-NO"/>
        </w:rPr>
        <w:t>, et al.</w:t>
      </w:r>
      <w:r w:rsidRPr="00F4342D">
        <w:rPr>
          <w:lang w:val="nb-NO"/>
        </w:rPr>
        <w:t xml:space="preserve"> </w:t>
      </w:r>
      <w:r w:rsidRPr="00DE6E01">
        <w:t xml:space="preserve">(2017). "Systemic Lupus Erythematosus and hearing disorders: Literature review and meta-analysis of clinical and temporal bone findings." </w:t>
      </w:r>
      <w:r w:rsidRPr="00DE6E01">
        <w:rPr>
          <w:u w:val="single"/>
        </w:rPr>
        <w:t>J Int Med Res</w:t>
      </w:r>
      <w:r w:rsidRPr="00DE6E01">
        <w:t xml:space="preserve"> </w:t>
      </w:r>
      <w:r w:rsidRPr="00DE6E01">
        <w:rPr>
          <w:b/>
        </w:rPr>
        <w:t>45</w:t>
      </w:r>
      <w:r w:rsidRPr="00DE6E01">
        <w:t>(5): 1470-1480.</w:t>
      </w:r>
    </w:p>
    <w:p w14:paraId="7A10BAEB" w14:textId="77777777" w:rsidR="00DE6E01" w:rsidRPr="00DE6E01" w:rsidRDefault="00DE6E01" w:rsidP="00DE6E01">
      <w:pPr>
        <w:pStyle w:val="EndNoteBibliography"/>
        <w:spacing w:after="0"/>
      </w:pPr>
      <w:r w:rsidRPr="00DE6E01">
        <w:t>Engdahl, B.</w:t>
      </w:r>
      <w:r w:rsidRPr="00DE6E01">
        <w:rPr>
          <w:i/>
        </w:rPr>
        <w:t>, et al.</w:t>
      </w:r>
      <w:r w:rsidRPr="00DE6E01">
        <w:t xml:space="preserve"> (2020). "Better Hearing in Norway: A Comparison of Two HUNT Cohorts 20 Years Apart." </w:t>
      </w:r>
      <w:r w:rsidRPr="00DE6E01">
        <w:rPr>
          <w:u w:val="single"/>
        </w:rPr>
        <w:t>Ear Hear</w:t>
      </w:r>
      <w:r w:rsidRPr="00DE6E01">
        <w:t xml:space="preserve"> </w:t>
      </w:r>
      <w:r w:rsidRPr="00DE6E01">
        <w:rPr>
          <w:b/>
        </w:rPr>
        <w:t>42</w:t>
      </w:r>
      <w:r w:rsidRPr="00DE6E01">
        <w:t>(1): 42-52.</w:t>
      </w:r>
    </w:p>
    <w:p w14:paraId="181CF6FC" w14:textId="77777777" w:rsidR="00DE6E01" w:rsidRPr="00DE6E01" w:rsidRDefault="00DE6E01" w:rsidP="00DE6E01">
      <w:pPr>
        <w:pStyle w:val="EndNoteBibliography"/>
        <w:spacing w:after="0"/>
      </w:pPr>
      <w:r w:rsidRPr="00DE6E01">
        <w:t>Huang, C. M.</w:t>
      </w:r>
      <w:r w:rsidRPr="00DE6E01">
        <w:rPr>
          <w:i/>
        </w:rPr>
        <w:t>, et al.</w:t>
      </w:r>
      <w:r w:rsidRPr="00DE6E01">
        <w:t xml:space="preserve"> (2018). "Retrospective cohort study on risk of hearing loss in patients with rheumatoid arthritis using claims data." </w:t>
      </w:r>
      <w:r w:rsidRPr="00DE6E01">
        <w:rPr>
          <w:u w:val="single"/>
        </w:rPr>
        <w:t>BMJ Open</w:t>
      </w:r>
      <w:r w:rsidRPr="00DE6E01">
        <w:t xml:space="preserve"> </w:t>
      </w:r>
      <w:r w:rsidRPr="00DE6E01">
        <w:rPr>
          <w:b/>
        </w:rPr>
        <w:t>8</w:t>
      </w:r>
      <w:r w:rsidRPr="00DE6E01">
        <w:t>(1): e018134.</w:t>
      </w:r>
    </w:p>
    <w:p w14:paraId="6BF337F4" w14:textId="77777777" w:rsidR="00DE6E01" w:rsidRPr="00DE6E01" w:rsidRDefault="00DE6E01" w:rsidP="00DE6E01">
      <w:pPr>
        <w:pStyle w:val="EndNoteBibliography"/>
        <w:spacing w:after="0"/>
      </w:pPr>
      <w:r w:rsidRPr="00DE6E01">
        <w:t>Jeong, J.</w:t>
      </w:r>
      <w:r w:rsidRPr="00DE6E01">
        <w:rPr>
          <w:i/>
        </w:rPr>
        <w:t>, et al.</w:t>
      </w:r>
      <w:r w:rsidRPr="00DE6E01">
        <w:t xml:space="preserve"> (2019). "High Risk of Sudden Sensorineural Hearing Loss in Several Autoimmune Diseases according to a Population-Based National Sample Cohort Study." </w:t>
      </w:r>
      <w:r w:rsidRPr="00DE6E01">
        <w:rPr>
          <w:u w:val="single"/>
        </w:rPr>
        <w:t>Audiol Neurootol</w:t>
      </w:r>
      <w:r w:rsidRPr="00DE6E01">
        <w:t xml:space="preserve"> </w:t>
      </w:r>
      <w:r w:rsidRPr="00DE6E01">
        <w:rPr>
          <w:b/>
        </w:rPr>
        <w:t>24</w:t>
      </w:r>
      <w:r w:rsidRPr="00DE6E01">
        <w:t>(5): 224-230.</w:t>
      </w:r>
    </w:p>
    <w:p w14:paraId="304B2439" w14:textId="77777777" w:rsidR="00DE6E01" w:rsidRPr="00DE6E01" w:rsidRDefault="00DE6E01" w:rsidP="00DE6E01">
      <w:pPr>
        <w:pStyle w:val="EndNoteBibliography"/>
        <w:spacing w:after="0"/>
      </w:pPr>
      <w:r w:rsidRPr="00DE6E01">
        <w:t>Kiakojuri, K.</w:t>
      </w:r>
      <w:r w:rsidRPr="00DE6E01">
        <w:rPr>
          <w:i/>
        </w:rPr>
        <w:t>, et al.</w:t>
      </w:r>
      <w:r w:rsidRPr="00DE6E01">
        <w:t xml:space="preserve"> (2019). "Hearing status in patients with rheumatoid arthritis." </w:t>
      </w:r>
      <w:r w:rsidRPr="00DE6E01">
        <w:rPr>
          <w:u w:val="single"/>
        </w:rPr>
        <w:t>Caspian J Intern Med</w:t>
      </w:r>
      <w:r w:rsidRPr="00DE6E01">
        <w:t xml:space="preserve"> </w:t>
      </w:r>
      <w:r w:rsidRPr="00DE6E01">
        <w:rPr>
          <w:b/>
        </w:rPr>
        <w:t>10</w:t>
      </w:r>
      <w:r w:rsidRPr="00DE6E01">
        <w:t>(4): 447-451.</w:t>
      </w:r>
    </w:p>
    <w:p w14:paraId="307DAACA" w14:textId="77777777" w:rsidR="00DE6E01" w:rsidRPr="00DE6E01" w:rsidRDefault="00DE6E01" w:rsidP="00DE6E01">
      <w:pPr>
        <w:pStyle w:val="EndNoteBibliography"/>
        <w:spacing w:after="0"/>
      </w:pPr>
      <w:r w:rsidRPr="00DE6E01">
        <w:t>Lee, S. Y.</w:t>
      </w:r>
      <w:r w:rsidRPr="00DE6E01">
        <w:rPr>
          <w:i/>
        </w:rPr>
        <w:t>, et al.</w:t>
      </w:r>
      <w:r w:rsidRPr="00DE6E01">
        <w:t xml:space="preserve"> (2019). "Increased risk of sudden sensory neural hearing loss in patients with rheumatoid arthritis: a longitudinal follow-up study using a national sample cohort." </w:t>
      </w:r>
      <w:r w:rsidRPr="00DE6E01">
        <w:rPr>
          <w:u w:val="single"/>
        </w:rPr>
        <w:t>Clin Rheumatol</w:t>
      </w:r>
      <w:r w:rsidRPr="00DE6E01">
        <w:t xml:space="preserve"> </w:t>
      </w:r>
      <w:r w:rsidRPr="00DE6E01">
        <w:rPr>
          <w:b/>
        </w:rPr>
        <w:t>38</w:t>
      </w:r>
      <w:r w:rsidRPr="00DE6E01">
        <w:t>(3): 683-689.</w:t>
      </w:r>
    </w:p>
    <w:p w14:paraId="1B7C7691" w14:textId="77777777" w:rsidR="00DE6E01" w:rsidRPr="00DE6E01" w:rsidRDefault="00DE6E01" w:rsidP="00DE6E01">
      <w:pPr>
        <w:pStyle w:val="EndNoteBibliography"/>
        <w:spacing w:after="0"/>
      </w:pPr>
      <w:r w:rsidRPr="00DE6E01">
        <w:lastRenderedPageBreak/>
        <w:t>Lin, C.</w:t>
      </w:r>
      <w:r w:rsidRPr="00DE6E01">
        <w:rPr>
          <w:i/>
        </w:rPr>
        <w:t>, et al.</w:t>
      </w:r>
      <w:r w:rsidRPr="00DE6E01">
        <w:t xml:space="preserve"> (2013). "Risk of sudden sensorineural hearing loss in patients with systemic lupus erythematosus: a population-based cohort study." </w:t>
      </w:r>
      <w:r w:rsidRPr="00DE6E01">
        <w:rPr>
          <w:u w:val="single"/>
        </w:rPr>
        <w:t>Audiol Neurootol</w:t>
      </w:r>
      <w:r w:rsidRPr="00DE6E01">
        <w:t xml:space="preserve"> </w:t>
      </w:r>
      <w:r w:rsidRPr="00DE6E01">
        <w:rPr>
          <w:b/>
        </w:rPr>
        <w:t>18</w:t>
      </w:r>
      <w:r w:rsidRPr="00DE6E01">
        <w:t>(2): 95-100.</w:t>
      </w:r>
    </w:p>
    <w:p w14:paraId="4D2BE83A" w14:textId="77777777" w:rsidR="00DE6E01" w:rsidRPr="00DE6E01" w:rsidRDefault="00DE6E01" w:rsidP="00DE6E01">
      <w:pPr>
        <w:pStyle w:val="EndNoteBibliography"/>
        <w:spacing w:after="0"/>
      </w:pPr>
      <w:r w:rsidRPr="00DE6E01">
        <w:t>Myrstad, C.</w:t>
      </w:r>
      <w:r w:rsidRPr="00DE6E01">
        <w:rPr>
          <w:i/>
        </w:rPr>
        <w:t>, et al.</w:t>
      </w:r>
      <w:r w:rsidRPr="00DE6E01">
        <w:t xml:space="preserve"> (2023). "Hearing impairment and risk of dementia in The HUNT Study (HUNT4 70+): a Norwegian cohort study."  </w:t>
      </w:r>
      <w:r w:rsidRPr="00DE6E01">
        <w:rPr>
          <w:b/>
        </w:rPr>
        <w:t>66</w:t>
      </w:r>
      <w:r w:rsidRPr="00DE6E01">
        <w:t>.</w:t>
      </w:r>
    </w:p>
    <w:p w14:paraId="3EE99EB0" w14:textId="77777777" w:rsidR="00DE6E01" w:rsidRPr="00DE6E01" w:rsidRDefault="00DE6E01" w:rsidP="00DE6E01">
      <w:pPr>
        <w:pStyle w:val="EndNoteBibliography"/>
        <w:spacing w:after="0"/>
      </w:pPr>
      <w:r w:rsidRPr="00DE6E01">
        <w:t>Paraschou, V.</w:t>
      </w:r>
      <w:r w:rsidRPr="00DE6E01">
        <w:rPr>
          <w:i/>
        </w:rPr>
        <w:t>, et al.</w:t>
      </w:r>
      <w:r w:rsidRPr="00DE6E01">
        <w:t xml:space="preserve"> (2021). "Association of systemic lupus erythematosus with hearing loss: a systemic review and meta-analysis." </w:t>
      </w:r>
      <w:r w:rsidRPr="00DE6E01">
        <w:rPr>
          <w:u w:val="single"/>
        </w:rPr>
        <w:t>Rheumatol Int</w:t>
      </w:r>
      <w:r w:rsidRPr="00DE6E01">
        <w:t xml:space="preserve"> </w:t>
      </w:r>
      <w:r w:rsidRPr="00DE6E01">
        <w:rPr>
          <w:b/>
        </w:rPr>
        <w:t>41</w:t>
      </w:r>
      <w:r w:rsidRPr="00DE6E01">
        <w:t>(4): 681-689.</w:t>
      </w:r>
    </w:p>
    <w:p w14:paraId="7885E0B0" w14:textId="77777777" w:rsidR="00DE6E01" w:rsidRPr="00DE6E01" w:rsidRDefault="00DE6E01" w:rsidP="00DE6E01">
      <w:pPr>
        <w:pStyle w:val="EndNoteBibliography"/>
        <w:spacing w:after="0"/>
      </w:pPr>
      <w:r w:rsidRPr="00DE6E01">
        <w:t>Semenov, Y. R.</w:t>
      </w:r>
      <w:r w:rsidRPr="00DE6E01">
        <w:rPr>
          <w:i/>
        </w:rPr>
        <w:t>, et al.</w:t>
      </w:r>
      <w:r w:rsidRPr="00DE6E01">
        <w:t xml:space="preserve"> (2019). "Association Between Psoriasis with Arthritis and Hearing Impairment in US Adults: Data from the National Health and Nutrition Examination Survey." </w:t>
      </w:r>
      <w:r w:rsidRPr="00DE6E01">
        <w:rPr>
          <w:u w:val="single"/>
        </w:rPr>
        <w:t>J Rheumatol</w:t>
      </w:r>
      <w:r w:rsidRPr="00DE6E01">
        <w:t xml:space="preserve"> </w:t>
      </w:r>
      <w:r w:rsidRPr="00DE6E01">
        <w:rPr>
          <w:b/>
        </w:rPr>
        <w:t>46</w:t>
      </w:r>
      <w:r w:rsidRPr="00DE6E01">
        <w:t>(6): 587-594.</w:t>
      </w:r>
    </w:p>
    <w:p w14:paraId="67D23A2F" w14:textId="77777777" w:rsidR="00DE6E01" w:rsidRPr="00DE6E01" w:rsidRDefault="00DE6E01" w:rsidP="00DE6E01">
      <w:pPr>
        <w:pStyle w:val="EndNoteBibliography"/>
        <w:spacing w:after="0"/>
      </w:pPr>
      <w:r w:rsidRPr="00DE6E01">
        <w:t>Skare, T. L.</w:t>
      </w:r>
      <w:r w:rsidRPr="00DE6E01">
        <w:rPr>
          <w:i/>
        </w:rPr>
        <w:t>, et al.</w:t>
      </w:r>
      <w:r w:rsidRPr="00DE6E01">
        <w:t xml:space="preserve"> (2025). "Hearing Loss in Connective Tissue Diseases: A Systematic Review." </w:t>
      </w:r>
      <w:r w:rsidRPr="00DE6E01">
        <w:rPr>
          <w:u w:val="single"/>
        </w:rPr>
        <w:t>Eur J Rheumatol</w:t>
      </w:r>
      <w:r w:rsidRPr="00DE6E01">
        <w:t xml:space="preserve"> </w:t>
      </w:r>
      <w:r w:rsidRPr="00DE6E01">
        <w:rPr>
          <w:b/>
        </w:rPr>
        <w:t>12</w:t>
      </w:r>
      <w:r w:rsidRPr="00DE6E01">
        <w:t>(1): 1-24.</w:t>
      </w:r>
    </w:p>
    <w:p w14:paraId="150F18B3" w14:textId="77777777" w:rsidR="00DE6E01" w:rsidRPr="00DE6E01" w:rsidRDefault="00DE6E01" w:rsidP="00DE6E01">
      <w:pPr>
        <w:pStyle w:val="EndNoteBibliography"/>
        <w:spacing w:after="0"/>
      </w:pPr>
      <w:r w:rsidRPr="00DE6E01">
        <w:t>Stevens, G.</w:t>
      </w:r>
      <w:r w:rsidRPr="00DE6E01">
        <w:rPr>
          <w:i/>
        </w:rPr>
        <w:t>, et al.</w:t>
      </w:r>
      <w:r w:rsidRPr="00DE6E01">
        <w:t xml:space="preserve"> (2013). "Global and regional hearing impairment prevalence: an analysis of 42 studies in 29 countries."  </w:t>
      </w:r>
      <w:r w:rsidRPr="00DE6E01">
        <w:rPr>
          <w:b/>
        </w:rPr>
        <w:t>23</w:t>
      </w:r>
      <w:r w:rsidRPr="00DE6E01">
        <w:t>(1): 146-152.</w:t>
      </w:r>
    </w:p>
    <w:p w14:paraId="0D853C84" w14:textId="77777777" w:rsidR="00DE6E01" w:rsidRPr="00DE6E01" w:rsidRDefault="00DE6E01" w:rsidP="00DE6E01">
      <w:pPr>
        <w:pStyle w:val="EndNoteBibliography"/>
        <w:spacing w:after="0"/>
      </w:pPr>
      <w:r w:rsidRPr="00DE6E01">
        <w:t>Tsirves, G. K.</w:t>
      </w:r>
      <w:r w:rsidRPr="00DE6E01">
        <w:rPr>
          <w:i/>
        </w:rPr>
        <w:t>, et al.</w:t>
      </w:r>
      <w:r w:rsidRPr="00DE6E01">
        <w:t xml:space="preserve"> (2019). "Cochlear involvement in patients with systemic autoimmune rheumatic diseases: a clinical and laboratory comparative study." </w:t>
      </w:r>
      <w:r w:rsidRPr="00DE6E01">
        <w:rPr>
          <w:u w:val="single"/>
        </w:rPr>
        <w:t>Eur Arch Otorhinolaryngol</w:t>
      </w:r>
      <w:r w:rsidRPr="00DE6E01">
        <w:t xml:space="preserve"> </w:t>
      </w:r>
      <w:r w:rsidRPr="00DE6E01">
        <w:rPr>
          <w:b/>
        </w:rPr>
        <w:t>276</w:t>
      </w:r>
      <w:r w:rsidRPr="00DE6E01">
        <w:t>(9): 2419-2426.</w:t>
      </w:r>
    </w:p>
    <w:p w14:paraId="055071D0" w14:textId="77777777" w:rsidR="00DE6E01" w:rsidRPr="00DE6E01" w:rsidRDefault="00DE6E01" w:rsidP="00DE6E01">
      <w:pPr>
        <w:pStyle w:val="EndNoteBibliography"/>
        <w:spacing w:after="0"/>
      </w:pPr>
      <w:r w:rsidRPr="00DE6E01">
        <w:t>Vos, T.</w:t>
      </w:r>
      <w:r w:rsidRPr="00DE6E01">
        <w:rPr>
          <w:i/>
        </w:rPr>
        <w:t>, et al.</w:t>
      </w:r>
      <w:r w:rsidRPr="00DE6E01">
        <w:t xml:space="preserve"> (2016). "Global, regional, and national incidence, prevalence, and years lived with disability for 310 diseases and injuries, 1990–2015: a systematic analysis for the Global Burden of Disease Study 2015."  </w:t>
      </w:r>
      <w:r w:rsidRPr="00DE6E01">
        <w:rPr>
          <w:b/>
        </w:rPr>
        <w:t>388</w:t>
      </w:r>
      <w:r w:rsidRPr="00DE6E01">
        <w:t>(10053): 1545-1602.</w:t>
      </w:r>
    </w:p>
    <w:p w14:paraId="5B99EE35" w14:textId="77777777" w:rsidR="00DE6E01" w:rsidRPr="00DE6E01" w:rsidRDefault="00DE6E01" w:rsidP="00DE6E01">
      <w:pPr>
        <w:pStyle w:val="EndNoteBibliography"/>
      </w:pPr>
      <w:r w:rsidRPr="00DE6E01">
        <w:t>Yan, F.</w:t>
      </w:r>
      <w:r w:rsidRPr="00DE6E01">
        <w:rPr>
          <w:i/>
        </w:rPr>
        <w:t>, et al.</w:t>
      </w:r>
      <w:r w:rsidRPr="00DE6E01">
        <w:t xml:space="preserve"> (2021). "Hearing Loss in Patients With Ankylosing Spondylitis: A Systematic Review and Metaanalysis." </w:t>
      </w:r>
      <w:r w:rsidRPr="00DE6E01">
        <w:rPr>
          <w:u w:val="single"/>
        </w:rPr>
        <w:t>J Rheumatol</w:t>
      </w:r>
      <w:r w:rsidRPr="00DE6E01">
        <w:t xml:space="preserve"> </w:t>
      </w:r>
      <w:r w:rsidRPr="00DE6E01">
        <w:rPr>
          <w:b/>
        </w:rPr>
        <w:t>48</w:t>
      </w:r>
      <w:r w:rsidRPr="00DE6E01">
        <w:t>(1): 40-47.</w:t>
      </w:r>
    </w:p>
    <w:p w14:paraId="1C14AC82" w14:textId="7A2AEB83" w:rsidR="003D2CBB" w:rsidRPr="00201429" w:rsidRDefault="0005179A" w:rsidP="00B82F87">
      <w:pPr>
        <w:pStyle w:val="NoSpacing"/>
        <w:spacing w:before="240"/>
        <w:rPr>
          <w:b/>
          <w:bCs/>
          <w:sz w:val="24"/>
          <w:szCs w:val="24"/>
          <w:lang w:val="en-US"/>
        </w:rPr>
      </w:pPr>
      <w:r w:rsidRPr="003D2CBB">
        <w:rPr>
          <w:rFonts w:ascii="Times New Roman" w:hAnsi="Times New Roman" w:cs="Times New Roman"/>
        </w:rPr>
        <w:fldChar w:fldCharType="end"/>
      </w:r>
      <w:proofErr w:type="spellStart"/>
      <w:r w:rsidR="0002669F" w:rsidRPr="00201429">
        <w:rPr>
          <w:b/>
          <w:bCs/>
          <w:sz w:val="24"/>
          <w:szCs w:val="24"/>
        </w:rPr>
        <w:t>Abbreviations</w:t>
      </w:r>
      <w:proofErr w:type="spellEnd"/>
    </w:p>
    <w:tbl>
      <w:tblPr>
        <w:tblStyle w:val="TableGrid"/>
        <w:tblW w:w="9738" w:type="dxa"/>
        <w:tblBorders>
          <w:top w:val="single" w:sz="6" w:space="0" w:color="00B050"/>
          <w:left w:val="single" w:sz="6" w:space="0" w:color="00B050"/>
          <w:bottom w:val="single" w:sz="6" w:space="0" w:color="00B050"/>
          <w:right w:val="single" w:sz="6" w:space="0" w:color="00B050"/>
          <w:insideH w:val="none" w:sz="0" w:space="0" w:color="auto"/>
          <w:insideV w:val="single" w:sz="6" w:space="0" w:color="00B050"/>
        </w:tblBorders>
        <w:tblLook w:val="04A0" w:firstRow="1" w:lastRow="0" w:firstColumn="1" w:lastColumn="0" w:noHBand="0" w:noVBand="1"/>
      </w:tblPr>
      <w:tblGrid>
        <w:gridCol w:w="1268"/>
        <w:gridCol w:w="8470"/>
      </w:tblGrid>
      <w:tr w:rsidR="0002669F" w:rsidRPr="003D2CBB" w14:paraId="065A3193" w14:textId="77777777" w:rsidTr="00201429">
        <w:tc>
          <w:tcPr>
            <w:tcW w:w="1167" w:type="dxa"/>
            <w:tcMar>
              <w:top w:w="28" w:type="dxa"/>
              <w:bottom w:w="28" w:type="dxa"/>
            </w:tcMar>
          </w:tcPr>
          <w:p w14:paraId="053D38B7" w14:textId="77777777" w:rsidR="0002669F" w:rsidRPr="003D2CBB" w:rsidRDefault="0002669F" w:rsidP="002F3F09">
            <w:pPr>
              <w:spacing w:after="0"/>
            </w:pPr>
            <w:r w:rsidRPr="003D2CBB">
              <w:t>ARD(s)</w:t>
            </w:r>
          </w:p>
        </w:tc>
        <w:tc>
          <w:tcPr>
            <w:tcW w:w="8571" w:type="dxa"/>
            <w:tcMar>
              <w:top w:w="28" w:type="dxa"/>
              <w:bottom w:w="28" w:type="dxa"/>
            </w:tcMar>
          </w:tcPr>
          <w:p w14:paraId="18B58273" w14:textId="77777777" w:rsidR="0002669F" w:rsidRPr="003D2CBB" w:rsidRDefault="0002669F" w:rsidP="002F3F09">
            <w:pPr>
              <w:spacing w:after="0"/>
            </w:pPr>
            <w:r w:rsidRPr="003D2CBB">
              <w:t>Autoimmune Rheumatic Disease(s)</w:t>
            </w:r>
          </w:p>
        </w:tc>
      </w:tr>
      <w:tr w:rsidR="0002669F" w:rsidRPr="003D2CBB" w14:paraId="60D49860" w14:textId="77777777" w:rsidTr="00201429">
        <w:tc>
          <w:tcPr>
            <w:tcW w:w="1167" w:type="dxa"/>
            <w:tcMar>
              <w:top w:w="28" w:type="dxa"/>
              <w:bottom w:w="28" w:type="dxa"/>
            </w:tcMar>
          </w:tcPr>
          <w:p w14:paraId="4D2C85EE" w14:textId="77777777" w:rsidR="0002669F" w:rsidRPr="003D2CBB" w:rsidRDefault="0002669F" w:rsidP="002F3F09">
            <w:pPr>
              <w:spacing w:after="0"/>
            </w:pPr>
            <w:r w:rsidRPr="003D2CBB">
              <w:t>DAG(s)</w:t>
            </w:r>
          </w:p>
        </w:tc>
        <w:tc>
          <w:tcPr>
            <w:tcW w:w="8571" w:type="dxa"/>
            <w:tcMar>
              <w:top w:w="28" w:type="dxa"/>
              <w:bottom w:w="28" w:type="dxa"/>
            </w:tcMar>
          </w:tcPr>
          <w:p w14:paraId="401AD7C6" w14:textId="77777777" w:rsidR="0002669F" w:rsidRPr="003D2CBB" w:rsidRDefault="0002669F" w:rsidP="002F3F09">
            <w:pPr>
              <w:spacing w:after="0"/>
            </w:pPr>
            <w:r w:rsidRPr="003D2CBB">
              <w:t>Directed Acyclic Graph(s)</w:t>
            </w:r>
          </w:p>
        </w:tc>
      </w:tr>
      <w:tr w:rsidR="0002669F" w:rsidRPr="003D2CBB" w14:paraId="24EA30BD" w14:textId="77777777" w:rsidTr="00201429">
        <w:tc>
          <w:tcPr>
            <w:tcW w:w="1167" w:type="dxa"/>
            <w:tcMar>
              <w:top w:w="28" w:type="dxa"/>
              <w:bottom w:w="28" w:type="dxa"/>
            </w:tcMar>
          </w:tcPr>
          <w:p w14:paraId="56E685B9" w14:textId="77777777" w:rsidR="0002669F" w:rsidRPr="003D2CBB" w:rsidRDefault="0002669F" w:rsidP="002F3F09">
            <w:pPr>
              <w:spacing w:after="0"/>
            </w:pPr>
            <w:r w:rsidRPr="003D2CBB">
              <w:t>DMARD(s)</w:t>
            </w:r>
          </w:p>
        </w:tc>
        <w:tc>
          <w:tcPr>
            <w:tcW w:w="8571" w:type="dxa"/>
            <w:tcMar>
              <w:top w:w="28" w:type="dxa"/>
              <w:bottom w:w="28" w:type="dxa"/>
            </w:tcMar>
          </w:tcPr>
          <w:p w14:paraId="64A4E4CB" w14:textId="77777777" w:rsidR="0002669F" w:rsidRPr="003D2CBB" w:rsidRDefault="0002669F" w:rsidP="002F3F09">
            <w:pPr>
              <w:spacing w:after="0"/>
            </w:pPr>
            <w:r w:rsidRPr="003D2CBB">
              <w:t>Disease-Modifying Anti-Rheumatic Drug(s)</w:t>
            </w:r>
          </w:p>
        </w:tc>
      </w:tr>
      <w:tr w:rsidR="0002669F" w:rsidRPr="003D2CBB" w14:paraId="0C7BBA30" w14:textId="77777777" w:rsidTr="00201429">
        <w:tc>
          <w:tcPr>
            <w:tcW w:w="1167" w:type="dxa"/>
            <w:tcMar>
              <w:top w:w="28" w:type="dxa"/>
              <w:bottom w:w="28" w:type="dxa"/>
            </w:tcMar>
          </w:tcPr>
          <w:p w14:paraId="475C9934" w14:textId="77777777" w:rsidR="0002669F" w:rsidRPr="003D2CBB" w:rsidRDefault="0002669F" w:rsidP="002F3F09">
            <w:pPr>
              <w:spacing w:after="0"/>
            </w:pPr>
            <w:r w:rsidRPr="003D2CBB">
              <w:t>DPIA</w:t>
            </w:r>
          </w:p>
        </w:tc>
        <w:tc>
          <w:tcPr>
            <w:tcW w:w="8571" w:type="dxa"/>
            <w:tcMar>
              <w:top w:w="28" w:type="dxa"/>
              <w:bottom w:w="28" w:type="dxa"/>
            </w:tcMar>
          </w:tcPr>
          <w:p w14:paraId="466E31DD" w14:textId="77777777" w:rsidR="0002669F" w:rsidRPr="003D2CBB" w:rsidRDefault="0002669F" w:rsidP="002F3F09">
            <w:pPr>
              <w:spacing w:after="0"/>
            </w:pPr>
            <w:r w:rsidRPr="003D2CBB">
              <w:t>Data Protection Impact Assessment</w:t>
            </w:r>
          </w:p>
        </w:tc>
      </w:tr>
      <w:tr w:rsidR="0002669F" w:rsidRPr="003D2CBB" w14:paraId="5E73579F" w14:textId="77777777" w:rsidTr="00201429">
        <w:tc>
          <w:tcPr>
            <w:tcW w:w="1167" w:type="dxa"/>
            <w:tcMar>
              <w:top w:w="28" w:type="dxa"/>
              <w:bottom w:w="28" w:type="dxa"/>
            </w:tcMar>
          </w:tcPr>
          <w:p w14:paraId="01A2812F" w14:textId="77777777" w:rsidR="0002669F" w:rsidRPr="003D2CBB" w:rsidRDefault="0002669F" w:rsidP="002F3F09">
            <w:pPr>
              <w:spacing w:after="0"/>
            </w:pPr>
            <w:r w:rsidRPr="003D2CBB">
              <w:t>FHI</w:t>
            </w:r>
          </w:p>
        </w:tc>
        <w:tc>
          <w:tcPr>
            <w:tcW w:w="8571" w:type="dxa"/>
            <w:tcMar>
              <w:top w:w="28" w:type="dxa"/>
              <w:bottom w:w="28" w:type="dxa"/>
            </w:tcMar>
          </w:tcPr>
          <w:p w14:paraId="52428EF6" w14:textId="77777777" w:rsidR="0002669F" w:rsidRPr="003D2CBB" w:rsidRDefault="0002669F" w:rsidP="002F3F09">
            <w:pPr>
              <w:spacing w:after="0"/>
            </w:pPr>
            <w:r w:rsidRPr="003D2CBB">
              <w:t>Folkehelseinstituttet (Norwegian Institute of Public Health)</w:t>
            </w:r>
          </w:p>
        </w:tc>
      </w:tr>
      <w:tr w:rsidR="0002669F" w:rsidRPr="003D2CBB" w14:paraId="13F2FB18" w14:textId="77777777" w:rsidTr="00201429">
        <w:tc>
          <w:tcPr>
            <w:tcW w:w="1167" w:type="dxa"/>
            <w:tcMar>
              <w:top w:w="28" w:type="dxa"/>
              <w:bottom w:w="28" w:type="dxa"/>
            </w:tcMar>
          </w:tcPr>
          <w:p w14:paraId="09F5556B" w14:textId="77777777" w:rsidR="0002669F" w:rsidRPr="003D2CBB" w:rsidRDefault="0002669F" w:rsidP="002F3F09">
            <w:pPr>
              <w:spacing w:after="0"/>
            </w:pPr>
            <w:r w:rsidRPr="003D2CBB">
              <w:t>HLF</w:t>
            </w:r>
          </w:p>
        </w:tc>
        <w:tc>
          <w:tcPr>
            <w:tcW w:w="8571" w:type="dxa"/>
            <w:tcMar>
              <w:top w:w="28" w:type="dxa"/>
              <w:bottom w:w="28" w:type="dxa"/>
            </w:tcMar>
          </w:tcPr>
          <w:p w14:paraId="23DA9781" w14:textId="61C2D874" w:rsidR="0002669F" w:rsidRPr="003D2CBB" w:rsidRDefault="0002669F" w:rsidP="002F3F09">
            <w:pPr>
              <w:spacing w:after="0"/>
            </w:pPr>
            <w:r w:rsidRPr="003D2CBB">
              <w:t>Hørselshemmedes Landsforbund (</w:t>
            </w:r>
            <w:r w:rsidR="00C452D6" w:rsidRPr="00C452D6">
              <w:t>Norwegian Association of the Hard of Hearing</w:t>
            </w:r>
            <w:r w:rsidRPr="003D2CBB">
              <w:t>)</w:t>
            </w:r>
          </w:p>
        </w:tc>
      </w:tr>
      <w:tr w:rsidR="0002669F" w:rsidRPr="00FE0D7E" w14:paraId="05BBF4BB" w14:textId="77777777" w:rsidTr="00201429">
        <w:tc>
          <w:tcPr>
            <w:tcW w:w="1167" w:type="dxa"/>
            <w:tcMar>
              <w:top w:w="28" w:type="dxa"/>
              <w:bottom w:w="28" w:type="dxa"/>
            </w:tcMar>
          </w:tcPr>
          <w:p w14:paraId="6B978947" w14:textId="77777777" w:rsidR="0002669F" w:rsidRPr="003D2CBB" w:rsidRDefault="0002669F" w:rsidP="002F3F09">
            <w:pPr>
              <w:spacing w:after="0"/>
            </w:pPr>
            <w:r w:rsidRPr="003D2CBB">
              <w:t>HNT</w:t>
            </w:r>
          </w:p>
        </w:tc>
        <w:tc>
          <w:tcPr>
            <w:tcW w:w="8571" w:type="dxa"/>
            <w:tcMar>
              <w:top w:w="28" w:type="dxa"/>
              <w:bottom w:w="28" w:type="dxa"/>
            </w:tcMar>
          </w:tcPr>
          <w:p w14:paraId="2F7A6686" w14:textId="77777777" w:rsidR="0002669F" w:rsidRPr="003D2CBB" w:rsidRDefault="0002669F" w:rsidP="002F3F09">
            <w:pPr>
              <w:spacing w:after="0"/>
              <w:rPr>
                <w:lang w:val="nb-NO"/>
              </w:rPr>
            </w:pPr>
            <w:r w:rsidRPr="003D2CBB">
              <w:rPr>
                <w:lang w:val="nb-NO"/>
              </w:rPr>
              <w:t>Helse Nord-Trøndelag (Nord-Trøndelag Health Trust)</w:t>
            </w:r>
          </w:p>
        </w:tc>
      </w:tr>
      <w:tr w:rsidR="0002669F" w:rsidRPr="00FE0D7E" w14:paraId="56BF7D1C" w14:textId="77777777" w:rsidTr="00201429">
        <w:tc>
          <w:tcPr>
            <w:tcW w:w="1167" w:type="dxa"/>
            <w:tcMar>
              <w:top w:w="28" w:type="dxa"/>
              <w:bottom w:w="28" w:type="dxa"/>
            </w:tcMar>
          </w:tcPr>
          <w:p w14:paraId="16A85971" w14:textId="77777777" w:rsidR="0002669F" w:rsidRPr="003D2CBB" w:rsidRDefault="0002669F" w:rsidP="002F3F09">
            <w:pPr>
              <w:spacing w:after="0"/>
            </w:pPr>
            <w:r w:rsidRPr="003D2CBB">
              <w:t>HUNT</w:t>
            </w:r>
          </w:p>
        </w:tc>
        <w:tc>
          <w:tcPr>
            <w:tcW w:w="8571" w:type="dxa"/>
            <w:tcMar>
              <w:top w:w="28" w:type="dxa"/>
              <w:bottom w:w="28" w:type="dxa"/>
            </w:tcMar>
          </w:tcPr>
          <w:p w14:paraId="537BFDAB" w14:textId="77777777" w:rsidR="0002669F" w:rsidRPr="003D2CBB" w:rsidRDefault="0002669F" w:rsidP="002F3F09">
            <w:pPr>
              <w:spacing w:after="0"/>
              <w:rPr>
                <w:lang w:val="nb-NO"/>
              </w:rPr>
            </w:pPr>
            <w:r w:rsidRPr="003D2CBB">
              <w:rPr>
                <w:lang w:val="nb-NO"/>
              </w:rPr>
              <w:t>Helseundersøkelsen i Nord-Trøndelag (The Trøndelag Health Study)</w:t>
            </w:r>
          </w:p>
        </w:tc>
      </w:tr>
      <w:tr w:rsidR="0002669F" w:rsidRPr="003D2CBB" w14:paraId="2505B12C" w14:textId="77777777" w:rsidTr="00201429">
        <w:tc>
          <w:tcPr>
            <w:tcW w:w="1167" w:type="dxa"/>
            <w:tcMar>
              <w:top w:w="28" w:type="dxa"/>
              <w:bottom w:w="28" w:type="dxa"/>
            </w:tcMar>
          </w:tcPr>
          <w:p w14:paraId="0B2F7BE8" w14:textId="77777777" w:rsidR="0002669F" w:rsidRPr="003D2CBB" w:rsidRDefault="0002669F" w:rsidP="002F3F09">
            <w:pPr>
              <w:spacing w:after="0"/>
            </w:pPr>
            <w:r w:rsidRPr="003D2CBB">
              <w:t>ICD-10</w:t>
            </w:r>
          </w:p>
        </w:tc>
        <w:tc>
          <w:tcPr>
            <w:tcW w:w="8571" w:type="dxa"/>
            <w:tcMar>
              <w:top w:w="28" w:type="dxa"/>
              <w:bottom w:w="28" w:type="dxa"/>
            </w:tcMar>
          </w:tcPr>
          <w:p w14:paraId="37B139DD" w14:textId="77777777" w:rsidR="0002669F" w:rsidRPr="003D2CBB" w:rsidRDefault="0002669F" w:rsidP="002F3F09">
            <w:pPr>
              <w:spacing w:after="0"/>
            </w:pPr>
            <w:r w:rsidRPr="003D2CBB">
              <w:t>International Classification of Diseases, 10th Revision</w:t>
            </w:r>
          </w:p>
        </w:tc>
      </w:tr>
      <w:tr w:rsidR="00E624BB" w:rsidRPr="003D2CBB" w14:paraId="464DFA52" w14:textId="77777777" w:rsidTr="00201429">
        <w:tc>
          <w:tcPr>
            <w:tcW w:w="1167" w:type="dxa"/>
            <w:tcMar>
              <w:top w:w="28" w:type="dxa"/>
              <w:bottom w:w="28" w:type="dxa"/>
            </w:tcMar>
          </w:tcPr>
          <w:p w14:paraId="0F5CD5AF" w14:textId="47D769B9" w:rsidR="00E624BB" w:rsidRPr="003D2CBB" w:rsidRDefault="00E624BB" w:rsidP="002F3F09">
            <w:pPr>
              <w:spacing w:after="0"/>
            </w:pPr>
            <w:r w:rsidRPr="003D2CBB">
              <w:t>IL</w:t>
            </w:r>
          </w:p>
        </w:tc>
        <w:tc>
          <w:tcPr>
            <w:tcW w:w="8571" w:type="dxa"/>
            <w:tcMar>
              <w:top w:w="28" w:type="dxa"/>
              <w:bottom w:w="28" w:type="dxa"/>
            </w:tcMar>
          </w:tcPr>
          <w:p w14:paraId="777E60A1" w14:textId="332E214C" w:rsidR="00E624BB" w:rsidRPr="003D2CBB" w:rsidRDefault="00E624BB" w:rsidP="002F3F09">
            <w:pPr>
              <w:spacing w:after="0"/>
            </w:pPr>
            <w:r w:rsidRPr="003D2CBB">
              <w:t>Interleukin</w:t>
            </w:r>
          </w:p>
        </w:tc>
      </w:tr>
      <w:tr w:rsidR="0002669F" w:rsidRPr="003D2CBB" w14:paraId="6203882C" w14:textId="77777777" w:rsidTr="00201429">
        <w:tc>
          <w:tcPr>
            <w:tcW w:w="1167" w:type="dxa"/>
            <w:tcMar>
              <w:top w:w="28" w:type="dxa"/>
              <w:bottom w:w="28" w:type="dxa"/>
            </w:tcMar>
          </w:tcPr>
          <w:p w14:paraId="666AAF50" w14:textId="77777777" w:rsidR="0002669F" w:rsidRPr="003D2CBB" w:rsidRDefault="0002669F" w:rsidP="002F3F09">
            <w:pPr>
              <w:spacing w:after="0"/>
            </w:pPr>
            <w:r w:rsidRPr="003D2CBB">
              <w:t>NAV</w:t>
            </w:r>
          </w:p>
        </w:tc>
        <w:tc>
          <w:tcPr>
            <w:tcW w:w="8571" w:type="dxa"/>
            <w:tcMar>
              <w:top w:w="28" w:type="dxa"/>
              <w:bottom w:w="28" w:type="dxa"/>
            </w:tcMar>
          </w:tcPr>
          <w:p w14:paraId="25D47119" w14:textId="77777777" w:rsidR="0002669F" w:rsidRPr="003D2CBB" w:rsidRDefault="0002669F" w:rsidP="002F3F09">
            <w:pPr>
              <w:spacing w:after="0"/>
              <w:rPr>
                <w:lang w:val="nb-NO"/>
              </w:rPr>
            </w:pPr>
            <w:proofErr w:type="spellStart"/>
            <w:r w:rsidRPr="003D2CBB">
              <w:t>Arbeids</w:t>
            </w:r>
            <w:proofErr w:type="spellEnd"/>
            <w:r w:rsidRPr="003D2CBB">
              <w:t xml:space="preserve">- </w:t>
            </w:r>
            <w:proofErr w:type="spellStart"/>
            <w:r w:rsidRPr="003D2CBB">
              <w:t>og</w:t>
            </w:r>
            <w:proofErr w:type="spellEnd"/>
            <w:r w:rsidRPr="003D2CBB">
              <w:t xml:space="preserve"> </w:t>
            </w:r>
            <w:proofErr w:type="spellStart"/>
            <w:r w:rsidRPr="003D2CBB">
              <w:t>velferdsetaten</w:t>
            </w:r>
            <w:proofErr w:type="spellEnd"/>
            <w:r w:rsidRPr="003D2CBB">
              <w:t xml:space="preserve"> (Norwegian </w:t>
            </w:r>
            <w:proofErr w:type="spellStart"/>
            <w:r w:rsidRPr="003D2CBB">
              <w:t>Labour</w:t>
            </w:r>
            <w:proofErr w:type="spellEnd"/>
            <w:r w:rsidRPr="003D2CBB">
              <w:t xml:space="preserve"> and Welfare Administration)</w:t>
            </w:r>
          </w:p>
        </w:tc>
      </w:tr>
      <w:tr w:rsidR="0002669F" w:rsidRPr="003D2CBB" w14:paraId="4E0B78B6" w14:textId="77777777" w:rsidTr="00201429">
        <w:tc>
          <w:tcPr>
            <w:tcW w:w="1167" w:type="dxa"/>
            <w:tcMar>
              <w:top w:w="28" w:type="dxa"/>
              <w:bottom w:w="28" w:type="dxa"/>
            </w:tcMar>
          </w:tcPr>
          <w:p w14:paraId="3C8BF3C0" w14:textId="77777777" w:rsidR="0002669F" w:rsidRPr="003D2CBB" w:rsidRDefault="0002669F" w:rsidP="002F3F09">
            <w:pPr>
              <w:spacing w:after="0"/>
            </w:pPr>
            <w:r w:rsidRPr="003D2CBB">
              <w:t>NGO</w:t>
            </w:r>
          </w:p>
        </w:tc>
        <w:tc>
          <w:tcPr>
            <w:tcW w:w="8571" w:type="dxa"/>
            <w:tcMar>
              <w:top w:w="28" w:type="dxa"/>
              <w:bottom w:w="28" w:type="dxa"/>
            </w:tcMar>
          </w:tcPr>
          <w:p w14:paraId="6012D893" w14:textId="77777777" w:rsidR="0002669F" w:rsidRPr="003D2CBB" w:rsidRDefault="0002669F" w:rsidP="002F3F09">
            <w:pPr>
              <w:spacing w:after="0"/>
              <w:rPr>
                <w:lang w:val="nb-NO"/>
              </w:rPr>
            </w:pPr>
            <w:r w:rsidRPr="003D2CBB">
              <w:t>Non-Governmental Organization</w:t>
            </w:r>
          </w:p>
        </w:tc>
      </w:tr>
      <w:tr w:rsidR="0002669F" w:rsidRPr="00FE0D7E" w14:paraId="196BFEFA" w14:textId="77777777" w:rsidTr="00201429">
        <w:tc>
          <w:tcPr>
            <w:tcW w:w="1167" w:type="dxa"/>
            <w:tcMar>
              <w:top w:w="28" w:type="dxa"/>
              <w:bottom w:w="28" w:type="dxa"/>
            </w:tcMar>
          </w:tcPr>
          <w:p w14:paraId="2922BAE1" w14:textId="77777777" w:rsidR="0002669F" w:rsidRPr="003D2CBB" w:rsidRDefault="0002669F" w:rsidP="002F3F09">
            <w:pPr>
              <w:spacing w:after="0"/>
            </w:pPr>
            <w:r w:rsidRPr="003D2CBB">
              <w:t>NPR</w:t>
            </w:r>
          </w:p>
        </w:tc>
        <w:tc>
          <w:tcPr>
            <w:tcW w:w="8571" w:type="dxa"/>
            <w:tcMar>
              <w:top w:w="28" w:type="dxa"/>
              <w:bottom w:w="28" w:type="dxa"/>
            </w:tcMar>
          </w:tcPr>
          <w:p w14:paraId="34681EA2" w14:textId="77777777" w:rsidR="0002669F" w:rsidRPr="003D2CBB" w:rsidRDefault="0002669F" w:rsidP="002F3F09">
            <w:pPr>
              <w:spacing w:after="0"/>
              <w:rPr>
                <w:lang w:val="nb-NO"/>
              </w:rPr>
            </w:pPr>
            <w:r w:rsidRPr="003D2CBB">
              <w:rPr>
                <w:lang w:val="nb-NO"/>
              </w:rPr>
              <w:t>Norsk pasientregister (Norwegian Patient Registry)</w:t>
            </w:r>
          </w:p>
        </w:tc>
      </w:tr>
      <w:tr w:rsidR="0002669F" w:rsidRPr="00FE0D7E" w14:paraId="36B2602C" w14:textId="77777777" w:rsidTr="00201429">
        <w:tc>
          <w:tcPr>
            <w:tcW w:w="1167" w:type="dxa"/>
            <w:tcMar>
              <w:top w:w="28" w:type="dxa"/>
              <w:bottom w:w="28" w:type="dxa"/>
            </w:tcMar>
          </w:tcPr>
          <w:p w14:paraId="5F21734B" w14:textId="77777777" w:rsidR="0002669F" w:rsidRPr="003D2CBB" w:rsidRDefault="0002669F" w:rsidP="002F3F09">
            <w:pPr>
              <w:spacing w:after="0"/>
            </w:pPr>
            <w:r w:rsidRPr="003D2CBB">
              <w:t>NRF</w:t>
            </w:r>
          </w:p>
        </w:tc>
        <w:tc>
          <w:tcPr>
            <w:tcW w:w="8571" w:type="dxa"/>
            <w:tcMar>
              <w:top w:w="28" w:type="dxa"/>
              <w:bottom w:w="28" w:type="dxa"/>
            </w:tcMar>
          </w:tcPr>
          <w:p w14:paraId="2150E01C" w14:textId="77777777" w:rsidR="0002669F" w:rsidRPr="003D2CBB" w:rsidRDefault="0002669F" w:rsidP="002F3F09">
            <w:pPr>
              <w:spacing w:after="0"/>
              <w:rPr>
                <w:lang w:val="nb-NO"/>
              </w:rPr>
            </w:pPr>
            <w:r w:rsidRPr="003D2CBB">
              <w:rPr>
                <w:lang w:val="nb-NO"/>
              </w:rPr>
              <w:t>Norsk Revmatikerforbund (Norwegian Rheumatism Association)</w:t>
            </w:r>
          </w:p>
        </w:tc>
      </w:tr>
      <w:tr w:rsidR="0002669F" w:rsidRPr="003D2CBB" w14:paraId="6D6B2FB2" w14:textId="77777777" w:rsidTr="00201429">
        <w:tc>
          <w:tcPr>
            <w:tcW w:w="1167" w:type="dxa"/>
            <w:tcMar>
              <w:top w:w="28" w:type="dxa"/>
              <w:bottom w:w="28" w:type="dxa"/>
            </w:tcMar>
          </w:tcPr>
          <w:p w14:paraId="74205531" w14:textId="77777777" w:rsidR="0002669F" w:rsidRPr="003D2CBB" w:rsidRDefault="0002669F" w:rsidP="002F3F09">
            <w:pPr>
              <w:spacing w:after="0"/>
            </w:pPr>
            <w:r w:rsidRPr="003D2CBB">
              <w:t>NSAID(s)</w:t>
            </w:r>
          </w:p>
        </w:tc>
        <w:tc>
          <w:tcPr>
            <w:tcW w:w="8571" w:type="dxa"/>
            <w:tcMar>
              <w:top w:w="28" w:type="dxa"/>
              <w:bottom w:w="28" w:type="dxa"/>
            </w:tcMar>
          </w:tcPr>
          <w:p w14:paraId="17713782" w14:textId="77777777" w:rsidR="0002669F" w:rsidRPr="003D2CBB" w:rsidRDefault="0002669F" w:rsidP="002F3F09">
            <w:pPr>
              <w:spacing w:after="0"/>
            </w:pPr>
            <w:r w:rsidRPr="003D2CBB">
              <w:t>Non-Steroidal Anti-Inflammatory Drug(s)</w:t>
            </w:r>
          </w:p>
        </w:tc>
      </w:tr>
      <w:tr w:rsidR="0002669F" w:rsidRPr="003D2CBB" w14:paraId="09147C15" w14:textId="77777777" w:rsidTr="00201429">
        <w:tc>
          <w:tcPr>
            <w:tcW w:w="1167" w:type="dxa"/>
            <w:tcMar>
              <w:top w:w="28" w:type="dxa"/>
              <w:bottom w:w="28" w:type="dxa"/>
            </w:tcMar>
          </w:tcPr>
          <w:p w14:paraId="4411A5B7" w14:textId="77777777" w:rsidR="0002669F" w:rsidRPr="003D2CBB" w:rsidRDefault="0002669F" w:rsidP="002F3F09">
            <w:pPr>
              <w:spacing w:after="0"/>
            </w:pPr>
            <w:r w:rsidRPr="003D2CBB">
              <w:t>NorPD</w:t>
            </w:r>
          </w:p>
        </w:tc>
        <w:tc>
          <w:tcPr>
            <w:tcW w:w="8571" w:type="dxa"/>
            <w:tcMar>
              <w:top w:w="28" w:type="dxa"/>
              <w:bottom w:w="28" w:type="dxa"/>
            </w:tcMar>
          </w:tcPr>
          <w:p w14:paraId="740F469A" w14:textId="77777777" w:rsidR="0002669F" w:rsidRPr="003D2CBB" w:rsidRDefault="0002669F" w:rsidP="002F3F09">
            <w:pPr>
              <w:spacing w:after="0"/>
            </w:pPr>
            <w:r w:rsidRPr="003D2CBB">
              <w:t>Reseptregisteret (Norwegian Prescription Database)</w:t>
            </w:r>
          </w:p>
        </w:tc>
      </w:tr>
      <w:tr w:rsidR="0002669F" w:rsidRPr="003D2CBB" w14:paraId="67FAE9D9" w14:textId="77777777" w:rsidTr="00201429">
        <w:tc>
          <w:tcPr>
            <w:tcW w:w="1167" w:type="dxa"/>
            <w:tcMar>
              <w:top w:w="28" w:type="dxa"/>
              <w:bottom w:w="28" w:type="dxa"/>
            </w:tcMar>
          </w:tcPr>
          <w:p w14:paraId="71E8E819" w14:textId="77777777" w:rsidR="0002669F" w:rsidRPr="003D2CBB" w:rsidRDefault="0002669F" w:rsidP="002F3F09">
            <w:pPr>
              <w:spacing w:after="0"/>
            </w:pPr>
            <w:r w:rsidRPr="003D2CBB">
              <w:t>PsA</w:t>
            </w:r>
          </w:p>
        </w:tc>
        <w:tc>
          <w:tcPr>
            <w:tcW w:w="8571" w:type="dxa"/>
            <w:tcMar>
              <w:top w:w="28" w:type="dxa"/>
              <w:bottom w:w="28" w:type="dxa"/>
            </w:tcMar>
          </w:tcPr>
          <w:p w14:paraId="0F1D0950" w14:textId="77777777" w:rsidR="0002669F" w:rsidRPr="003D2CBB" w:rsidRDefault="0002669F" w:rsidP="002F3F09">
            <w:pPr>
              <w:spacing w:after="0"/>
            </w:pPr>
            <w:r w:rsidRPr="003D2CBB">
              <w:t>Psoriatic Arthritis</w:t>
            </w:r>
          </w:p>
        </w:tc>
      </w:tr>
      <w:tr w:rsidR="0002669F" w:rsidRPr="003D2CBB" w14:paraId="4424F7AA" w14:textId="77777777" w:rsidTr="00201429">
        <w:tc>
          <w:tcPr>
            <w:tcW w:w="1167" w:type="dxa"/>
            <w:tcMar>
              <w:top w:w="28" w:type="dxa"/>
              <w:bottom w:w="28" w:type="dxa"/>
            </w:tcMar>
          </w:tcPr>
          <w:p w14:paraId="1FEA14FB" w14:textId="77777777" w:rsidR="0002669F" w:rsidRPr="003D2CBB" w:rsidRDefault="0002669F" w:rsidP="002F3F09">
            <w:pPr>
              <w:spacing w:after="0"/>
            </w:pPr>
            <w:r w:rsidRPr="003D2CBB">
              <w:t>RA</w:t>
            </w:r>
          </w:p>
        </w:tc>
        <w:tc>
          <w:tcPr>
            <w:tcW w:w="8571" w:type="dxa"/>
            <w:tcMar>
              <w:top w:w="28" w:type="dxa"/>
              <w:bottom w:w="28" w:type="dxa"/>
            </w:tcMar>
          </w:tcPr>
          <w:p w14:paraId="7233B147" w14:textId="77777777" w:rsidR="0002669F" w:rsidRPr="003D2CBB" w:rsidRDefault="0002669F" w:rsidP="002F3F09">
            <w:pPr>
              <w:spacing w:after="0"/>
            </w:pPr>
            <w:r w:rsidRPr="003D2CBB">
              <w:t>Rheumatoid Arthritis</w:t>
            </w:r>
          </w:p>
        </w:tc>
      </w:tr>
      <w:tr w:rsidR="0002669F" w:rsidRPr="00FE0D7E" w14:paraId="42E20AA1" w14:textId="77777777" w:rsidTr="00201429">
        <w:tc>
          <w:tcPr>
            <w:tcW w:w="1167" w:type="dxa"/>
            <w:tcMar>
              <w:top w:w="28" w:type="dxa"/>
              <w:bottom w:w="28" w:type="dxa"/>
            </w:tcMar>
          </w:tcPr>
          <w:p w14:paraId="593E0CCC" w14:textId="77777777" w:rsidR="0002669F" w:rsidRPr="003D2CBB" w:rsidRDefault="0002669F" w:rsidP="002F3F09">
            <w:pPr>
              <w:spacing w:after="0"/>
            </w:pPr>
            <w:r w:rsidRPr="003D2CBB">
              <w:t>REK</w:t>
            </w:r>
          </w:p>
        </w:tc>
        <w:tc>
          <w:tcPr>
            <w:tcW w:w="8571" w:type="dxa"/>
            <w:tcMar>
              <w:top w:w="28" w:type="dxa"/>
              <w:bottom w:w="28" w:type="dxa"/>
            </w:tcMar>
          </w:tcPr>
          <w:p w14:paraId="3C7DD85C" w14:textId="77777777" w:rsidR="0002669F" w:rsidRPr="003D2CBB" w:rsidRDefault="0002669F" w:rsidP="002F3F09">
            <w:pPr>
              <w:spacing w:after="0"/>
              <w:rPr>
                <w:lang w:val="nb-NO"/>
              </w:rPr>
            </w:pPr>
            <w:r w:rsidRPr="003D2CBB">
              <w:rPr>
                <w:lang w:val="nb-NO"/>
              </w:rPr>
              <w:t>Regionale komiteer for medisinsk og helsefaglig forskningsetikk (Regional Committees for Medical and Health Research Ethics)</w:t>
            </w:r>
          </w:p>
        </w:tc>
      </w:tr>
      <w:tr w:rsidR="0002669F" w:rsidRPr="003D2CBB" w14:paraId="09EF8EF9" w14:textId="77777777" w:rsidTr="00201429">
        <w:tc>
          <w:tcPr>
            <w:tcW w:w="1167" w:type="dxa"/>
            <w:tcMar>
              <w:top w:w="28" w:type="dxa"/>
              <w:bottom w:w="28" w:type="dxa"/>
            </w:tcMar>
          </w:tcPr>
          <w:p w14:paraId="74BE87B8" w14:textId="77777777" w:rsidR="0002669F" w:rsidRPr="003D2CBB" w:rsidRDefault="0002669F" w:rsidP="002F3F09">
            <w:pPr>
              <w:spacing w:after="0"/>
            </w:pPr>
            <w:r w:rsidRPr="003D2CBB">
              <w:t>REMEDY</w:t>
            </w:r>
          </w:p>
        </w:tc>
        <w:tc>
          <w:tcPr>
            <w:tcW w:w="8571" w:type="dxa"/>
            <w:tcMar>
              <w:top w:w="28" w:type="dxa"/>
              <w:bottom w:w="28" w:type="dxa"/>
            </w:tcMar>
          </w:tcPr>
          <w:p w14:paraId="4C6997C0" w14:textId="77777777" w:rsidR="0002669F" w:rsidRPr="003D2CBB" w:rsidRDefault="0002669F" w:rsidP="002F3F09">
            <w:pPr>
              <w:spacing w:after="0"/>
            </w:pPr>
            <w:r w:rsidRPr="003D2CBB">
              <w:t>Center for treatment of Rheumatic and Musculoskeletal diseases</w:t>
            </w:r>
          </w:p>
        </w:tc>
      </w:tr>
      <w:tr w:rsidR="0002669F" w:rsidRPr="003D2CBB" w14:paraId="3F2ACFB4" w14:textId="77777777" w:rsidTr="00201429">
        <w:tc>
          <w:tcPr>
            <w:tcW w:w="1167" w:type="dxa"/>
            <w:tcMar>
              <w:top w:w="28" w:type="dxa"/>
              <w:bottom w:w="28" w:type="dxa"/>
            </w:tcMar>
          </w:tcPr>
          <w:p w14:paraId="464CA15A" w14:textId="77777777" w:rsidR="0002669F" w:rsidRPr="003D2CBB" w:rsidRDefault="0002669F" w:rsidP="002F3F09">
            <w:pPr>
              <w:spacing w:after="0"/>
            </w:pPr>
            <w:r w:rsidRPr="003D2CBB">
              <w:t>SLE</w:t>
            </w:r>
          </w:p>
        </w:tc>
        <w:tc>
          <w:tcPr>
            <w:tcW w:w="8571" w:type="dxa"/>
            <w:tcMar>
              <w:top w:w="28" w:type="dxa"/>
              <w:bottom w:w="28" w:type="dxa"/>
            </w:tcMar>
          </w:tcPr>
          <w:p w14:paraId="04D6CAB2" w14:textId="77777777" w:rsidR="0002669F" w:rsidRPr="003D2CBB" w:rsidRDefault="0002669F" w:rsidP="002F3F09">
            <w:pPr>
              <w:spacing w:after="0"/>
            </w:pPr>
            <w:r w:rsidRPr="003D2CBB">
              <w:t>Systemic Lupus Erythematosus</w:t>
            </w:r>
          </w:p>
        </w:tc>
      </w:tr>
      <w:tr w:rsidR="0002669F" w:rsidRPr="003D2CBB" w14:paraId="024FDB02" w14:textId="77777777" w:rsidTr="00201429">
        <w:tc>
          <w:tcPr>
            <w:tcW w:w="1167" w:type="dxa"/>
            <w:tcMar>
              <w:top w:w="28" w:type="dxa"/>
              <w:bottom w:w="28" w:type="dxa"/>
            </w:tcMar>
          </w:tcPr>
          <w:p w14:paraId="686EF957" w14:textId="77777777" w:rsidR="0002669F" w:rsidRPr="003D2CBB" w:rsidRDefault="0002669F" w:rsidP="002F3F09">
            <w:pPr>
              <w:spacing w:after="0"/>
            </w:pPr>
            <w:r w:rsidRPr="003D2CBB">
              <w:t>SNHL</w:t>
            </w:r>
          </w:p>
        </w:tc>
        <w:tc>
          <w:tcPr>
            <w:tcW w:w="8571" w:type="dxa"/>
            <w:tcMar>
              <w:top w:w="28" w:type="dxa"/>
              <w:bottom w:w="28" w:type="dxa"/>
            </w:tcMar>
          </w:tcPr>
          <w:p w14:paraId="04606D5A" w14:textId="77777777" w:rsidR="0002669F" w:rsidRPr="003D2CBB" w:rsidRDefault="0002669F" w:rsidP="002F3F09">
            <w:pPr>
              <w:spacing w:after="0"/>
            </w:pPr>
            <w:r w:rsidRPr="003D2CBB">
              <w:t>Sensorineural Hearing Loss</w:t>
            </w:r>
          </w:p>
        </w:tc>
      </w:tr>
      <w:tr w:rsidR="0002669F" w:rsidRPr="003D2CBB" w14:paraId="271D30B9" w14:textId="77777777" w:rsidTr="00201429">
        <w:tc>
          <w:tcPr>
            <w:tcW w:w="1167" w:type="dxa"/>
            <w:tcMar>
              <w:top w:w="28" w:type="dxa"/>
              <w:bottom w:w="28" w:type="dxa"/>
            </w:tcMar>
          </w:tcPr>
          <w:p w14:paraId="4C918FE0" w14:textId="77777777" w:rsidR="0002669F" w:rsidRPr="003D2CBB" w:rsidRDefault="0002669F" w:rsidP="002F3F09">
            <w:pPr>
              <w:spacing w:after="0"/>
            </w:pPr>
            <w:r w:rsidRPr="003D2CBB">
              <w:t>SSB</w:t>
            </w:r>
          </w:p>
        </w:tc>
        <w:tc>
          <w:tcPr>
            <w:tcW w:w="8571" w:type="dxa"/>
            <w:tcMar>
              <w:top w:w="28" w:type="dxa"/>
              <w:bottom w:w="28" w:type="dxa"/>
            </w:tcMar>
          </w:tcPr>
          <w:p w14:paraId="07496E68" w14:textId="77777777" w:rsidR="0002669F" w:rsidRPr="003D2CBB" w:rsidRDefault="0002669F" w:rsidP="002F3F09">
            <w:pPr>
              <w:spacing w:after="0"/>
            </w:pPr>
            <w:proofErr w:type="spellStart"/>
            <w:r w:rsidRPr="003D2CBB">
              <w:t>Statistisk</w:t>
            </w:r>
            <w:proofErr w:type="spellEnd"/>
            <w:r w:rsidRPr="003D2CBB">
              <w:t xml:space="preserve"> </w:t>
            </w:r>
            <w:proofErr w:type="spellStart"/>
            <w:r w:rsidRPr="003D2CBB">
              <w:t>sentralbyrå</w:t>
            </w:r>
            <w:proofErr w:type="spellEnd"/>
            <w:r w:rsidRPr="003D2CBB">
              <w:t xml:space="preserve"> (Statistics Norway)</w:t>
            </w:r>
          </w:p>
        </w:tc>
      </w:tr>
      <w:tr w:rsidR="0002669F" w:rsidRPr="003D2CBB" w14:paraId="2EBC408E" w14:textId="77777777" w:rsidTr="00201429">
        <w:tc>
          <w:tcPr>
            <w:tcW w:w="1167" w:type="dxa"/>
            <w:tcMar>
              <w:top w:w="28" w:type="dxa"/>
              <w:bottom w:w="28" w:type="dxa"/>
            </w:tcMar>
          </w:tcPr>
          <w:p w14:paraId="25E2F1BD" w14:textId="77777777" w:rsidR="0002669F" w:rsidRPr="003D2CBB" w:rsidRDefault="0002669F" w:rsidP="002F3F09">
            <w:pPr>
              <w:spacing w:after="0"/>
            </w:pPr>
            <w:r w:rsidRPr="003D2CBB">
              <w:t>STAMI</w:t>
            </w:r>
          </w:p>
        </w:tc>
        <w:tc>
          <w:tcPr>
            <w:tcW w:w="8571" w:type="dxa"/>
            <w:tcMar>
              <w:top w:w="28" w:type="dxa"/>
              <w:bottom w:w="28" w:type="dxa"/>
            </w:tcMar>
          </w:tcPr>
          <w:p w14:paraId="0E60B2E9" w14:textId="77777777" w:rsidR="0002669F" w:rsidRPr="003D2CBB" w:rsidRDefault="0002669F" w:rsidP="002F3F09">
            <w:pPr>
              <w:spacing w:after="0"/>
            </w:pPr>
            <w:r w:rsidRPr="003D2CBB">
              <w:t xml:space="preserve">Statens </w:t>
            </w:r>
            <w:proofErr w:type="spellStart"/>
            <w:r w:rsidRPr="003D2CBB">
              <w:t>arbeidsmiljøinstitutt</w:t>
            </w:r>
            <w:proofErr w:type="spellEnd"/>
            <w:r w:rsidRPr="003D2CBB">
              <w:t xml:space="preserve"> (National Institute of Occupational Health)</w:t>
            </w:r>
          </w:p>
        </w:tc>
      </w:tr>
      <w:tr w:rsidR="0002669F" w:rsidRPr="003D2CBB" w14:paraId="70A437B9" w14:textId="77777777" w:rsidTr="00201429">
        <w:tc>
          <w:tcPr>
            <w:tcW w:w="1167" w:type="dxa"/>
            <w:tcMar>
              <w:top w:w="28" w:type="dxa"/>
              <w:bottom w:w="28" w:type="dxa"/>
            </w:tcMar>
          </w:tcPr>
          <w:p w14:paraId="07054C00" w14:textId="77777777" w:rsidR="0002669F" w:rsidRPr="003D2CBB" w:rsidRDefault="0002669F" w:rsidP="002F3F09">
            <w:pPr>
              <w:spacing w:after="0"/>
            </w:pPr>
            <w:proofErr w:type="spellStart"/>
            <w:r w:rsidRPr="003D2CBB">
              <w:t>SpA</w:t>
            </w:r>
            <w:proofErr w:type="spellEnd"/>
          </w:p>
        </w:tc>
        <w:tc>
          <w:tcPr>
            <w:tcW w:w="8571" w:type="dxa"/>
            <w:tcMar>
              <w:top w:w="28" w:type="dxa"/>
              <w:bottom w:w="28" w:type="dxa"/>
            </w:tcMar>
          </w:tcPr>
          <w:p w14:paraId="71414941" w14:textId="77777777" w:rsidR="0002669F" w:rsidRPr="003D2CBB" w:rsidRDefault="0002669F" w:rsidP="002F3F09">
            <w:pPr>
              <w:spacing w:after="0"/>
            </w:pPr>
            <w:r w:rsidRPr="003D2CBB">
              <w:t>Spondylarthritis</w:t>
            </w:r>
          </w:p>
        </w:tc>
      </w:tr>
      <w:tr w:rsidR="0002669F" w:rsidRPr="00FE0D7E" w14:paraId="4203BD6F" w14:textId="77777777" w:rsidTr="00201429">
        <w:tc>
          <w:tcPr>
            <w:tcW w:w="1167" w:type="dxa"/>
            <w:tcMar>
              <w:top w:w="28" w:type="dxa"/>
              <w:bottom w:w="28" w:type="dxa"/>
            </w:tcMar>
          </w:tcPr>
          <w:p w14:paraId="66FAB0D0" w14:textId="77777777" w:rsidR="0002669F" w:rsidRPr="003D2CBB" w:rsidRDefault="0002669F" w:rsidP="002F3F09">
            <w:pPr>
              <w:spacing w:after="0"/>
            </w:pPr>
            <w:r w:rsidRPr="003D2CBB">
              <w:t>TSD</w:t>
            </w:r>
          </w:p>
        </w:tc>
        <w:tc>
          <w:tcPr>
            <w:tcW w:w="8571" w:type="dxa"/>
            <w:tcMar>
              <w:top w:w="28" w:type="dxa"/>
              <w:bottom w:w="28" w:type="dxa"/>
            </w:tcMar>
          </w:tcPr>
          <w:p w14:paraId="3A5DF81A" w14:textId="77777777" w:rsidR="0002669F" w:rsidRPr="003D2CBB" w:rsidRDefault="0002669F" w:rsidP="002F3F09">
            <w:pPr>
              <w:spacing w:after="0"/>
              <w:rPr>
                <w:lang w:val="nb-NO"/>
              </w:rPr>
            </w:pPr>
            <w:r w:rsidRPr="003D2CBB">
              <w:rPr>
                <w:lang w:val="nb-NO"/>
              </w:rPr>
              <w:t>Tjenester for sensitive data (Services for Sensitive Data)</w:t>
            </w:r>
          </w:p>
        </w:tc>
      </w:tr>
      <w:tr w:rsidR="0002669F" w:rsidRPr="003D2CBB" w14:paraId="0BC46213" w14:textId="77777777" w:rsidTr="00201429">
        <w:tc>
          <w:tcPr>
            <w:tcW w:w="1167" w:type="dxa"/>
            <w:tcMar>
              <w:top w:w="28" w:type="dxa"/>
              <w:bottom w:w="28" w:type="dxa"/>
            </w:tcMar>
          </w:tcPr>
          <w:p w14:paraId="248729D0" w14:textId="77777777" w:rsidR="0002669F" w:rsidRPr="003D2CBB" w:rsidRDefault="0002669F" w:rsidP="002F3F09">
            <w:pPr>
              <w:spacing w:after="0"/>
            </w:pPr>
            <w:r w:rsidRPr="003D2CBB">
              <w:t>YRP</w:t>
            </w:r>
          </w:p>
        </w:tc>
        <w:tc>
          <w:tcPr>
            <w:tcW w:w="8571" w:type="dxa"/>
            <w:tcMar>
              <w:top w:w="28" w:type="dxa"/>
              <w:bottom w:w="28" w:type="dxa"/>
            </w:tcMar>
          </w:tcPr>
          <w:p w14:paraId="705BC5E9" w14:textId="77777777" w:rsidR="0002669F" w:rsidRPr="003D2CBB" w:rsidRDefault="0002669F" w:rsidP="002F3F09">
            <w:pPr>
              <w:spacing w:after="0"/>
              <w:rPr>
                <w:lang w:val="nb-NO"/>
              </w:rPr>
            </w:pPr>
            <w:r w:rsidRPr="003D2CBB">
              <w:t>Young Researcher Program</w:t>
            </w:r>
          </w:p>
        </w:tc>
      </w:tr>
    </w:tbl>
    <w:p w14:paraId="48CBF6B3" w14:textId="2A7A94FF" w:rsidR="00105391" w:rsidRPr="002B6F97" w:rsidRDefault="00105391" w:rsidP="00A46889">
      <w:pPr>
        <w:rPr>
          <w:lang w:val="en-GB"/>
        </w:rPr>
      </w:pPr>
    </w:p>
    <w:sectPr w:rsidR="00105391" w:rsidRPr="002B6F97" w:rsidSect="004C34E6">
      <w:footerReference w:type="default" r:id="rId29"/>
      <w:footerReference w:type="first" r:id="rId30"/>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1B0EB9" w14:textId="77777777" w:rsidR="00BD4415" w:rsidRDefault="00BD4415" w:rsidP="00A46889">
      <w:r>
        <w:separator/>
      </w:r>
    </w:p>
    <w:p w14:paraId="00109592" w14:textId="77777777" w:rsidR="00BD4415" w:rsidRDefault="00BD4415" w:rsidP="00A46889"/>
  </w:endnote>
  <w:endnote w:type="continuationSeparator" w:id="0">
    <w:p w14:paraId="0C2797BA" w14:textId="77777777" w:rsidR="00BD4415" w:rsidRDefault="00BD4415" w:rsidP="00A46889">
      <w:r>
        <w:continuationSeparator/>
      </w:r>
    </w:p>
    <w:p w14:paraId="65F481C5" w14:textId="77777777" w:rsidR="00BD4415" w:rsidRDefault="00BD4415" w:rsidP="00A4688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altName w:val="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FDD63C" w14:textId="297951FB" w:rsidR="00CE1102" w:rsidRDefault="0092632C" w:rsidP="00201429">
    <w:pPr>
      <w:pStyle w:val="Footer"/>
    </w:pPr>
    <w:r w:rsidRPr="0092632C">
      <w:fldChar w:fldCharType="begin"/>
    </w:r>
    <w:r w:rsidRPr="0092632C">
      <w:instrText xml:space="preserve"> PAGE  \* MERGEFORMAT </w:instrText>
    </w:r>
    <w:r w:rsidRPr="0092632C">
      <w:fldChar w:fldCharType="separate"/>
    </w:r>
    <w:r w:rsidRPr="0092632C">
      <w:rPr>
        <w:noProof/>
      </w:rPr>
      <w:t>1</w:t>
    </w:r>
    <w:r w:rsidRPr="0092632C">
      <w:fldChar w:fldCharType="end"/>
    </w:r>
    <w:r w:rsidR="007C1BF6">
      <w:t xml:space="preserve"> </w:t>
    </w:r>
    <w:r w:rsidRPr="0092632C">
      <w:t xml:space="preserve">of </w:t>
    </w:r>
    <w:fldSimple w:instr=" NUMPAGES  \* MERGEFORMAT ">
      <w:r w:rsidRPr="0092632C">
        <w:rPr>
          <w:noProof/>
        </w:rPr>
        <w:t>4</w:t>
      </w:r>
    </w:fldSimple>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F03150" w14:textId="3C32DB03" w:rsidR="00567E75" w:rsidRPr="00567E75" w:rsidRDefault="00567E75" w:rsidP="00A46889">
    <w:pPr>
      <w:pStyle w:val="Footer"/>
    </w:pPr>
    <w:r w:rsidRPr="00567E75">
      <w:fldChar w:fldCharType="begin"/>
    </w:r>
    <w:r w:rsidRPr="00567E75">
      <w:instrText xml:space="preserve"> PAGE  \* MERGEFORMAT </w:instrText>
    </w:r>
    <w:r w:rsidRPr="00567E75">
      <w:fldChar w:fldCharType="separate"/>
    </w:r>
    <w:r w:rsidRPr="00567E75">
      <w:rPr>
        <w:noProof/>
      </w:rPr>
      <w:t>3</w:t>
    </w:r>
    <w:r w:rsidRPr="00567E75">
      <w:fldChar w:fldCharType="end"/>
    </w:r>
    <w:r w:rsidRPr="00567E75">
      <w:t xml:space="preserve"> of </w:t>
    </w:r>
    <w:fldSimple w:instr=" NUMPAGES  \* MERGEFORMAT ">
      <w:r w:rsidRPr="00567E75">
        <w:rPr>
          <w:noProof/>
        </w:rPr>
        <w:t>4</w:t>
      </w:r>
    </w:fldSimple>
  </w:p>
  <w:p w14:paraId="0E23CEDD" w14:textId="0D31CF73" w:rsidR="00567E75" w:rsidRPr="00567E75" w:rsidRDefault="00567E75" w:rsidP="00A46889">
    <w:pPr>
      <w:pStyle w:val="Footer"/>
    </w:pPr>
    <w:r w:rsidRPr="00567E75">
      <w:t>02.06.2020 12:50</w:t>
    </w:r>
  </w:p>
  <w:p w14:paraId="0394ECFE" w14:textId="77777777" w:rsidR="00CE1102" w:rsidRDefault="00CE1102" w:rsidP="00A4688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E750A5" w14:textId="77777777" w:rsidR="00BD4415" w:rsidRDefault="00BD4415" w:rsidP="00A46889">
      <w:r>
        <w:separator/>
      </w:r>
    </w:p>
    <w:p w14:paraId="4E0D8403" w14:textId="77777777" w:rsidR="00BD4415" w:rsidRDefault="00BD4415" w:rsidP="00A46889"/>
  </w:footnote>
  <w:footnote w:type="continuationSeparator" w:id="0">
    <w:p w14:paraId="260D6B44" w14:textId="77777777" w:rsidR="00BD4415" w:rsidRDefault="00BD4415" w:rsidP="00A46889">
      <w:r>
        <w:continuationSeparator/>
      </w:r>
    </w:p>
    <w:p w14:paraId="6BD8D89B" w14:textId="77777777" w:rsidR="00BD4415" w:rsidRDefault="00BD4415" w:rsidP="00A4688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6E6DB8"/>
    <w:multiLevelType w:val="multilevel"/>
    <w:tmpl w:val="F4E6D5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85E7858"/>
    <w:multiLevelType w:val="hybridMultilevel"/>
    <w:tmpl w:val="1E0051D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15:restartNumberingAfterBreak="0">
    <w:nsid w:val="1BBD57A4"/>
    <w:multiLevelType w:val="hybridMultilevel"/>
    <w:tmpl w:val="23A4AB68"/>
    <w:lvl w:ilvl="0" w:tplc="54FE17AA">
      <w:start w:val="1"/>
      <w:numFmt w:val="decimal"/>
      <w:lvlText w:val="%1."/>
      <w:lvlJc w:val="left"/>
      <w:pPr>
        <w:ind w:left="720" w:hanging="360"/>
      </w:pPr>
      <w:rPr>
        <w:sz w:val="22"/>
        <w:szCs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EA2A2C"/>
    <w:multiLevelType w:val="hybridMultilevel"/>
    <w:tmpl w:val="EF820A84"/>
    <w:lvl w:ilvl="0" w:tplc="0414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234C596A"/>
    <w:multiLevelType w:val="multilevel"/>
    <w:tmpl w:val="0BB6A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4F041AF"/>
    <w:multiLevelType w:val="multilevel"/>
    <w:tmpl w:val="45F431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ECC6618"/>
    <w:multiLevelType w:val="multilevel"/>
    <w:tmpl w:val="C20CBC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B8C7CED"/>
    <w:multiLevelType w:val="multilevel"/>
    <w:tmpl w:val="C60687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908273A"/>
    <w:multiLevelType w:val="multilevel"/>
    <w:tmpl w:val="75803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D436A8E"/>
    <w:multiLevelType w:val="multilevel"/>
    <w:tmpl w:val="2780C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F124862"/>
    <w:multiLevelType w:val="hybridMultilevel"/>
    <w:tmpl w:val="99ACD02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70746445"/>
    <w:multiLevelType w:val="multilevel"/>
    <w:tmpl w:val="1478B9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76245D2"/>
    <w:multiLevelType w:val="multilevel"/>
    <w:tmpl w:val="906ADEF0"/>
    <w:lvl w:ilvl="0">
      <w:start w:val="1"/>
      <w:numFmt w:val="decimal"/>
      <w:lvlText w:val="%1."/>
      <w:lvlJc w:val="left"/>
      <w:pPr>
        <w:tabs>
          <w:tab w:val="num" w:pos="720"/>
        </w:tabs>
        <w:ind w:left="720" w:hanging="360"/>
      </w:pPr>
      <w:rPr>
        <w:b w:val="0"/>
        <w:bCs w:val="0"/>
        <w:i w:val="0"/>
        <w:iCs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A54494D"/>
    <w:multiLevelType w:val="hybridMultilevel"/>
    <w:tmpl w:val="C81A1C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16cid:durableId="140585979">
    <w:abstractNumId w:val="12"/>
  </w:num>
  <w:num w:numId="2" w16cid:durableId="1151747188">
    <w:abstractNumId w:val="11"/>
  </w:num>
  <w:num w:numId="3" w16cid:durableId="332530525">
    <w:abstractNumId w:val="6"/>
  </w:num>
  <w:num w:numId="4" w16cid:durableId="666323718">
    <w:abstractNumId w:val="3"/>
  </w:num>
  <w:num w:numId="5" w16cid:durableId="246501131">
    <w:abstractNumId w:val="5"/>
  </w:num>
  <w:num w:numId="6" w16cid:durableId="593786135">
    <w:abstractNumId w:val="10"/>
  </w:num>
  <w:num w:numId="7" w16cid:durableId="1499998236">
    <w:abstractNumId w:val="8"/>
  </w:num>
  <w:num w:numId="8" w16cid:durableId="1167329273">
    <w:abstractNumId w:val="2"/>
  </w:num>
  <w:num w:numId="9" w16cid:durableId="299070391">
    <w:abstractNumId w:val="4"/>
  </w:num>
  <w:num w:numId="10" w16cid:durableId="1116558975">
    <w:abstractNumId w:val="1"/>
  </w:num>
  <w:num w:numId="11" w16cid:durableId="804548848">
    <w:abstractNumId w:val="7"/>
  </w:num>
  <w:num w:numId="12" w16cid:durableId="326323141">
    <w:abstractNumId w:val="9"/>
  </w:num>
  <w:num w:numId="13" w16cid:durableId="2117748369">
    <w:abstractNumId w:val="13"/>
  </w:num>
  <w:num w:numId="14" w16cid:durableId="1218277520">
    <w:abstractNumId w:val="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dfz2wrnwtrfleep0d5x5shwf2w0eswevfa&quot;&gt;My EndNote Library Copy Copy 2-Saved(1)&lt;record-ids&gt;&lt;item&gt;5785&lt;/item&gt;&lt;item&gt;5786&lt;/item&gt;&lt;item&gt;5787&lt;/item&gt;&lt;item&gt;5788&lt;/item&gt;&lt;item&gt;5789&lt;/item&gt;&lt;item&gt;5790&lt;/item&gt;&lt;item&gt;5791&lt;/item&gt;&lt;item&gt;5792&lt;/item&gt;&lt;item&gt;5794&lt;/item&gt;&lt;item&gt;5795&lt;/item&gt;&lt;item&gt;5796&lt;/item&gt;&lt;item&gt;5797&lt;/item&gt;&lt;item&gt;5798&lt;/item&gt;&lt;item&gt;5799&lt;/item&gt;&lt;item&gt;5800&lt;/item&gt;&lt;item&gt;5801&lt;/item&gt;&lt;item&gt;5802&lt;/item&gt;&lt;item&gt;5803&lt;/item&gt;&lt;item&gt;5804&lt;/item&gt;&lt;/record-ids&gt;&lt;/item&gt;&lt;/Libraries&gt;"/>
  </w:docVars>
  <w:rsids>
    <w:rsidRoot w:val="002B6F97"/>
    <w:rsid w:val="0000256A"/>
    <w:rsid w:val="00002949"/>
    <w:rsid w:val="0000429B"/>
    <w:rsid w:val="0000588F"/>
    <w:rsid w:val="00005CA8"/>
    <w:rsid w:val="00006949"/>
    <w:rsid w:val="00006DB8"/>
    <w:rsid w:val="00016212"/>
    <w:rsid w:val="000169A5"/>
    <w:rsid w:val="00020678"/>
    <w:rsid w:val="00021A2B"/>
    <w:rsid w:val="000223E8"/>
    <w:rsid w:val="000238A8"/>
    <w:rsid w:val="0002610B"/>
    <w:rsid w:val="0002669F"/>
    <w:rsid w:val="00026AF1"/>
    <w:rsid w:val="00030350"/>
    <w:rsid w:val="0003476C"/>
    <w:rsid w:val="000365B2"/>
    <w:rsid w:val="0003798D"/>
    <w:rsid w:val="00044905"/>
    <w:rsid w:val="000458F6"/>
    <w:rsid w:val="00047D92"/>
    <w:rsid w:val="00050042"/>
    <w:rsid w:val="0005179A"/>
    <w:rsid w:val="00052E31"/>
    <w:rsid w:val="00053BAC"/>
    <w:rsid w:val="000552CD"/>
    <w:rsid w:val="0006149D"/>
    <w:rsid w:val="000618DA"/>
    <w:rsid w:val="00064B21"/>
    <w:rsid w:val="00065BAD"/>
    <w:rsid w:val="000664B5"/>
    <w:rsid w:val="00070AB7"/>
    <w:rsid w:val="00070FE2"/>
    <w:rsid w:val="000716CC"/>
    <w:rsid w:val="00071AC2"/>
    <w:rsid w:val="0007530E"/>
    <w:rsid w:val="000759BB"/>
    <w:rsid w:val="00076679"/>
    <w:rsid w:val="000832EB"/>
    <w:rsid w:val="000833E3"/>
    <w:rsid w:val="000860A8"/>
    <w:rsid w:val="000861F3"/>
    <w:rsid w:val="00087F06"/>
    <w:rsid w:val="00094154"/>
    <w:rsid w:val="00094380"/>
    <w:rsid w:val="000A05CA"/>
    <w:rsid w:val="000A2867"/>
    <w:rsid w:val="000A3283"/>
    <w:rsid w:val="000A44D1"/>
    <w:rsid w:val="000A5CBE"/>
    <w:rsid w:val="000B1A30"/>
    <w:rsid w:val="000B4FDB"/>
    <w:rsid w:val="000B6613"/>
    <w:rsid w:val="000B767B"/>
    <w:rsid w:val="000C004D"/>
    <w:rsid w:val="000C34CF"/>
    <w:rsid w:val="000C34E3"/>
    <w:rsid w:val="000C4F54"/>
    <w:rsid w:val="000C73C8"/>
    <w:rsid w:val="000D14F6"/>
    <w:rsid w:val="000D3D30"/>
    <w:rsid w:val="000D5D03"/>
    <w:rsid w:val="000D66A8"/>
    <w:rsid w:val="000E4CEA"/>
    <w:rsid w:val="000E58E8"/>
    <w:rsid w:val="000F1CFA"/>
    <w:rsid w:val="000F4E21"/>
    <w:rsid w:val="001012B7"/>
    <w:rsid w:val="00101E84"/>
    <w:rsid w:val="00102693"/>
    <w:rsid w:val="00103549"/>
    <w:rsid w:val="00105391"/>
    <w:rsid w:val="001056FF"/>
    <w:rsid w:val="00107D1C"/>
    <w:rsid w:val="00112574"/>
    <w:rsid w:val="001137EF"/>
    <w:rsid w:val="00114526"/>
    <w:rsid w:val="00114E2C"/>
    <w:rsid w:val="00115A02"/>
    <w:rsid w:val="00121257"/>
    <w:rsid w:val="00122E3B"/>
    <w:rsid w:val="00122F81"/>
    <w:rsid w:val="00123EE0"/>
    <w:rsid w:val="00125B9F"/>
    <w:rsid w:val="00132D06"/>
    <w:rsid w:val="001373EC"/>
    <w:rsid w:val="00142AF5"/>
    <w:rsid w:val="00142C8D"/>
    <w:rsid w:val="00144C08"/>
    <w:rsid w:val="00145939"/>
    <w:rsid w:val="00146A38"/>
    <w:rsid w:val="0015010E"/>
    <w:rsid w:val="001547C1"/>
    <w:rsid w:val="00154E10"/>
    <w:rsid w:val="00163736"/>
    <w:rsid w:val="00163957"/>
    <w:rsid w:val="00164F89"/>
    <w:rsid w:val="00172035"/>
    <w:rsid w:val="00172078"/>
    <w:rsid w:val="00173BE1"/>
    <w:rsid w:val="001757D4"/>
    <w:rsid w:val="00177EE5"/>
    <w:rsid w:val="00181C16"/>
    <w:rsid w:val="00181E8E"/>
    <w:rsid w:val="00187A0B"/>
    <w:rsid w:val="00190BD3"/>
    <w:rsid w:val="00191235"/>
    <w:rsid w:val="00193B60"/>
    <w:rsid w:val="00197495"/>
    <w:rsid w:val="001A012A"/>
    <w:rsid w:val="001A7B9D"/>
    <w:rsid w:val="001B0341"/>
    <w:rsid w:val="001B5D35"/>
    <w:rsid w:val="001B6F49"/>
    <w:rsid w:val="001C23BF"/>
    <w:rsid w:val="001C33B0"/>
    <w:rsid w:val="001C40A7"/>
    <w:rsid w:val="001C5A65"/>
    <w:rsid w:val="001C60CD"/>
    <w:rsid w:val="001C7244"/>
    <w:rsid w:val="001D1C37"/>
    <w:rsid w:val="001D2CB5"/>
    <w:rsid w:val="001D337B"/>
    <w:rsid w:val="001D3BFA"/>
    <w:rsid w:val="001D6B8A"/>
    <w:rsid w:val="001E4A4B"/>
    <w:rsid w:val="001E529A"/>
    <w:rsid w:val="001E5F64"/>
    <w:rsid w:val="001F000E"/>
    <w:rsid w:val="001F0E61"/>
    <w:rsid w:val="001F1181"/>
    <w:rsid w:val="001F2EB3"/>
    <w:rsid w:val="001F3823"/>
    <w:rsid w:val="001F5BE1"/>
    <w:rsid w:val="001F74DA"/>
    <w:rsid w:val="00201429"/>
    <w:rsid w:val="00203422"/>
    <w:rsid w:val="00207378"/>
    <w:rsid w:val="00207F85"/>
    <w:rsid w:val="00210DB0"/>
    <w:rsid w:val="00212332"/>
    <w:rsid w:val="00212736"/>
    <w:rsid w:val="002132B7"/>
    <w:rsid w:val="00213C10"/>
    <w:rsid w:val="00213FD6"/>
    <w:rsid w:val="00216F47"/>
    <w:rsid w:val="00221025"/>
    <w:rsid w:val="00222EA3"/>
    <w:rsid w:val="0022415B"/>
    <w:rsid w:val="00230D51"/>
    <w:rsid w:val="00232691"/>
    <w:rsid w:val="00234A4F"/>
    <w:rsid w:val="0024002D"/>
    <w:rsid w:val="002402F9"/>
    <w:rsid w:val="002430CA"/>
    <w:rsid w:val="00243465"/>
    <w:rsid w:val="00247DC1"/>
    <w:rsid w:val="00250C56"/>
    <w:rsid w:val="0025140B"/>
    <w:rsid w:val="00253A07"/>
    <w:rsid w:val="002540EE"/>
    <w:rsid w:val="00255947"/>
    <w:rsid w:val="00260369"/>
    <w:rsid w:val="00260531"/>
    <w:rsid w:val="002609D6"/>
    <w:rsid w:val="00263687"/>
    <w:rsid w:val="00263966"/>
    <w:rsid w:val="0026754D"/>
    <w:rsid w:val="00270240"/>
    <w:rsid w:val="00273C1E"/>
    <w:rsid w:val="002775A5"/>
    <w:rsid w:val="00282FFA"/>
    <w:rsid w:val="00285E69"/>
    <w:rsid w:val="0028657D"/>
    <w:rsid w:val="0028663C"/>
    <w:rsid w:val="00286F65"/>
    <w:rsid w:val="002878F6"/>
    <w:rsid w:val="00292763"/>
    <w:rsid w:val="002949DC"/>
    <w:rsid w:val="002A0ADE"/>
    <w:rsid w:val="002A15F1"/>
    <w:rsid w:val="002A3CCF"/>
    <w:rsid w:val="002A4ACC"/>
    <w:rsid w:val="002B16F1"/>
    <w:rsid w:val="002B4529"/>
    <w:rsid w:val="002B6F97"/>
    <w:rsid w:val="002B74C5"/>
    <w:rsid w:val="002C388F"/>
    <w:rsid w:val="002C5ED1"/>
    <w:rsid w:val="002D241B"/>
    <w:rsid w:val="002D2996"/>
    <w:rsid w:val="002D57A8"/>
    <w:rsid w:val="002D633F"/>
    <w:rsid w:val="002D66F3"/>
    <w:rsid w:val="002E0BD8"/>
    <w:rsid w:val="002E362E"/>
    <w:rsid w:val="002E375C"/>
    <w:rsid w:val="002E3AF5"/>
    <w:rsid w:val="002E6C28"/>
    <w:rsid w:val="002E71EE"/>
    <w:rsid w:val="002E74B8"/>
    <w:rsid w:val="002F0B07"/>
    <w:rsid w:val="002F3F09"/>
    <w:rsid w:val="002F5164"/>
    <w:rsid w:val="003026CC"/>
    <w:rsid w:val="003064CF"/>
    <w:rsid w:val="00314ED0"/>
    <w:rsid w:val="00314FDA"/>
    <w:rsid w:val="003159B9"/>
    <w:rsid w:val="0031698F"/>
    <w:rsid w:val="00323013"/>
    <w:rsid w:val="0032689D"/>
    <w:rsid w:val="003305E3"/>
    <w:rsid w:val="00333A4D"/>
    <w:rsid w:val="003369BD"/>
    <w:rsid w:val="00336A6F"/>
    <w:rsid w:val="00336BFF"/>
    <w:rsid w:val="003429F7"/>
    <w:rsid w:val="00343CDD"/>
    <w:rsid w:val="003468A3"/>
    <w:rsid w:val="00347024"/>
    <w:rsid w:val="00347722"/>
    <w:rsid w:val="00347739"/>
    <w:rsid w:val="00350EDB"/>
    <w:rsid w:val="003516DA"/>
    <w:rsid w:val="00352FB3"/>
    <w:rsid w:val="0035336F"/>
    <w:rsid w:val="00353C05"/>
    <w:rsid w:val="003547E5"/>
    <w:rsid w:val="0035552B"/>
    <w:rsid w:val="00355E4E"/>
    <w:rsid w:val="0035693F"/>
    <w:rsid w:val="00360AB9"/>
    <w:rsid w:val="00362372"/>
    <w:rsid w:val="0036510F"/>
    <w:rsid w:val="003653A7"/>
    <w:rsid w:val="00370B30"/>
    <w:rsid w:val="0037176A"/>
    <w:rsid w:val="00373398"/>
    <w:rsid w:val="00374AC4"/>
    <w:rsid w:val="00374E21"/>
    <w:rsid w:val="00375C34"/>
    <w:rsid w:val="003760DD"/>
    <w:rsid w:val="00380586"/>
    <w:rsid w:val="003809EE"/>
    <w:rsid w:val="003827FE"/>
    <w:rsid w:val="00383262"/>
    <w:rsid w:val="003832F6"/>
    <w:rsid w:val="00383DC3"/>
    <w:rsid w:val="003922A2"/>
    <w:rsid w:val="003940DF"/>
    <w:rsid w:val="00394BEB"/>
    <w:rsid w:val="003A171E"/>
    <w:rsid w:val="003A1CAA"/>
    <w:rsid w:val="003A2446"/>
    <w:rsid w:val="003A3117"/>
    <w:rsid w:val="003A5BF2"/>
    <w:rsid w:val="003A60AC"/>
    <w:rsid w:val="003A671D"/>
    <w:rsid w:val="003B0D88"/>
    <w:rsid w:val="003B615E"/>
    <w:rsid w:val="003B6F72"/>
    <w:rsid w:val="003C0E38"/>
    <w:rsid w:val="003C1252"/>
    <w:rsid w:val="003C2233"/>
    <w:rsid w:val="003C27C3"/>
    <w:rsid w:val="003C3D17"/>
    <w:rsid w:val="003C522E"/>
    <w:rsid w:val="003C5712"/>
    <w:rsid w:val="003C6C70"/>
    <w:rsid w:val="003D2CBB"/>
    <w:rsid w:val="003D3292"/>
    <w:rsid w:val="003D3ED2"/>
    <w:rsid w:val="003D5FDD"/>
    <w:rsid w:val="003E447B"/>
    <w:rsid w:val="003E4D58"/>
    <w:rsid w:val="003E65E9"/>
    <w:rsid w:val="003F4819"/>
    <w:rsid w:val="003F57B6"/>
    <w:rsid w:val="003F642E"/>
    <w:rsid w:val="00402C5F"/>
    <w:rsid w:val="00403811"/>
    <w:rsid w:val="00407986"/>
    <w:rsid w:val="00407CDF"/>
    <w:rsid w:val="00410970"/>
    <w:rsid w:val="004144DE"/>
    <w:rsid w:val="0041564A"/>
    <w:rsid w:val="00421CC6"/>
    <w:rsid w:val="00431196"/>
    <w:rsid w:val="0043169E"/>
    <w:rsid w:val="00436B72"/>
    <w:rsid w:val="00441B4B"/>
    <w:rsid w:val="004421EE"/>
    <w:rsid w:val="00442235"/>
    <w:rsid w:val="004504AA"/>
    <w:rsid w:val="00451057"/>
    <w:rsid w:val="004511B2"/>
    <w:rsid w:val="004523C2"/>
    <w:rsid w:val="004525EF"/>
    <w:rsid w:val="004638A5"/>
    <w:rsid w:val="004642EB"/>
    <w:rsid w:val="00471362"/>
    <w:rsid w:val="0047240D"/>
    <w:rsid w:val="0048650A"/>
    <w:rsid w:val="0048776B"/>
    <w:rsid w:val="004911F2"/>
    <w:rsid w:val="00494578"/>
    <w:rsid w:val="00496A0D"/>
    <w:rsid w:val="004A32C4"/>
    <w:rsid w:val="004A7244"/>
    <w:rsid w:val="004A7311"/>
    <w:rsid w:val="004B646C"/>
    <w:rsid w:val="004B6FF1"/>
    <w:rsid w:val="004B756C"/>
    <w:rsid w:val="004B792E"/>
    <w:rsid w:val="004B79E5"/>
    <w:rsid w:val="004C1A54"/>
    <w:rsid w:val="004C345C"/>
    <w:rsid w:val="004C34E6"/>
    <w:rsid w:val="004C37BC"/>
    <w:rsid w:val="004C65B5"/>
    <w:rsid w:val="004C7824"/>
    <w:rsid w:val="004C7F72"/>
    <w:rsid w:val="004D0E2B"/>
    <w:rsid w:val="004D0E51"/>
    <w:rsid w:val="004D27F4"/>
    <w:rsid w:val="004D2CB4"/>
    <w:rsid w:val="004D3C16"/>
    <w:rsid w:val="004D546E"/>
    <w:rsid w:val="004D5658"/>
    <w:rsid w:val="004D7349"/>
    <w:rsid w:val="004D787A"/>
    <w:rsid w:val="004E026A"/>
    <w:rsid w:val="004E341A"/>
    <w:rsid w:val="004E3A7C"/>
    <w:rsid w:val="004E5716"/>
    <w:rsid w:val="004E5C78"/>
    <w:rsid w:val="004F0C2A"/>
    <w:rsid w:val="004F0EDE"/>
    <w:rsid w:val="004F1F20"/>
    <w:rsid w:val="004F2BA3"/>
    <w:rsid w:val="004F3BC9"/>
    <w:rsid w:val="004F3D58"/>
    <w:rsid w:val="004F4849"/>
    <w:rsid w:val="0050035E"/>
    <w:rsid w:val="00501E37"/>
    <w:rsid w:val="00504C85"/>
    <w:rsid w:val="00510942"/>
    <w:rsid w:val="00516B54"/>
    <w:rsid w:val="00520727"/>
    <w:rsid w:val="00522A37"/>
    <w:rsid w:val="005230DF"/>
    <w:rsid w:val="005243F3"/>
    <w:rsid w:val="00531CD3"/>
    <w:rsid w:val="00534808"/>
    <w:rsid w:val="00534901"/>
    <w:rsid w:val="0053551F"/>
    <w:rsid w:val="005368A6"/>
    <w:rsid w:val="00540486"/>
    <w:rsid w:val="0054400D"/>
    <w:rsid w:val="00545152"/>
    <w:rsid w:val="005514CC"/>
    <w:rsid w:val="00551C38"/>
    <w:rsid w:val="00553A59"/>
    <w:rsid w:val="00553B3E"/>
    <w:rsid w:val="005574CF"/>
    <w:rsid w:val="00557984"/>
    <w:rsid w:val="0056012C"/>
    <w:rsid w:val="005638AD"/>
    <w:rsid w:val="00567E75"/>
    <w:rsid w:val="005716DF"/>
    <w:rsid w:val="00571BD7"/>
    <w:rsid w:val="00572FC3"/>
    <w:rsid w:val="00572FC9"/>
    <w:rsid w:val="00575763"/>
    <w:rsid w:val="00575847"/>
    <w:rsid w:val="00576F5C"/>
    <w:rsid w:val="005772DB"/>
    <w:rsid w:val="005812D0"/>
    <w:rsid w:val="00581C9A"/>
    <w:rsid w:val="0059102F"/>
    <w:rsid w:val="00592432"/>
    <w:rsid w:val="00592CF2"/>
    <w:rsid w:val="00592FAE"/>
    <w:rsid w:val="00593912"/>
    <w:rsid w:val="005A2C84"/>
    <w:rsid w:val="005A6105"/>
    <w:rsid w:val="005A6363"/>
    <w:rsid w:val="005A6A1A"/>
    <w:rsid w:val="005A75F0"/>
    <w:rsid w:val="005B249E"/>
    <w:rsid w:val="005B3529"/>
    <w:rsid w:val="005B36FB"/>
    <w:rsid w:val="005B5402"/>
    <w:rsid w:val="005B56FE"/>
    <w:rsid w:val="005B5EAE"/>
    <w:rsid w:val="005C05B7"/>
    <w:rsid w:val="005C1829"/>
    <w:rsid w:val="005C1ADC"/>
    <w:rsid w:val="005C2308"/>
    <w:rsid w:val="005C6B58"/>
    <w:rsid w:val="005D214B"/>
    <w:rsid w:val="005D4264"/>
    <w:rsid w:val="005D6E81"/>
    <w:rsid w:val="005D729E"/>
    <w:rsid w:val="005D7E2C"/>
    <w:rsid w:val="005E366A"/>
    <w:rsid w:val="005E4DEB"/>
    <w:rsid w:val="005E577D"/>
    <w:rsid w:val="005E5A24"/>
    <w:rsid w:val="005E77A0"/>
    <w:rsid w:val="005F5925"/>
    <w:rsid w:val="005F6E55"/>
    <w:rsid w:val="005F7367"/>
    <w:rsid w:val="005F7957"/>
    <w:rsid w:val="00601089"/>
    <w:rsid w:val="00601E11"/>
    <w:rsid w:val="00606B12"/>
    <w:rsid w:val="00606BCB"/>
    <w:rsid w:val="00607914"/>
    <w:rsid w:val="006113F9"/>
    <w:rsid w:val="00617C2A"/>
    <w:rsid w:val="006203F3"/>
    <w:rsid w:val="00622815"/>
    <w:rsid w:val="006253B7"/>
    <w:rsid w:val="006274F5"/>
    <w:rsid w:val="006300AC"/>
    <w:rsid w:val="006304C3"/>
    <w:rsid w:val="00631389"/>
    <w:rsid w:val="00632026"/>
    <w:rsid w:val="00632CD5"/>
    <w:rsid w:val="00633142"/>
    <w:rsid w:val="0063340B"/>
    <w:rsid w:val="00634E57"/>
    <w:rsid w:val="00636C79"/>
    <w:rsid w:val="0064318F"/>
    <w:rsid w:val="006431E5"/>
    <w:rsid w:val="00645DF5"/>
    <w:rsid w:val="00650080"/>
    <w:rsid w:val="00650F0B"/>
    <w:rsid w:val="00654E7D"/>
    <w:rsid w:val="006551F6"/>
    <w:rsid w:val="006557AD"/>
    <w:rsid w:val="00656099"/>
    <w:rsid w:val="00657834"/>
    <w:rsid w:val="006607E1"/>
    <w:rsid w:val="00662FD0"/>
    <w:rsid w:val="00665A92"/>
    <w:rsid w:val="006674D2"/>
    <w:rsid w:val="00675C37"/>
    <w:rsid w:val="006772F6"/>
    <w:rsid w:val="00677F60"/>
    <w:rsid w:val="00690A73"/>
    <w:rsid w:val="006914B0"/>
    <w:rsid w:val="0069260A"/>
    <w:rsid w:val="006930F3"/>
    <w:rsid w:val="00693388"/>
    <w:rsid w:val="00695343"/>
    <w:rsid w:val="006A1119"/>
    <w:rsid w:val="006A21C3"/>
    <w:rsid w:val="006A6CC6"/>
    <w:rsid w:val="006B289B"/>
    <w:rsid w:val="006B6D57"/>
    <w:rsid w:val="006C0299"/>
    <w:rsid w:val="006C03F1"/>
    <w:rsid w:val="006C0EBA"/>
    <w:rsid w:val="006C64BB"/>
    <w:rsid w:val="006C664D"/>
    <w:rsid w:val="006D01D8"/>
    <w:rsid w:val="006D1DC5"/>
    <w:rsid w:val="006D3490"/>
    <w:rsid w:val="006D3C9B"/>
    <w:rsid w:val="006D4AEA"/>
    <w:rsid w:val="006D6994"/>
    <w:rsid w:val="006D7A69"/>
    <w:rsid w:val="006E04AB"/>
    <w:rsid w:val="006E050E"/>
    <w:rsid w:val="006E10F2"/>
    <w:rsid w:val="006E26EB"/>
    <w:rsid w:val="006E28D9"/>
    <w:rsid w:val="006E31CC"/>
    <w:rsid w:val="006E539E"/>
    <w:rsid w:val="006E6C2E"/>
    <w:rsid w:val="006E7520"/>
    <w:rsid w:val="006F0A01"/>
    <w:rsid w:val="006F1602"/>
    <w:rsid w:val="006F4D24"/>
    <w:rsid w:val="006F5EEC"/>
    <w:rsid w:val="006F6995"/>
    <w:rsid w:val="00700483"/>
    <w:rsid w:val="00700EAB"/>
    <w:rsid w:val="0070219B"/>
    <w:rsid w:val="00702F69"/>
    <w:rsid w:val="00703D22"/>
    <w:rsid w:val="00705090"/>
    <w:rsid w:val="00712F05"/>
    <w:rsid w:val="00714B99"/>
    <w:rsid w:val="00717C1A"/>
    <w:rsid w:val="00720EEC"/>
    <w:rsid w:val="00723D5B"/>
    <w:rsid w:val="00726788"/>
    <w:rsid w:val="00726998"/>
    <w:rsid w:val="00726BC1"/>
    <w:rsid w:val="007306F8"/>
    <w:rsid w:val="00731AB6"/>
    <w:rsid w:val="00735F2D"/>
    <w:rsid w:val="007363B2"/>
    <w:rsid w:val="00737649"/>
    <w:rsid w:val="00737C44"/>
    <w:rsid w:val="0074375D"/>
    <w:rsid w:val="00746670"/>
    <w:rsid w:val="00747B01"/>
    <w:rsid w:val="00752D21"/>
    <w:rsid w:val="007540CA"/>
    <w:rsid w:val="00754DA2"/>
    <w:rsid w:val="00755131"/>
    <w:rsid w:val="00757DCC"/>
    <w:rsid w:val="00757FEF"/>
    <w:rsid w:val="00762943"/>
    <w:rsid w:val="0076572E"/>
    <w:rsid w:val="0077550E"/>
    <w:rsid w:val="0078008D"/>
    <w:rsid w:val="00783481"/>
    <w:rsid w:val="0078368A"/>
    <w:rsid w:val="00783B2F"/>
    <w:rsid w:val="00783FE7"/>
    <w:rsid w:val="007857B9"/>
    <w:rsid w:val="00787E4F"/>
    <w:rsid w:val="00790032"/>
    <w:rsid w:val="007900BD"/>
    <w:rsid w:val="00792D4F"/>
    <w:rsid w:val="0079411E"/>
    <w:rsid w:val="007963F7"/>
    <w:rsid w:val="00797874"/>
    <w:rsid w:val="007A230B"/>
    <w:rsid w:val="007A4E95"/>
    <w:rsid w:val="007A51EB"/>
    <w:rsid w:val="007A522C"/>
    <w:rsid w:val="007A61C1"/>
    <w:rsid w:val="007A7061"/>
    <w:rsid w:val="007B0678"/>
    <w:rsid w:val="007B2F65"/>
    <w:rsid w:val="007B7352"/>
    <w:rsid w:val="007C0336"/>
    <w:rsid w:val="007C151D"/>
    <w:rsid w:val="007C19F2"/>
    <w:rsid w:val="007C1BF6"/>
    <w:rsid w:val="007C431A"/>
    <w:rsid w:val="007C53CD"/>
    <w:rsid w:val="007C61DB"/>
    <w:rsid w:val="007C65AB"/>
    <w:rsid w:val="007C7078"/>
    <w:rsid w:val="007D5354"/>
    <w:rsid w:val="007D599F"/>
    <w:rsid w:val="007D636C"/>
    <w:rsid w:val="007D6B3E"/>
    <w:rsid w:val="007E06DC"/>
    <w:rsid w:val="007E3545"/>
    <w:rsid w:val="007E44B6"/>
    <w:rsid w:val="007E53AB"/>
    <w:rsid w:val="007E6F03"/>
    <w:rsid w:val="007E71F8"/>
    <w:rsid w:val="007F140A"/>
    <w:rsid w:val="007F39F6"/>
    <w:rsid w:val="007F70F9"/>
    <w:rsid w:val="00804788"/>
    <w:rsid w:val="00805548"/>
    <w:rsid w:val="00805956"/>
    <w:rsid w:val="008064D9"/>
    <w:rsid w:val="00806895"/>
    <w:rsid w:val="00810594"/>
    <w:rsid w:val="00810CE5"/>
    <w:rsid w:val="00812488"/>
    <w:rsid w:val="00813F51"/>
    <w:rsid w:val="00814309"/>
    <w:rsid w:val="00815A11"/>
    <w:rsid w:val="00823668"/>
    <w:rsid w:val="00823CDF"/>
    <w:rsid w:val="00824081"/>
    <w:rsid w:val="00824C42"/>
    <w:rsid w:val="008267EC"/>
    <w:rsid w:val="008333ED"/>
    <w:rsid w:val="00833774"/>
    <w:rsid w:val="0084122A"/>
    <w:rsid w:val="00844E27"/>
    <w:rsid w:val="00844F0C"/>
    <w:rsid w:val="0084501E"/>
    <w:rsid w:val="008453BC"/>
    <w:rsid w:val="00845603"/>
    <w:rsid w:val="00846B3C"/>
    <w:rsid w:val="0085170C"/>
    <w:rsid w:val="00851A07"/>
    <w:rsid w:val="0085252D"/>
    <w:rsid w:val="00852FE1"/>
    <w:rsid w:val="00856989"/>
    <w:rsid w:val="00857150"/>
    <w:rsid w:val="0086146B"/>
    <w:rsid w:val="00862507"/>
    <w:rsid w:val="00862A82"/>
    <w:rsid w:val="008638CE"/>
    <w:rsid w:val="00864007"/>
    <w:rsid w:val="00865F00"/>
    <w:rsid w:val="00866838"/>
    <w:rsid w:val="00867082"/>
    <w:rsid w:val="00870B2C"/>
    <w:rsid w:val="00872B78"/>
    <w:rsid w:val="00875011"/>
    <w:rsid w:val="0087565C"/>
    <w:rsid w:val="00877134"/>
    <w:rsid w:val="008802C2"/>
    <w:rsid w:val="00880D1F"/>
    <w:rsid w:val="00881396"/>
    <w:rsid w:val="0088230B"/>
    <w:rsid w:val="0088379E"/>
    <w:rsid w:val="008845B0"/>
    <w:rsid w:val="00884E6C"/>
    <w:rsid w:val="00885D63"/>
    <w:rsid w:val="00887544"/>
    <w:rsid w:val="008903C3"/>
    <w:rsid w:val="00890E63"/>
    <w:rsid w:val="00892A9C"/>
    <w:rsid w:val="008936DC"/>
    <w:rsid w:val="00893741"/>
    <w:rsid w:val="008957C2"/>
    <w:rsid w:val="00896E89"/>
    <w:rsid w:val="008A17C1"/>
    <w:rsid w:val="008A1A6C"/>
    <w:rsid w:val="008A2868"/>
    <w:rsid w:val="008B0C7A"/>
    <w:rsid w:val="008B312B"/>
    <w:rsid w:val="008B6D13"/>
    <w:rsid w:val="008B748C"/>
    <w:rsid w:val="008B7C2F"/>
    <w:rsid w:val="008C1F90"/>
    <w:rsid w:val="008C3A72"/>
    <w:rsid w:val="008C62C1"/>
    <w:rsid w:val="008C644B"/>
    <w:rsid w:val="008D0314"/>
    <w:rsid w:val="008D097B"/>
    <w:rsid w:val="008D0A0E"/>
    <w:rsid w:val="008D1BC2"/>
    <w:rsid w:val="008D465C"/>
    <w:rsid w:val="008D5C97"/>
    <w:rsid w:val="008D68CD"/>
    <w:rsid w:val="008E34E6"/>
    <w:rsid w:val="008E3F11"/>
    <w:rsid w:val="008E7139"/>
    <w:rsid w:val="008E7FAF"/>
    <w:rsid w:val="008F31A7"/>
    <w:rsid w:val="008F583D"/>
    <w:rsid w:val="00900F55"/>
    <w:rsid w:val="00900F8D"/>
    <w:rsid w:val="00901304"/>
    <w:rsid w:val="009042A4"/>
    <w:rsid w:val="009055C4"/>
    <w:rsid w:val="00910222"/>
    <w:rsid w:val="00910ED0"/>
    <w:rsid w:val="009134D9"/>
    <w:rsid w:val="0091447C"/>
    <w:rsid w:val="00915B8F"/>
    <w:rsid w:val="00916637"/>
    <w:rsid w:val="009170E3"/>
    <w:rsid w:val="009171B8"/>
    <w:rsid w:val="009173C4"/>
    <w:rsid w:val="00917CAA"/>
    <w:rsid w:val="00917E56"/>
    <w:rsid w:val="00917F57"/>
    <w:rsid w:val="009208BC"/>
    <w:rsid w:val="0092102B"/>
    <w:rsid w:val="00921962"/>
    <w:rsid w:val="009229D9"/>
    <w:rsid w:val="00922CBD"/>
    <w:rsid w:val="00925541"/>
    <w:rsid w:val="0092632C"/>
    <w:rsid w:val="009311A0"/>
    <w:rsid w:val="00932166"/>
    <w:rsid w:val="00932B44"/>
    <w:rsid w:val="00932E98"/>
    <w:rsid w:val="009332DC"/>
    <w:rsid w:val="00935D26"/>
    <w:rsid w:val="009422EB"/>
    <w:rsid w:val="009439D8"/>
    <w:rsid w:val="0094550A"/>
    <w:rsid w:val="00946898"/>
    <w:rsid w:val="00950FF7"/>
    <w:rsid w:val="00951109"/>
    <w:rsid w:val="009532E8"/>
    <w:rsid w:val="009545C0"/>
    <w:rsid w:val="00954D10"/>
    <w:rsid w:val="00962A99"/>
    <w:rsid w:val="00963ACD"/>
    <w:rsid w:val="00967C38"/>
    <w:rsid w:val="00972864"/>
    <w:rsid w:val="009729B6"/>
    <w:rsid w:val="00973B5C"/>
    <w:rsid w:val="0097526B"/>
    <w:rsid w:val="00976861"/>
    <w:rsid w:val="00976AC6"/>
    <w:rsid w:val="0098060F"/>
    <w:rsid w:val="009846DA"/>
    <w:rsid w:val="00990647"/>
    <w:rsid w:val="00990961"/>
    <w:rsid w:val="00991DCE"/>
    <w:rsid w:val="00992874"/>
    <w:rsid w:val="00995D14"/>
    <w:rsid w:val="00996CE8"/>
    <w:rsid w:val="009972DC"/>
    <w:rsid w:val="009A5ACF"/>
    <w:rsid w:val="009B15F8"/>
    <w:rsid w:val="009B6DDA"/>
    <w:rsid w:val="009B6F7A"/>
    <w:rsid w:val="009B70F6"/>
    <w:rsid w:val="009C0750"/>
    <w:rsid w:val="009C2491"/>
    <w:rsid w:val="009C554F"/>
    <w:rsid w:val="009C659E"/>
    <w:rsid w:val="009D06C3"/>
    <w:rsid w:val="009D1090"/>
    <w:rsid w:val="009D30F9"/>
    <w:rsid w:val="009D489F"/>
    <w:rsid w:val="009D5AD5"/>
    <w:rsid w:val="009D6391"/>
    <w:rsid w:val="009D660A"/>
    <w:rsid w:val="009E1377"/>
    <w:rsid w:val="009E3C54"/>
    <w:rsid w:val="009E770E"/>
    <w:rsid w:val="009F10C5"/>
    <w:rsid w:val="009F3340"/>
    <w:rsid w:val="009F5ACE"/>
    <w:rsid w:val="00A01ABC"/>
    <w:rsid w:val="00A029C0"/>
    <w:rsid w:val="00A05438"/>
    <w:rsid w:val="00A06A4F"/>
    <w:rsid w:val="00A10058"/>
    <w:rsid w:val="00A106D6"/>
    <w:rsid w:val="00A11060"/>
    <w:rsid w:val="00A114D9"/>
    <w:rsid w:val="00A1168E"/>
    <w:rsid w:val="00A1180A"/>
    <w:rsid w:val="00A13674"/>
    <w:rsid w:val="00A136E8"/>
    <w:rsid w:val="00A13FC7"/>
    <w:rsid w:val="00A1607C"/>
    <w:rsid w:val="00A23ED9"/>
    <w:rsid w:val="00A2654F"/>
    <w:rsid w:val="00A27AAF"/>
    <w:rsid w:val="00A30821"/>
    <w:rsid w:val="00A3549B"/>
    <w:rsid w:val="00A3632E"/>
    <w:rsid w:val="00A3736F"/>
    <w:rsid w:val="00A44FF6"/>
    <w:rsid w:val="00A451EB"/>
    <w:rsid w:val="00A45D7F"/>
    <w:rsid w:val="00A46512"/>
    <w:rsid w:val="00A46889"/>
    <w:rsid w:val="00A50A91"/>
    <w:rsid w:val="00A50ED3"/>
    <w:rsid w:val="00A5251C"/>
    <w:rsid w:val="00A57D1C"/>
    <w:rsid w:val="00A61644"/>
    <w:rsid w:val="00A61D7F"/>
    <w:rsid w:val="00A624C2"/>
    <w:rsid w:val="00A6255D"/>
    <w:rsid w:val="00A63CCE"/>
    <w:rsid w:val="00A65B1A"/>
    <w:rsid w:val="00A65D4A"/>
    <w:rsid w:val="00A67477"/>
    <w:rsid w:val="00A7161F"/>
    <w:rsid w:val="00A71F92"/>
    <w:rsid w:val="00A73F3C"/>
    <w:rsid w:val="00A7470D"/>
    <w:rsid w:val="00A762BC"/>
    <w:rsid w:val="00A7635F"/>
    <w:rsid w:val="00A7794F"/>
    <w:rsid w:val="00A77A9F"/>
    <w:rsid w:val="00A823DE"/>
    <w:rsid w:val="00A82C10"/>
    <w:rsid w:val="00A83128"/>
    <w:rsid w:val="00A83315"/>
    <w:rsid w:val="00A83C6C"/>
    <w:rsid w:val="00A84408"/>
    <w:rsid w:val="00A854E7"/>
    <w:rsid w:val="00A865C5"/>
    <w:rsid w:val="00A86DC1"/>
    <w:rsid w:val="00A87926"/>
    <w:rsid w:val="00A87D54"/>
    <w:rsid w:val="00A922C9"/>
    <w:rsid w:val="00AA03B7"/>
    <w:rsid w:val="00AA0A50"/>
    <w:rsid w:val="00AA0DA7"/>
    <w:rsid w:val="00AA11E4"/>
    <w:rsid w:val="00AA7E95"/>
    <w:rsid w:val="00AB324F"/>
    <w:rsid w:val="00AB46CD"/>
    <w:rsid w:val="00AB5DE6"/>
    <w:rsid w:val="00AC57CB"/>
    <w:rsid w:val="00AC64A0"/>
    <w:rsid w:val="00AD0979"/>
    <w:rsid w:val="00AD1630"/>
    <w:rsid w:val="00AD29D4"/>
    <w:rsid w:val="00AD3613"/>
    <w:rsid w:val="00AD396F"/>
    <w:rsid w:val="00AD7067"/>
    <w:rsid w:val="00AE007F"/>
    <w:rsid w:val="00AE346E"/>
    <w:rsid w:val="00AE3D94"/>
    <w:rsid w:val="00AE46F3"/>
    <w:rsid w:val="00AE692D"/>
    <w:rsid w:val="00AF19E4"/>
    <w:rsid w:val="00AF5487"/>
    <w:rsid w:val="00AF74F1"/>
    <w:rsid w:val="00AF7D5A"/>
    <w:rsid w:val="00B009A4"/>
    <w:rsid w:val="00B02D90"/>
    <w:rsid w:val="00B04A7F"/>
    <w:rsid w:val="00B068A9"/>
    <w:rsid w:val="00B112FA"/>
    <w:rsid w:val="00B15DE4"/>
    <w:rsid w:val="00B16F52"/>
    <w:rsid w:val="00B20BAA"/>
    <w:rsid w:val="00B2197A"/>
    <w:rsid w:val="00B34189"/>
    <w:rsid w:val="00B349B3"/>
    <w:rsid w:val="00B36225"/>
    <w:rsid w:val="00B37D8D"/>
    <w:rsid w:val="00B4144A"/>
    <w:rsid w:val="00B42BC4"/>
    <w:rsid w:val="00B476EA"/>
    <w:rsid w:val="00B53E3B"/>
    <w:rsid w:val="00B542F2"/>
    <w:rsid w:val="00B61F5A"/>
    <w:rsid w:val="00B62DEE"/>
    <w:rsid w:val="00B654AA"/>
    <w:rsid w:val="00B65839"/>
    <w:rsid w:val="00B66C65"/>
    <w:rsid w:val="00B67756"/>
    <w:rsid w:val="00B71BD9"/>
    <w:rsid w:val="00B73046"/>
    <w:rsid w:val="00B74AF2"/>
    <w:rsid w:val="00B75489"/>
    <w:rsid w:val="00B763E6"/>
    <w:rsid w:val="00B76884"/>
    <w:rsid w:val="00B76BB9"/>
    <w:rsid w:val="00B77114"/>
    <w:rsid w:val="00B800F9"/>
    <w:rsid w:val="00B82F87"/>
    <w:rsid w:val="00B836B8"/>
    <w:rsid w:val="00B8511A"/>
    <w:rsid w:val="00B8542A"/>
    <w:rsid w:val="00B858CE"/>
    <w:rsid w:val="00B8676D"/>
    <w:rsid w:val="00B912EB"/>
    <w:rsid w:val="00B92943"/>
    <w:rsid w:val="00B93C79"/>
    <w:rsid w:val="00B94675"/>
    <w:rsid w:val="00B96585"/>
    <w:rsid w:val="00B9721E"/>
    <w:rsid w:val="00BA13C6"/>
    <w:rsid w:val="00BA1C5A"/>
    <w:rsid w:val="00BA331F"/>
    <w:rsid w:val="00BA694E"/>
    <w:rsid w:val="00BA6B3B"/>
    <w:rsid w:val="00BB0E39"/>
    <w:rsid w:val="00BB17B1"/>
    <w:rsid w:val="00BB194F"/>
    <w:rsid w:val="00BB565C"/>
    <w:rsid w:val="00BB5A34"/>
    <w:rsid w:val="00BC5874"/>
    <w:rsid w:val="00BC69C1"/>
    <w:rsid w:val="00BD0127"/>
    <w:rsid w:val="00BD07EA"/>
    <w:rsid w:val="00BD4415"/>
    <w:rsid w:val="00BD7031"/>
    <w:rsid w:val="00BD77F0"/>
    <w:rsid w:val="00BE6EBF"/>
    <w:rsid w:val="00BF3709"/>
    <w:rsid w:val="00BF5200"/>
    <w:rsid w:val="00BF5770"/>
    <w:rsid w:val="00BF5C37"/>
    <w:rsid w:val="00C024BA"/>
    <w:rsid w:val="00C065AE"/>
    <w:rsid w:val="00C0703A"/>
    <w:rsid w:val="00C0717F"/>
    <w:rsid w:val="00C11092"/>
    <w:rsid w:val="00C123ED"/>
    <w:rsid w:val="00C12B19"/>
    <w:rsid w:val="00C1491F"/>
    <w:rsid w:val="00C17DA2"/>
    <w:rsid w:val="00C20F3B"/>
    <w:rsid w:val="00C23421"/>
    <w:rsid w:val="00C27BF1"/>
    <w:rsid w:val="00C31370"/>
    <w:rsid w:val="00C313D7"/>
    <w:rsid w:val="00C31780"/>
    <w:rsid w:val="00C333F0"/>
    <w:rsid w:val="00C34175"/>
    <w:rsid w:val="00C36970"/>
    <w:rsid w:val="00C40F28"/>
    <w:rsid w:val="00C40FD3"/>
    <w:rsid w:val="00C44268"/>
    <w:rsid w:val="00C452D6"/>
    <w:rsid w:val="00C45D1A"/>
    <w:rsid w:val="00C46750"/>
    <w:rsid w:val="00C51BDB"/>
    <w:rsid w:val="00C5357C"/>
    <w:rsid w:val="00C549CD"/>
    <w:rsid w:val="00C60E55"/>
    <w:rsid w:val="00C645C9"/>
    <w:rsid w:val="00C655F0"/>
    <w:rsid w:val="00C6797D"/>
    <w:rsid w:val="00C7224C"/>
    <w:rsid w:val="00C727EB"/>
    <w:rsid w:val="00C72AF5"/>
    <w:rsid w:val="00C74852"/>
    <w:rsid w:val="00C74854"/>
    <w:rsid w:val="00C766D7"/>
    <w:rsid w:val="00C8019D"/>
    <w:rsid w:val="00C80775"/>
    <w:rsid w:val="00C80EED"/>
    <w:rsid w:val="00C80F7A"/>
    <w:rsid w:val="00C82B46"/>
    <w:rsid w:val="00C868AA"/>
    <w:rsid w:val="00C9066A"/>
    <w:rsid w:val="00C92101"/>
    <w:rsid w:val="00C92102"/>
    <w:rsid w:val="00C93AAC"/>
    <w:rsid w:val="00C94BEC"/>
    <w:rsid w:val="00CA17B5"/>
    <w:rsid w:val="00CA29D1"/>
    <w:rsid w:val="00CA2E2C"/>
    <w:rsid w:val="00CA3C53"/>
    <w:rsid w:val="00CA73EE"/>
    <w:rsid w:val="00CB02EA"/>
    <w:rsid w:val="00CB1376"/>
    <w:rsid w:val="00CB3528"/>
    <w:rsid w:val="00CB5D6D"/>
    <w:rsid w:val="00CB75EB"/>
    <w:rsid w:val="00CC09B8"/>
    <w:rsid w:val="00CC1992"/>
    <w:rsid w:val="00CC287A"/>
    <w:rsid w:val="00CC6925"/>
    <w:rsid w:val="00CC6FAC"/>
    <w:rsid w:val="00CD0887"/>
    <w:rsid w:val="00CD3E53"/>
    <w:rsid w:val="00CD666E"/>
    <w:rsid w:val="00CD686F"/>
    <w:rsid w:val="00CD72C6"/>
    <w:rsid w:val="00CE0235"/>
    <w:rsid w:val="00CE1102"/>
    <w:rsid w:val="00CE24E1"/>
    <w:rsid w:val="00CE2655"/>
    <w:rsid w:val="00CE3D09"/>
    <w:rsid w:val="00CE5D4A"/>
    <w:rsid w:val="00CE6A68"/>
    <w:rsid w:val="00CF1C9C"/>
    <w:rsid w:val="00CF3B9C"/>
    <w:rsid w:val="00CF3C9F"/>
    <w:rsid w:val="00CF526F"/>
    <w:rsid w:val="00CF78DA"/>
    <w:rsid w:val="00D000D9"/>
    <w:rsid w:val="00D01B1C"/>
    <w:rsid w:val="00D01B89"/>
    <w:rsid w:val="00D03603"/>
    <w:rsid w:val="00D049DD"/>
    <w:rsid w:val="00D059B5"/>
    <w:rsid w:val="00D061CA"/>
    <w:rsid w:val="00D11985"/>
    <w:rsid w:val="00D13EDA"/>
    <w:rsid w:val="00D15C9B"/>
    <w:rsid w:val="00D2064D"/>
    <w:rsid w:val="00D214BB"/>
    <w:rsid w:val="00D21FE8"/>
    <w:rsid w:val="00D22241"/>
    <w:rsid w:val="00D26E53"/>
    <w:rsid w:val="00D27289"/>
    <w:rsid w:val="00D3110B"/>
    <w:rsid w:val="00D320FE"/>
    <w:rsid w:val="00D3351F"/>
    <w:rsid w:val="00D47810"/>
    <w:rsid w:val="00D53A62"/>
    <w:rsid w:val="00D53D06"/>
    <w:rsid w:val="00D57412"/>
    <w:rsid w:val="00D57B03"/>
    <w:rsid w:val="00D57D79"/>
    <w:rsid w:val="00D61DE3"/>
    <w:rsid w:val="00D622C2"/>
    <w:rsid w:val="00D62FA7"/>
    <w:rsid w:val="00D6345F"/>
    <w:rsid w:val="00D6375E"/>
    <w:rsid w:val="00D64450"/>
    <w:rsid w:val="00D72E31"/>
    <w:rsid w:val="00D76ABB"/>
    <w:rsid w:val="00D815B5"/>
    <w:rsid w:val="00D83C64"/>
    <w:rsid w:val="00D851F0"/>
    <w:rsid w:val="00D86C03"/>
    <w:rsid w:val="00D9199C"/>
    <w:rsid w:val="00D934B1"/>
    <w:rsid w:val="00DA1519"/>
    <w:rsid w:val="00DB14EF"/>
    <w:rsid w:val="00DB2FF9"/>
    <w:rsid w:val="00DB630C"/>
    <w:rsid w:val="00DB6EFD"/>
    <w:rsid w:val="00DB7645"/>
    <w:rsid w:val="00DC366A"/>
    <w:rsid w:val="00DC46D5"/>
    <w:rsid w:val="00DC4865"/>
    <w:rsid w:val="00DC4A8D"/>
    <w:rsid w:val="00DC4E23"/>
    <w:rsid w:val="00DC738E"/>
    <w:rsid w:val="00DC7E2E"/>
    <w:rsid w:val="00DD0DFD"/>
    <w:rsid w:val="00DD2813"/>
    <w:rsid w:val="00DD2C18"/>
    <w:rsid w:val="00DD2DEA"/>
    <w:rsid w:val="00DD36D2"/>
    <w:rsid w:val="00DD4906"/>
    <w:rsid w:val="00DD5147"/>
    <w:rsid w:val="00DD59C3"/>
    <w:rsid w:val="00DD6F33"/>
    <w:rsid w:val="00DD7F6C"/>
    <w:rsid w:val="00DE2B59"/>
    <w:rsid w:val="00DE6E01"/>
    <w:rsid w:val="00DE7927"/>
    <w:rsid w:val="00DF60D8"/>
    <w:rsid w:val="00DF6E85"/>
    <w:rsid w:val="00E01DED"/>
    <w:rsid w:val="00E02918"/>
    <w:rsid w:val="00E079C8"/>
    <w:rsid w:val="00E1002E"/>
    <w:rsid w:val="00E12AA9"/>
    <w:rsid w:val="00E13633"/>
    <w:rsid w:val="00E14752"/>
    <w:rsid w:val="00E1556F"/>
    <w:rsid w:val="00E160C3"/>
    <w:rsid w:val="00E162EF"/>
    <w:rsid w:val="00E25381"/>
    <w:rsid w:val="00E265F2"/>
    <w:rsid w:val="00E26EA0"/>
    <w:rsid w:val="00E27354"/>
    <w:rsid w:val="00E31A82"/>
    <w:rsid w:val="00E334A3"/>
    <w:rsid w:val="00E34835"/>
    <w:rsid w:val="00E34FED"/>
    <w:rsid w:val="00E37AB7"/>
    <w:rsid w:val="00E40EC7"/>
    <w:rsid w:val="00E41533"/>
    <w:rsid w:val="00E41E22"/>
    <w:rsid w:val="00E43F1A"/>
    <w:rsid w:val="00E44205"/>
    <w:rsid w:val="00E47237"/>
    <w:rsid w:val="00E50114"/>
    <w:rsid w:val="00E51F8B"/>
    <w:rsid w:val="00E55201"/>
    <w:rsid w:val="00E563E7"/>
    <w:rsid w:val="00E57571"/>
    <w:rsid w:val="00E578FB"/>
    <w:rsid w:val="00E57EFA"/>
    <w:rsid w:val="00E600B9"/>
    <w:rsid w:val="00E60781"/>
    <w:rsid w:val="00E624BB"/>
    <w:rsid w:val="00E6376B"/>
    <w:rsid w:val="00E65222"/>
    <w:rsid w:val="00E712BC"/>
    <w:rsid w:val="00E71A1B"/>
    <w:rsid w:val="00E74007"/>
    <w:rsid w:val="00E749AA"/>
    <w:rsid w:val="00E7548D"/>
    <w:rsid w:val="00E76F05"/>
    <w:rsid w:val="00E77300"/>
    <w:rsid w:val="00E81A44"/>
    <w:rsid w:val="00E83BD0"/>
    <w:rsid w:val="00E86572"/>
    <w:rsid w:val="00E91A21"/>
    <w:rsid w:val="00E928DC"/>
    <w:rsid w:val="00E92A0C"/>
    <w:rsid w:val="00E9312B"/>
    <w:rsid w:val="00E956EC"/>
    <w:rsid w:val="00E96692"/>
    <w:rsid w:val="00EA0A7A"/>
    <w:rsid w:val="00EB0F36"/>
    <w:rsid w:val="00EB2D5E"/>
    <w:rsid w:val="00EB4114"/>
    <w:rsid w:val="00EB4775"/>
    <w:rsid w:val="00EB5273"/>
    <w:rsid w:val="00EB6A66"/>
    <w:rsid w:val="00EC1B23"/>
    <w:rsid w:val="00EC2281"/>
    <w:rsid w:val="00EC3D8B"/>
    <w:rsid w:val="00EC5FC7"/>
    <w:rsid w:val="00ED28A9"/>
    <w:rsid w:val="00ED2DBB"/>
    <w:rsid w:val="00ED3F03"/>
    <w:rsid w:val="00ED5F66"/>
    <w:rsid w:val="00ED7968"/>
    <w:rsid w:val="00ED7C52"/>
    <w:rsid w:val="00EE094E"/>
    <w:rsid w:val="00EE2FD1"/>
    <w:rsid w:val="00EE3C33"/>
    <w:rsid w:val="00EE792E"/>
    <w:rsid w:val="00EF195E"/>
    <w:rsid w:val="00EF7CBE"/>
    <w:rsid w:val="00F00102"/>
    <w:rsid w:val="00F003BA"/>
    <w:rsid w:val="00F00D5A"/>
    <w:rsid w:val="00F00F08"/>
    <w:rsid w:val="00F01A9C"/>
    <w:rsid w:val="00F046A8"/>
    <w:rsid w:val="00F0495A"/>
    <w:rsid w:val="00F04BF9"/>
    <w:rsid w:val="00F057EF"/>
    <w:rsid w:val="00F05E3D"/>
    <w:rsid w:val="00F06D5C"/>
    <w:rsid w:val="00F070B9"/>
    <w:rsid w:val="00F10CF0"/>
    <w:rsid w:val="00F12F58"/>
    <w:rsid w:val="00F132F1"/>
    <w:rsid w:val="00F1476B"/>
    <w:rsid w:val="00F14983"/>
    <w:rsid w:val="00F14DFC"/>
    <w:rsid w:val="00F16C37"/>
    <w:rsid w:val="00F2695E"/>
    <w:rsid w:val="00F27120"/>
    <w:rsid w:val="00F3171A"/>
    <w:rsid w:val="00F347B9"/>
    <w:rsid w:val="00F407E6"/>
    <w:rsid w:val="00F4342D"/>
    <w:rsid w:val="00F43E90"/>
    <w:rsid w:val="00F446B5"/>
    <w:rsid w:val="00F479AA"/>
    <w:rsid w:val="00F5143F"/>
    <w:rsid w:val="00F515DB"/>
    <w:rsid w:val="00F517A6"/>
    <w:rsid w:val="00F534D7"/>
    <w:rsid w:val="00F54341"/>
    <w:rsid w:val="00F55DF6"/>
    <w:rsid w:val="00F57086"/>
    <w:rsid w:val="00F57A37"/>
    <w:rsid w:val="00F63A51"/>
    <w:rsid w:val="00F63B5E"/>
    <w:rsid w:val="00F63FC7"/>
    <w:rsid w:val="00F67D65"/>
    <w:rsid w:val="00F71112"/>
    <w:rsid w:val="00F73907"/>
    <w:rsid w:val="00F73D08"/>
    <w:rsid w:val="00F74298"/>
    <w:rsid w:val="00F80144"/>
    <w:rsid w:val="00F8267D"/>
    <w:rsid w:val="00F8317F"/>
    <w:rsid w:val="00F85DC9"/>
    <w:rsid w:val="00F87BE7"/>
    <w:rsid w:val="00F90D11"/>
    <w:rsid w:val="00F9627D"/>
    <w:rsid w:val="00FB0019"/>
    <w:rsid w:val="00FB0B34"/>
    <w:rsid w:val="00FB1335"/>
    <w:rsid w:val="00FB2F7A"/>
    <w:rsid w:val="00FB3634"/>
    <w:rsid w:val="00FB3C79"/>
    <w:rsid w:val="00FB3DF4"/>
    <w:rsid w:val="00FB4499"/>
    <w:rsid w:val="00FB4647"/>
    <w:rsid w:val="00FB71B7"/>
    <w:rsid w:val="00FC031C"/>
    <w:rsid w:val="00FC140E"/>
    <w:rsid w:val="00FC5C2A"/>
    <w:rsid w:val="00FC5F79"/>
    <w:rsid w:val="00FC66A7"/>
    <w:rsid w:val="00FC6A9F"/>
    <w:rsid w:val="00FD203F"/>
    <w:rsid w:val="00FD2958"/>
    <w:rsid w:val="00FD4971"/>
    <w:rsid w:val="00FD5146"/>
    <w:rsid w:val="00FD7BD1"/>
    <w:rsid w:val="00FE0D7E"/>
    <w:rsid w:val="00FE152A"/>
    <w:rsid w:val="00FE2716"/>
    <w:rsid w:val="00FE5425"/>
    <w:rsid w:val="00FE57EE"/>
    <w:rsid w:val="00FE5BCE"/>
    <w:rsid w:val="00FE7565"/>
    <w:rsid w:val="00FF3B1E"/>
    <w:rsid w:val="00FF4A90"/>
    <w:rsid w:val="00FF58C4"/>
    <w:rsid w:val="00FF7250"/>
    <w:rsid w:val="01C406AA"/>
    <w:rsid w:val="020B448B"/>
    <w:rsid w:val="0384B3DB"/>
    <w:rsid w:val="04CF8BED"/>
    <w:rsid w:val="05681AAC"/>
    <w:rsid w:val="0664E4DF"/>
    <w:rsid w:val="07EDE978"/>
    <w:rsid w:val="088AA812"/>
    <w:rsid w:val="0A1DC90B"/>
    <w:rsid w:val="0EBB5B44"/>
    <w:rsid w:val="0F8C6644"/>
    <w:rsid w:val="0FB1C88F"/>
    <w:rsid w:val="11D167D6"/>
    <w:rsid w:val="145492F5"/>
    <w:rsid w:val="14B71DBD"/>
    <w:rsid w:val="15A91B29"/>
    <w:rsid w:val="1890A0C7"/>
    <w:rsid w:val="18EF343B"/>
    <w:rsid w:val="1A902C86"/>
    <w:rsid w:val="1C711940"/>
    <w:rsid w:val="1CD767F2"/>
    <w:rsid w:val="208E41B2"/>
    <w:rsid w:val="22426B6B"/>
    <w:rsid w:val="23414DC8"/>
    <w:rsid w:val="27BC61F9"/>
    <w:rsid w:val="2866C1F6"/>
    <w:rsid w:val="289F83A5"/>
    <w:rsid w:val="28BC858F"/>
    <w:rsid w:val="2BC30EC5"/>
    <w:rsid w:val="3474E38E"/>
    <w:rsid w:val="369A189D"/>
    <w:rsid w:val="38CB6838"/>
    <w:rsid w:val="3ADA7371"/>
    <w:rsid w:val="4C8005EF"/>
    <w:rsid w:val="4D8B5CAD"/>
    <w:rsid w:val="51AB3981"/>
    <w:rsid w:val="52EA4887"/>
    <w:rsid w:val="53B1D9E7"/>
    <w:rsid w:val="5467ABE6"/>
    <w:rsid w:val="55C2BFE4"/>
    <w:rsid w:val="565FBC35"/>
    <w:rsid w:val="57D685E0"/>
    <w:rsid w:val="581653E8"/>
    <w:rsid w:val="5B35C078"/>
    <w:rsid w:val="5C338735"/>
    <w:rsid w:val="5ED6BC43"/>
    <w:rsid w:val="5F9944B9"/>
    <w:rsid w:val="61B3AB5B"/>
    <w:rsid w:val="62A9F68E"/>
    <w:rsid w:val="677CAF0C"/>
    <w:rsid w:val="68D8FC44"/>
    <w:rsid w:val="6930ABD9"/>
    <w:rsid w:val="6A67C060"/>
    <w:rsid w:val="6AA75001"/>
    <w:rsid w:val="6B0173D5"/>
    <w:rsid w:val="6CC7D6E5"/>
    <w:rsid w:val="6DD9A8F1"/>
    <w:rsid w:val="737B2905"/>
    <w:rsid w:val="7547B6B6"/>
    <w:rsid w:val="7A91EF39"/>
    <w:rsid w:val="7F1D0D3A"/>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C9233B7"/>
  <w15:chartTrackingRefBased/>
  <w15:docId w15:val="{71F1AD6B-457D-45B4-AA35-4BA9B4CD98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6889"/>
    <w:pPr>
      <w:tabs>
        <w:tab w:val="num" w:pos="720"/>
      </w:tabs>
      <w:spacing w:after="180"/>
      <w:jc w:val="both"/>
    </w:pPr>
    <w:rPr>
      <w:rFonts w:ascii="Times" w:hAnsi="Times"/>
      <w:color w:val="000000" w:themeColor="text1"/>
      <w:lang w:val="en-US"/>
    </w:rPr>
  </w:style>
  <w:style w:type="paragraph" w:styleId="Heading1">
    <w:name w:val="heading 1"/>
    <w:basedOn w:val="Normal"/>
    <w:next w:val="Normal"/>
    <w:link w:val="Heading1Char"/>
    <w:uiPriority w:val="9"/>
    <w:qFormat/>
    <w:rsid w:val="009B6F7A"/>
    <w:pPr>
      <w:keepNext/>
      <w:keepLines/>
      <w:spacing w:before="480" w:after="0"/>
      <w:outlineLvl w:val="0"/>
    </w:pPr>
    <w:rPr>
      <w:rFonts w:eastAsiaTheme="majorEastAsia" w:cstheme="majorBidi"/>
      <w:b/>
      <w:bCs/>
      <w:sz w:val="44"/>
      <w:szCs w:val="28"/>
    </w:rPr>
  </w:style>
  <w:style w:type="paragraph" w:styleId="Heading2">
    <w:name w:val="heading 2"/>
    <w:basedOn w:val="Normal"/>
    <w:next w:val="Normal"/>
    <w:link w:val="Heading2Char"/>
    <w:uiPriority w:val="9"/>
    <w:unhideWhenUsed/>
    <w:qFormat/>
    <w:rsid w:val="004C34E6"/>
    <w:pPr>
      <w:keepNext/>
      <w:keepLines/>
      <w:spacing w:before="200" w:after="0"/>
      <w:outlineLvl w:val="1"/>
    </w:pPr>
    <w:rPr>
      <w:rFonts w:asciiTheme="minorHAnsi" w:eastAsiaTheme="majorEastAsia" w:hAnsiTheme="minorHAnsi" w:cstheme="minorHAnsi"/>
      <w:b/>
      <w:bCs/>
      <w:sz w:val="36"/>
      <w:szCs w:val="28"/>
    </w:rPr>
  </w:style>
  <w:style w:type="paragraph" w:styleId="Heading3">
    <w:name w:val="heading 3"/>
    <w:basedOn w:val="Normal"/>
    <w:next w:val="Normal"/>
    <w:link w:val="Heading3Char"/>
    <w:uiPriority w:val="9"/>
    <w:unhideWhenUsed/>
    <w:qFormat/>
    <w:rsid w:val="009C659E"/>
    <w:pPr>
      <w:keepNext/>
      <w:keepLines/>
      <w:spacing w:before="200"/>
      <w:outlineLvl w:val="2"/>
    </w:pPr>
    <w:rPr>
      <w:rFonts w:asciiTheme="minorHAnsi" w:eastAsiaTheme="majorEastAsia" w:hAnsiTheme="minorHAnsi" w:cstheme="minorHAnsi"/>
      <w:b/>
      <w:bCs/>
      <w:sz w:val="32"/>
      <w:szCs w:val="24"/>
    </w:rPr>
  </w:style>
  <w:style w:type="paragraph" w:styleId="Heading4">
    <w:name w:val="heading 4"/>
    <w:basedOn w:val="Normal"/>
    <w:next w:val="Normal"/>
    <w:link w:val="Heading4Char"/>
    <w:uiPriority w:val="9"/>
    <w:unhideWhenUsed/>
    <w:qFormat/>
    <w:rsid w:val="006E6C2E"/>
    <w:pPr>
      <w:spacing w:after="120"/>
      <w:outlineLvl w:val="3"/>
    </w:pPr>
    <w:rPr>
      <w:rFonts w:asciiTheme="minorHAnsi" w:hAnsiTheme="minorHAnsi"/>
      <w:b/>
      <w:bCs/>
      <w:i/>
      <w:iCs/>
      <w:sz w:val="24"/>
      <w:szCs w:val="24"/>
    </w:rPr>
  </w:style>
  <w:style w:type="paragraph" w:styleId="Heading5">
    <w:name w:val="heading 5"/>
    <w:basedOn w:val="Normal"/>
    <w:next w:val="Normal"/>
    <w:link w:val="Heading5Char"/>
    <w:uiPriority w:val="9"/>
    <w:semiHidden/>
    <w:unhideWhenUsed/>
    <w:rsid w:val="009B6F7A"/>
    <w:pPr>
      <w:keepNext/>
      <w:keepLines/>
      <w:spacing w:before="200" w:after="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rsid w:val="009B6F7A"/>
    <w:pPr>
      <w:keepNext/>
      <w:keepLines/>
      <w:spacing w:before="200" w:after="0"/>
      <w:outlineLvl w:val="5"/>
    </w:pPr>
    <w:rPr>
      <w:rFonts w:asciiTheme="majorHAnsi" w:eastAsiaTheme="majorEastAsia" w:hAnsiTheme="majorHAnsi" w:cstheme="majorBidi"/>
      <w:i/>
      <w:iCs/>
    </w:rPr>
  </w:style>
  <w:style w:type="paragraph" w:styleId="Heading7">
    <w:name w:val="heading 7"/>
    <w:basedOn w:val="Normal"/>
    <w:next w:val="Normal"/>
    <w:link w:val="Heading7Char"/>
    <w:uiPriority w:val="9"/>
    <w:semiHidden/>
    <w:unhideWhenUsed/>
    <w:rsid w:val="009B6F7A"/>
    <w:pPr>
      <w:keepNext/>
      <w:keepLines/>
      <w:spacing w:before="20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rsid w:val="009B6F7A"/>
    <w:pPr>
      <w:keepNext/>
      <w:keepLines/>
      <w:spacing w:before="200"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rsid w:val="009B6F7A"/>
    <w:pPr>
      <w:keepNext/>
      <w:keepLines/>
      <w:spacing w:before="200" w:after="0"/>
      <w:outlineLvl w:val="8"/>
    </w:pPr>
    <w:rPr>
      <w:rFonts w:asciiTheme="majorHAnsi" w:eastAsiaTheme="majorEastAsia" w:hAnsiTheme="majorHAnsi" w:cstheme="majorBidi"/>
      <w:i/>
      <w:i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F7A"/>
    <w:rPr>
      <w:rFonts w:eastAsiaTheme="majorEastAsia" w:cstheme="majorBidi"/>
      <w:b/>
      <w:bCs/>
      <w:color w:val="000000" w:themeColor="text1"/>
      <w:sz w:val="44"/>
      <w:szCs w:val="28"/>
    </w:rPr>
  </w:style>
  <w:style w:type="character" w:customStyle="1" w:styleId="Heading2Char">
    <w:name w:val="Heading 2 Char"/>
    <w:basedOn w:val="DefaultParagraphFont"/>
    <w:link w:val="Heading2"/>
    <w:uiPriority w:val="9"/>
    <w:rsid w:val="004C34E6"/>
    <w:rPr>
      <w:rFonts w:eastAsiaTheme="majorEastAsia" w:cstheme="minorHAnsi"/>
      <w:b/>
      <w:bCs/>
      <w:color w:val="000000" w:themeColor="text1"/>
      <w:sz w:val="36"/>
      <w:szCs w:val="28"/>
      <w:lang w:val="en-US"/>
    </w:rPr>
  </w:style>
  <w:style w:type="paragraph" w:styleId="Title">
    <w:name w:val="Title"/>
    <w:basedOn w:val="Normal"/>
    <w:next w:val="Normal"/>
    <w:link w:val="TitleChar"/>
    <w:uiPriority w:val="10"/>
    <w:rsid w:val="009B6F7A"/>
    <w:pPr>
      <w:pBdr>
        <w:bottom w:val="single" w:sz="8" w:space="4" w:color="26BCD2" w:themeColor="accent1"/>
      </w:pBdr>
      <w:spacing w:after="300" w:line="240" w:lineRule="auto"/>
      <w:contextualSpacing/>
    </w:pPr>
    <w:rPr>
      <w:rFonts w:eastAsiaTheme="majorEastAsia" w:cstheme="majorBidi"/>
      <w:spacing w:val="5"/>
      <w:kern w:val="28"/>
      <w:sz w:val="56"/>
      <w:szCs w:val="52"/>
    </w:rPr>
  </w:style>
  <w:style w:type="character" w:customStyle="1" w:styleId="TitleChar">
    <w:name w:val="Title Char"/>
    <w:basedOn w:val="DefaultParagraphFont"/>
    <w:link w:val="Title"/>
    <w:uiPriority w:val="10"/>
    <w:rsid w:val="009B6F7A"/>
    <w:rPr>
      <w:rFonts w:eastAsiaTheme="majorEastAsia" w:cstheme="majorBidi"/>
      <w:color w:val="000000" w:themeColor="text1"/>
      <w:spacing w:val="5"/>
      <w:kern w:val="28"/>
      <w:sz w:val="56"/>
      <w:szCs w:val="52"/>
    </w:rPr>
  </w:style>
  <w:style w:type="paragraph" w:styleId="Subtitle">
    <w:name w:val="Subtitle"/>
    <w:basedOn w:val="Normal"/>
    <w:next w:val="Normal"/>
    <w:link w:val="SubtitleChar"/>
    <w:uiPriority w:val="11"/>
    <w:rsid w:val="009B6F7A"/>
    <w:rPr>
      <w:i/>
      <w:sz w:val="44"/>
    </w:rPr>
  </w:style>
  <w:style w:type="character" w:customStyle="1" w:styleId="SubtitleChar">
    <w:name w:val="Subtitle Char"/>
    <w:basedOn w:val="DefaultParagraphFont"/>
    <w:link w:val="Subtitle"/>
    <w:uiPriority w:val="11"/>
    <w:rsid w:val="009B6F7A"/>
    <w:rPr>
      <w:i/>
      <w:color w:val="000000" w:themeColor="text1"/>
      <w:sz w:val="44"/>
    </w:rPr>
  </w:style>
  <w:style w:type="character" w:customStyle="1" w:styleId="Heading3Char">
    <w:name w:val="Heading 3 Char"/>
    <w:basedOn w:val="DefaultParagraphFont"/>
    <w:link w:val="Heading3"/>
    <w:uiPriority w:val="9"/>
    <w:rsid w:val="009C659E"/>
    <w:rPr>
      <w:rFonts w:eastAsiaTheme="majorEastAsia" w:cstheme="minorHAnsi"/>
      <w:b/>
      <w:bCs/>
      <w:color w:val="000000" w:themeColor="text1"/>
      <w:sz w:val="32"/>
      <w:szCs w:val="24"/>
      <w:lang w:val="en-US"/>
    </w:rPr>
  </w:style>
  <w:style w:type="character" w:customStyle="1" w:styleId="Heading4Char">
    <w:name w:val="Heading 4 Char"/>
    <w:basedOn w:val="DefaultParagraphFont"/>
    <w:link w:val="Heading4"/>
    <w:uiPriority w:val="9"/>
    <w:rsid w:val="006E6C2E"/>
    <w:rPr>
      <w:b/>
      <w:bCs/>
      <w:i/>
      <w:iCs/>
      <w:color w:val="000000" w:themeColor="text1"/>
      <w:sz w:val="24"/>
      <w:szCs w:val="24"/>
      <w:lang w:val="en-US"/>
    </w:rPr>
  </w:style>
  <w:style w:type="paragraph" w:styleId="Header">
    <w:name w:val="header"/>
    <w:basedOn w:val="Normal"/>
    <w:link w:val="HeaderChar"/>
    <w:uiPriority w:val="99"/>
    <w:unhideWhenUsed/>
    <w:rsid w:val="000D14F6"/>
    <w:pPr>
      <w:tabs>
        <w:tab w:val="center" w:pos="4536"/>
        <w:tab w:val="right" w:pos="9072"/>
      </w:tabs>
      <w:spacing w:after="0" w:line="240" w:lineRule="auto"/>
    </w:pPr>
  </w:style>
  <w:style w:type="character" w:customStyle="1" w:styleId="HeaderChar">
    <w:name w:val="Header Char"/>
    <w:basedOn w:val="DefaultParagraphFont"/>
    <w:link w:val="Header"/>
    <w:uiPriority w:val="99"/>
    <w:rsid w:val="000D14F6"/>
  </w:style>
  <w:style w:type="paragraph" w:styleId="Footer">
    <w:name w:val="footer"/>
    <w:basedOn w:val="Normal"/>
    <w:link w:val="FooterChar"/>
    <w:uiPriority w:val="99"/>
    <w:unhideWhenUsed/>
    <w:rsid w:val="000D14F6"/>
    <w:pPr>
      <w:tabs>
        <w:tab w:val="center" w:pos="4536"/>
        <w:tab w:val="right" w:pos="9072"/>
      </w:tabs>
      <w:spacing w:after="0" w:line="240" w:lineRule="auto"/>
    </w:pPr>
  </w:style>
  <w:style w:type="character" w:customStyle="1" w:styleId="FooterChar">
    <w:name w:val="Footer Char"/>
    <w:basedOn w:val="DefaultParagraphFont"/>
    <w:link w:val="Footer"/>
    <w:uiPriority w:val="99"/>
    <w:rsid w:val="000D14F6"/>
  </w:style>
  <w:style w:type="table" w:styleId="TableGrid">
    <w:name w:val="Table Grid"/>
    <w:basedOn w:val="TableNormal"/>
    <w:uiPriority w:val="59"/>
    <w:rsid w:val="004F0E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9B6F7A"/>
    <w:pPr>
      <w:spacing w:after="0" w:line="240" w:lineRule="auto"/>
    </w:pPr>
    <w:rPr>
      <w:color w:val="000000" w:themeColor="text1"/>
    </w:rPr>
  </w:style>
  <w:style w:type="character" w:customStyle="1" w:styleId="Heading5Char">
    <w:name w:val="Heading 5 Char"/>
    <w:basedOn w:val="DefaultParagraphFont"/>
    <w:link w:val="Heading5"/>
    <w:uiPriority w:val="9"/>
    <w:semiHidden/>
    <w:rsid w:val="009B6F7A"/>
    <w:rPr>
      <w:rFonts w:asciiTheme="majorHAnsi" w:eastAsiaTheme="majorEastAsia" w:hAnsiTheme="majorHAnsi" w:cstheme="majorBidi"/>
      <w:color w:val="000000" w:themeColor="text1"/>
    </w:rPr>
  </w:style>
  <w:style w:type="character" w:customStyle="1" w:styleId="Heading6Char">
    <w:name w:val="Heading 6 Char"/>
    <w:basedOn w:val="DefaultParagraphFont"/>
    <w:link w:val="Heading6"/>
    <w:uiPriority w:val="9"/>
    <w:semiHidden/>
    <w:rsid w:val="009B6F7A"/>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9B6F7A"/>
    <w:rPr>
      <w:rFonts w:asciiTheme="majorHAnsi" w:eastAsiaTheme="majorEastAsia" w:hAnsiTheme="majorHAnsi" w:cstheme="majorBidi"/>
      <w:i/>
      <w:iCs/>
      <w:color w:val="000000" w:themeColor="text1"/>
    </w:rPr>
  </w:style>
  <w:style w:type="character" w:customStyle="1" w:styleId="Heading8Char">
    <w:name w:val="Heading 8 Char"/>
    <w:basedOn w:val="DefaultParagraphFont"/>
    <w:link w:val="Heading8"/>
    <w:uiPriority w:val="9"/>
    <w:semiHidden/>
    <w:rsid w:val="009B6F7A"/>
    <w:rPr>
      <w:rFonts w:asciiTheme="majorHAnsi" w:eastAsiaTheme="majorEastAsia" w:hAnsiTheme="majorHAnsi" w:cstheme="majorBidi"/>
      <w:color w:val="000000" w:themeColor="text1"/>
      <w:sz w:val="20"/>
      <w:szCs w:val="20"/>
    </w:rPr>
  </w:style>
  <w:style w:type="character" w:customStyle="1" w:styleId="Heading9Char">
    <w:name w:val="Heading 9 Char"/>
    <w:basedOn w:val="DefaultParagraphFont"/>
    <w:link w:val="Heading9"/>
    <w:uiPriority w:val="9"/>
    <w:semiHidden/>
    <w:rsid w:val="009B6F7A"/>
    <w:rPr>
      <w:rFonts w:asciiTheme="majorHAnsi" w:eastAsiaTheme="majorEastAsia" w:hAnsiTheme="majorHAnsi" w:cstheme="majorBidi"/>
      <w:i/>
      <w:iCs/>
      <w:color w:val="000000" w:themeColor="text1"/>
      <w:sz w:val="20"/>
      <w:szCs w:val="20"/>
    </w:rPr>
  </w:style>
  <w:style w:type="paragraph" w:styleId="Caption">
    <w:name w:val="caption"/>
    <w:basedOn w:val="Normal"/>
    <w:next w:val="Normal"/>
    <w:uiPriority w:val="35"/>
    <w:semiHidden/>
    <w:unhideWhenUsed/>
    <w:qFormat/>
    <w:rsid w:val="009B6F7A"/>
    <w:pPr>
      <w:spacing w:line="240" w:lineRule="auto"/>
    </w:pPr>
    <w:rPr>
      <w:b/>
      <w:bCs/>
      <w:sz w:val="18"/>
      <w:szCs w:val="18"/>
    </w:rPr>
  </w:style>
  <w:style w:type="paragraph" w:styleId="TOCHeading">
    <w:name w:val="TOC Heading"/>
    <w:basedOn w:val="Heading1"/>
    <w:next w:val="Normal"/>
    <w:uiPriority w:val="39"/>
    <w:unhideWhenUsed/>
    <w:qFormat/>
    <w:rsid w:val="009B6F7A"/>
    <w:pPr>
      <w:outlineLvl w:val="9"/>
    </w:pPr>
  </w:style>
  <w:style w:type="paragraph" w:styleId="BodyText">
    <w:name w:val="Body Text"/>
    <w:basedOn w:val="Normal"/>
    <w:link w:val="BodyTextChar"/>
    <w:uiPriority w:val="99"/>
    <w:semiHidden/>
    <w:unhideWhenUsed/>
    <w:rsid w:val="009B6F7A"/>
  </w:style>
  <w:style w:type="character" w:customStyle="1" w:styleId="BodyTextChar">
    <w:name w:val="Body Text Char"/>
    <w:basedOn w:val="DefaultParagraphFont"/>
    <w:link w:val="BodyText"/>
    <w:uiPriority w:val="99"/>
    <w:semiHidden/>
    <w:rsid w:val="009B6F7A"/>
    <w:rPr>
      <w:color w:val="000000" w:themeColor="text1"/>
    </w:rPr>
  </w:style>
  <w:style w:type="paragraph" w:styleId="ListParagraph">
    <w:name w:val="List Paragraph"/>
    <w:basedOn w:val="Normal"/>
    <w:link w:val="ListParagraphChar"/>
    <w:uiPriority w:val="34"/>
    <w:qFormat/>
    <w:rsid w:val="002B6F97"/>
    <w:pPr>
      <w:ind w:left="720"/>
      <w:contextualSpacing/>
    </w:pPr>
  </w:style>
  <w:style w:type="character" w:styleId="CommentReference">
    <w:name w:val="annotation reference"/>
    <w:basedOn w:val="DefaultParagraphFont"/>
    <w:uiPriority w:val="99"/>
    <w:semiHidden/>
    <w:unhideWhenUsed/>
    <w:rsid w:val="002B6F97"/>
    <w:rPr>
      <w:sz w:val="16"/>
      <w:szCs w:val="16"/>
    </w:rPr>
  </w:style>
  <w:style w:type="paragraph" w:styleId="CommentText">
    <w:name w:val="annotation text"/>
    <w:basedOn w:val="Normal"/>
    <w:link w:val="CommentTextChar"/>
    <w:uiPriority w:val="99"/>
    <w:unhideWhenUsed/>
    <w:rsid w:val="002B6F97"/>
    <w:pPr>
      <w:spacing w:line="240" w:lineRule="auto"/>
    </w:pPr>
    <w:rPr>
      <w:sz w:val="20"/>
      <w:szCs w:val="20"/>
    </w:rPr>
  </w:style>
  <w:style w:type="character" w:customStyle="1" w:styleId="CommentTextChar">
    <w:name w:val="Comment Text Char"/>
    <w:basedOn w:val="DefaultParagraphFont"/>
    <w:link w:val="CommentText"/>
    <w:uiPriority w:val="99"/>
    <w:rsid w:val="002B6F97"/>
    <w:rPr>
      <w:color w:val="000000" w:themeColor="text1"/>
      <w:sz w:val="20"/>
      <w:szCs w:val="20"/>
    </w:rPr>
  </w:style>
  <w:style w:type="character" w:customStyle="1" w:styleId="ListParagraphChar">
    <w:name w:val="List Paragraph Char"/>
    <w:basedOn w:val="DefaultParagraphFont"/>
    <w:link w:val="ListParagraph"/>
    <w:uiPriority w:val="34"/>
    <w:rsid w:val="002B6F97"/>
    <w:rPr>
      <w:color w:val="000000" w:themeColor="text1"/>
    </w:rPr>
  </w:style>
  <w:style w:type="paragraph" w:styleId="BalloonText">
    <w:name w:val="Balloon Text"/>
    <w:basedOn w:val="Normal"/>
    <w:link w:val="BalloonTextChar"/>
    <w:uiPriority w:val="99"/>
    <w:semiHidden/>
    <w:unhideWhenUsed/>
    <w:rsid w:val="002B6F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6F97"/>
    <w:rPr>
      <w:rFonts w:ascii="Segoe UI" w:hAnsi="Segoe UI" w:cs="Segoe UI"/>
      <w:color w:val="000000" w:themeColor="text1"/>
      <w:sz w:val="18"/>
      <w:szCs w:val="18"/>
    </w:rPr>
  </w:style>
  <w:style w:type="character" w:styleId="Hyperlink">
    <w:name w:val="Hyperlink"/>
    <w:basedOn w:val="DefaultParagraphFont"/>
    <w:uiPriority w:val="99"/>
    <w:unhideWhenUsed/>
    <w:rsid w:val="00AB324F"/>
    <w:rPr>
      <w:color w:val="0563C1"/>
      <w:u w:val="single"/>
    </w:rPr>
  </w:style>
  <w:style w:type="character" w:styleId="Strong">
    <w:name w:val="Strong"/>
    <w:basedOn w:val="DefaultParagraphFont"/>
    <w:uiPriority w:val="22"/>
    <w:qFormat/>
    <w:rsid w:val="00A823DE"/>
    <w:rPr>
      <w:b/>
      <w:bCs/>
    </w:rPr>
  </w:style>
  <w:style w:type="character" w:styleId="FollowedHyperlink">
    <w:name w:val="FollowedHyperlink"/>
    <w:basedOn w:val="DefaultParagraphFont"/>
    <w:uiPriority w:val="99"/>
    <w:semiHidden/>
    <w:unhideWhenUsed/>
    <w:rsid w:val="00A823DE"/>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D3351F"/>
    <w:rPr>
      <w:b/>
      <w:bCs/>
    </w:rPr>
  </w:style>
  <w:style w:type="character" w:customStyle="1" w:styleId="CommentSubjectChar">
    <w:name w:val="Comment Subject Char"/>
    <w:basedOn w:val="CommentTextChar"/>
    <w:link w:val="CommentSubject"/>
    <w:uiPriority w:val="99"/>
    <w:semiHidden/>
    <w:rsid w:val="00D3351F"/>
    <w:rPr>
      <w:b/>
      <w:bCs/>
      <w:color w:val="000000" w:themeColor="text1"/>
      <w:sz w:val="20"/>
      <w:szCs w:val="20"/>
    </w:rPr>
  </w:style>
  <w:style w:type="character" w:styleId="UnresolvedMention">
    <w:name w:val="Unresolved Mention"/>
    <w:basedOn w:val="DefaultParagraphFont"/>
    <w:uiPriority w:val="99"/>
    <w:semiHidden/>
    <w:unhideWhenUsed/>
    <w:rsid w:val="00CC09B8"/>
    <w:rPr>
      <w:color w:val="808080"/>
      <w:shd w:val="clear" w:color="auto" w:fill="E6E6E6"/>
    </w:rPr>
  </w:style>
  <w:style w:type="character" w:styleId="PageNumber">
    <w:name w:val="page number"/>
    <w:basedOn w:val="DefaultParagraphFont"/>
    <w:uiPriority w:val="99"/>
    <w:semiHidden/>
    <w:unhideWhenUsed/>
    <w:rsid w:val="00567E75"/>
  </w:style>
  <w:style w:type="paragraph" w:customStyle="1" w:styleId="xmsonormal">
    <w:name w:val="x_msonormal"/>
    <w:basedOn w:val="Normal"/>
    <w:rsid w:val="00CC6FAC"/>
    <w:pPr>
      <w:spacing w:after="0" w:line="240" w:lineRule="auto"/>
    </w:pPr>
    <w:rPr>
      <w:rFonts w:ascii="Calibri" w:eastAsia="Times New Roman" w:hAnsi="Calibri" w:cs="Calibri"/>
      <w:color w:val="auto"/>
      <w:sz w:val="20"/>
      <w:szCs w:val="20"/>
      <w:lang w:eastAsia="nb-NO"/>
    </w:rPr>
  </w:style>
  <w:style w:type="paragraph" w:customStyle="1" w:styleId="EndNoteBibliographyTitle">
    <w:name w:val="EndNote Bibliography Title"/>
    <w:basedOn w:val="Normal"/>
    <w:link w:val="EndNoteBibliographyTitleTegn"/>
    <w:rsid w:val="0005179A"/>
    <w:pPr>
      <w:spacing w:after="0"/>
      <w:jc w:val="center"/>
    </w:pPr>
    <w:rPr>
      <w:rFonts w:ascii="Calibri" w:hAnsi="Calibri" w:cs="Calibri"/>
      <w:noProof/>
    </w:rPr>
  </w:style>
  <w:style w:type="character" w:customStyle="1" w:styleId="EndNoteBibliographyTitleTegn">
    <w:name w:val="EndNote Bibliography Title Tegn"/>
    <w:basedOn w:val="DefaultParagraphFont"/>
    <w:link w:val="EndNoteBibliographyTitle"/>
    <w:rsid w:val="0005179A"/>
    <w:rPr>
      <w:rFonts w:ascii="Calibri" w:hAnsi="Calibri" w:cs="Calibri"/>
      <w:noProof/>
      <w:color w:val="000000" w:themeColor="text1"/>
      <w:lang w:val="en-US"/>
    </w:rPr>
  </w:style>
  <w:style w:type="paragraph" w:customStyle="1" w:styleId="EndNoteBibliography">
    <w:name w:val="EndNote Bibliography"/>
    <w:basedOn w:val="Normal"/>
    <w:link w:val="EndNoteBibliographyTegn"/>
    <w:rsid w:val="0005179A"/>
    <w:pPr>
      <w:spacing w:line="240" w:lineRule="auto"/>
    </w:pPr>
    <w:rPr>
      <w:rFonts w:ascii="Calibri" w:hAnsi="Calibri" w:cs="Calibri"/>
      <w:noProof/>
    </w:rPr>
  </w:style>
  <w:style w:type="character" w:customStyle="1" w:styleId="EndNoteBibliographyTegn">
    <w:name w:val="EndNote Bibliography Tegn"/>
    <w:basedOn w:val="DefaultParagraphFont"/>
    <w:link w:val="EndNoteBibliography"/>
    <w:rsid w:val="0005179A"/>
    <w:rPr>
      <w:rFonts w:ascii="Calibri" w:hAnsi="Calibri" w:cs="Calibri"/>
      <w:noProof/>
      <w:color w:val="000000" w:themeColor="text1"/>
      <w:lang w:val="en-US"/>
    </w:rPr>
  </w:style>
  <w:style w:type="paragraph" w:styleId="Revision">
    <w:name w:val="Revision"/>
    <w:hidden/>
    <w:uiPriority w:val="99"/>
    <w:semiHidden/>
    <w:rsid w:val="006300AC"/>
    <w:pPr>
      <w:spacing w:after="0" w:line="240" w:lineRule="auto"/>
    </w:pPr>
    <w:rPr>
      <w:color w:val="000000" w:themeColor="text1"/>
    </w:rPr>
  </w:style>
  <w:style w:type="paragraph" w:styleId="TOC1">
    <w:name w:val="toc 1"/>
    <w:basedOn w:val="Normal"/>
    <w:next w:val="Normal"/>
    <w:autoRedefine/>
    <w:uiPriority w:val="39"/>
    <w:unhideWhenUsed/>
    <w:rsid w:val="00DC366A"/>
    <w:pPr>
      <w:spacing w:after="100"/>
    </w:pPr>
  </w:style>
  <w:style w:type="paragraph" w:styleId="TOC2">
    <w:name w:val="toc 2"/>
    <w:basedOn w:val="Normal"/>
    <w:next w:val="Normal"/>
    <w:autoRedefine/>
    <w:uiPriority w:val="39"/>
    <w:unhideWhenUsed/>
    <w:rsid w:val="00DC366A"/>
    <w:pPr>
      <w:spacing w:after="100"/>
      <w:ind w:left="220"/>
    </w:pPr>
  </w:style>
  <w:style w:type="paragraph" w:styleId="TOC3">
    <w:name w:val="toc 3"/>
    <w:basedOn w:val="Normal"/>
    <w:next w:val="Normal"/>
    <w:autoRedefine/>
    <w:uiPriority w:val="39"/>
    <w:unhideWhenUsed/>
    <w:rsid w:val="00DC366A"/>
    <w:pPr>
      <w:spacing w:after="100"/>
      <w:ind w:left="440"/>
    </w:pPr>
  </w:style>
  <w:style w:type="paragraph" w:styleId="NormalWeb">
    <w:name w:val="Normal (Web)"/>
    <w:basedOn w:val="Normal"/>
    <w:uiPriority w:val="99"/>
    <w:semiHidden/>
    <w:unhideWhenUsed/>
    <w:rsid w:val="004144DE"/>
    <w:pPr>
      <w:tabs>
        <w:tab w:val="clear" w:pos="720"/>
      </w:tabs>
      <w:spacing w:before="100" w:beforeAutospacing="1" w:after="100" w:afterAutospacing="1" w:line="240" w:lineRule="auto"/>
      <w:jc w:val="left"/>
    </w:pPr>
    <w:rPr>
      <w:rFonts w:ascii="Times New Roman" w:eastAsia="Times New Roman" w:hAnsi="Times New Roman" w:cs="Times New Roman"/>
      <w:color w:val="auto"/>
      <w:sz w:val="24"/>
      <w:szCs w:val="24"/>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798829">
      <w:bodyDiv w:val="1"/>
      <w:marLeft w:val="0"/>
      <w:marRight w:val="0"/>
      <w:marTop w:val="0"/>
      <w:marBottom w:val="0"/>
      <w:divBdr>
        <w:top w:val="none" w:sz="0" w:space="0" w:color="auto"/>
        <w:left w:val="none" w:sz="0" w:space="0" w:color="auto"/>
        <w:bottom w:val="none" w:sz="0" w:space="0" w:color="auto"/>
        <w:right w:val="none" w:sz="0" w:space="0" w:color="auto"/>
      </w:divBdr>
    </w:div>
    <w:div w:id="51585362">
      <w:bodyDiv w:val="1"/>
      <w:marLeft w:val="0"/>
      <w:marRight w:val="0"/>
      <w:marTop w:val="0"/>
      <w:marBottom w:val="0"/>
      <w:divBdr>
        <w:top w:val="none" w:sz="0" w:space="0" w:color="auto"/>
        <w:left w:val="none" w:sz="0" w:space="0" w:color="auto"/>
        <w:bottom w:val="none" w:sz="0" w:space="0" w:color="auto"/>
        <w:right w:val="none" w:sz="0" w:space="0" w:color="auto"/>
      </w:divBdr>
    </w:div>
    <w:div w:id="51779481">
      <w:bodyDiv w:val="1"/>
      <w:marLeft w:val="0"/>
      <w:marRight w:val="0"/>
      <w:marTop w:val="0"/>
      <w:marBottom w:val="0"/>
      <w:divBdr>
        <w:top w:val="none" w:sz="0" w:space="0" w:color="auto"/>
        <w:left w:val="none" w:sz="0" w:space="0" w:color="auto"/>
        <w:bottom w:val="none" w:sz="0" w:space="0" w:color="auto"/>
        <w:right w:val="none" w:sz="0" w:space="0" w:color="auto"/>
      </w:divBdr>
    </w:div>
    <w:div w:id="56362261">
      <w:bodyDiv w:val="1"/>
      <w:marLeft w:val="0"/>
      <w:marRight w:val="0"/>
      <w:marTop w:val="0"/>
      <w:marBottom w:val="0"/>
      <w:divBdr>
        <w:top w:val="none" w:sz="0" w:space="0" w:color="auto"/>
        <w:left w:val="none" w:sz="0" w:space="0" w:color="auto"/>
        <w:bottom w:val="none" w:sz="0" w:space="0" w:color="auto"/>
        <w:right w:val="none" w:sz="0" w:space="0" w:color="auto"/>
      </w:divBdr>
    </w:div>
    <w:div w:id="57442293">
      <w:bodyDiv w:val="1"/>
      <w:marLeft w:val="0"/>
      <w:marRight w:val="0"/>
      <w:marTop w:val="0"/>
      <w:marBottom w:val="0"/>
      <w:divBdr>
        <w:top w:val="none" w:sz="0" w:space="0" w:color="auto"/>
        <w:left w:val="none" w:sz="0" w:space="0" w:color="auto"/>
        <w:bottom w:val="none" w:sz="0" w:space="0" w:color="auto"/>
        <w:right w:val="none" w:sz="0" w:space="0" w:color="auto"/>
      </w:divBdr>
    </w:div>
    <w:div w:id="76707963">
      <w:bodyDiv w:val="1"/>
      <w:marLeft w:val="0"/>
      <w:marRight w:val="0"/>
      <w:marTop w:val="0"/>
      <w:marBottom w:val="0"/>
      <w:divBdr>
        <w:top w:val="none" w:sz="0" w:space="0" w:color="auto"/>
        <w:left w:val="none" w:sz="0" w:space="0" w:color="auto"/>
        <w:bottom w:val="none" w:sz="0" w:space="0" w:color="auto"/>
        <w:right w:val="none" w:sz="0" w:space="0" w:color="auto"/>
      </w:divBdr>
    </w:div>
    <w:div w:id="97025874">
      <w:bodyDiv w:val="1"/>
      <w:marLeft w:val="0"/>
      <w:marRight w:val="0"/>
      <w:marTop w:val="0"/>
      <w:marBottom w:val="0"/>
      <w:divBdr>
        <w:top w:val="none" w:sz="0" w:space="0" w:color="auto"/>
        <w:left w:val="none" w:sz="0" w:space="0" w:color="auto"/>
        <w:bottom w:val="none" w:sz="0" w:space="0" w:color="auto"/>
        <w:right w:val="none" w:sz="0" w:space="0" w:color="auto"/>
      </w:divBdr>
    </w:div>
    <w:div w:id="99498776">
      <w:bodyDiv w:val="1"/>
      <w:marLeft w:val="0"/>
      <w:marRight w:val="0"/>
      <w:marTop w:val="0"/>
      <w:marBottom w:val="0"/>
      <w:divBdr>
        <w:top w:val="none" w:sz="0" w:space="0" w:color="auto"/>
        <w:left w:val="none" w:sz="0" w:space="0" w:color="auto"/>
        <w:bottom w:val="none" w:sz="0" w:space="0" w:color="auto"/>
        <w:right w:val="none" w:sz="0" w:space="0" w:color="auto"/>
      </w:divBdr>
    </w:div>
    <w:div w:id="106002154">
      <w:bodyDiv w:val="1"/>
      <w:marLeft w:val="0"/>
      <w:marRight w:val="0"/>
      <w:marTop w:val="0"/>
      <w:marBottom w:val="0"/>
      <w:divBdr>
        <w:top w:val="none" w:sz="0" w:space="0" w:color="auto"/>
        <w:left w:val="none" w:sz="0" w:space="0" w:color="auto"/>
        <w:bottom w:val="none" w:sz="0" w:space="0" w:color="auto"/>
        <w:right w:val="none" w:sz="0" w:space="0" w:color="auto"/>
      </w:divBdr>
    </w:div>
    <w:div w:id="113451559">
      <w:bodyDiv w:val="1"/>
      <w:marLeft w:val="0"/>
      <w:marRight w:val="0"/>
      <w:marTop w:val="0"/>
      <w:marBottom w:val="0"/>
      <w:divBdr>
        <w:top w:val="none" w:sz="0" w:space="0" w:color="auto"/>
        <w:left w:val="none" w:sz="0" w:space="0" w:color="auto"/>
        <w:bottom w:val="none" w:sz="0" w:space="0" w:color="auto"/>
        <w:right w:val="none" w:sz="0" w:space="0" w:color="auto"/>
      </w:divBdr>
    </w:div>
    <w:div w:id="114181418">
      <w:bodyDiv w:val="1"/>
      <w:marLeft w:val="0"/>
      <w:marRight w:val="0"/>
      <w:marTop w:val="0"/>
      <w:marBottom w:val="0"/>
      <w:divBdr>
        <w:top w:val="none" w:sz="0" w:space="0" w:color="auto"/>
        <w:left w:val="none" w:sz="0" w:space="0" w:color="auto"/>
        <w:bottom w:val="none" w:sz="0" w:space="0" w:color="auto"/>
        <w:right w:val="none" w:sz="0" w:space="0" w:color="auto"/>
      </w:divBdr>
    </w:div>
    <w:div w:id="120074446">
      <w:bodyDiv w:val="1"/>
      <w:marLeft w:val="0"/>
      <w:marRight w:val="0"/>
      <w:marTop w:val="0"/>
      <w:marBottom w:val="0"/>
      <w:divBdr>
        <w:top w:val="none" w:sz="0" w:space="0" w:color="auto"/>
        <w:left w:val="none" w:sz="0" w:space="0" w:color="auto"/>
        <w:bottom w:val="none" w:sz="0" w:space="0" w:color="auto"/>
        <w:right w:val="none" w:sz="0" w:space="0" w:color="auto"/>
      </w:divBdr>
    </w:div>
    <w:div w:id="130950556">
      <w:bodyDiv w:val="1"/>
      <w:marLeft w:val="0"/>
      <w:marRight w:val="0"/>
      <w:marTop w:val="0"/>
      <w:marBottom w:val="0"/>
      <w:divBdr>
        <w:top w:val="none" w:sz="0" w:space="0" w:color="auto"/>
        <w:left w:val="none" w:sz="0" w:space="0" w:color="auto"/>
        <w:bottom w:val="none" w:sz="0" w:space="0" w:color="auto"/>
        <w:right w:val="none" w:sz="0" w:space="0" w:color="auto"/>
      </w:divBdr>
    </w:div>
    <w:div w:id="142477720">
      <w:bodyDiv w:val="1"/>
      <w:marLeft w:val="0"/>
      <w:marRight w:val="0"/>
      <w:marTop w:val="0"/>
      <w:marBottom w:val="0"/>
      <w:divBdr>
        <w:top w:val="none" w:sz="0" w:space="0" w:color="auto"/>
        <w:left w:val="none" w:sz="0" w:space="0" w:color="auto"/>
        <w:bottom w:val="none" w:sz="0" w:space="0" w:color="auto"/>
        <w:right w:val="none" w:sz="0" w:space="0" w:color="auto"/>
      </w:divBdr>
    </w:div>
    <w:div w:id="153038426">
      <w:bodyDiv w:val="1"/>
      <w:marLeft w:val="0"/>
      <w:marRight w:val="0"/>
      <w:marTop w:val="0"/>
      <w:marBottom w:val="0"/>
      <w:divBdr>
        <w:top w:val="none" w:sz="0" w:space="0" w:color="auto"/>
        <w:left w:val="none" w:sz="0" w:space="0" w:color="auto"/>
        <w:bottom w:val="none" w:sz="0" w:space="0" w:color="auto"/>
        <w:right w:val="none" w:sz="0" w:space="0" w:color="auto"/>
      </w:divBdr>
    </w:div>
    <w:div w:id="155074028">
      <w:bodyDiv w:val="1"/>
      <w:marLeft w:val="0"/>
      <w:marRight w:val="0"/>
      <w:marTop w:val="0"/>
      <w:marBottom w:val="0"/>
      <w:divBdr>
        <w:top w:val="none" w:sz="0" w:space="0" w:color="auto"/>
        <w:left w:val="none" w:sz="0" w:space="0" w:color="auto"/>
        <w:bottom w:val="none" w:sz="0" w:space="0" w:color="auto"/>
        <w:right w:val="none" w:sz="0" w:space="0" w:color="auto"/>
      </w:divBdr>
    </w:div>
    <w:div w:id="184251446">
      <w:bodyDiv w:val="1"/>
      <w:marLeft w:val="0"/>
      <w:marRight w:val="0"/>
      <w:marTop w:val="0"/>
      <w:marBottom w:val="0"/>
      <w:divBdr>
        <w:top w:val="none" w:sz="0" w:space="0" w:color="auto"/>
        <w:left w:val="none" w:sz="0" w:space="0" w:color="auto"/>
        <w:bottom w:val="none" w:sz="0" w:space="0" w:color="auto"/>
        <w:right w:val="none" w:sz="0" w:space="0" w:color="auto"/>
      </w:divBdr>
    </w:div>
    <w:div w:id="214003609">
      <w:bodyDiv w:val="1"/>
      <w:marLeft w:val="0"/>
      <w:marRight w:val="0"/>
      <w:marTop w:val="0"/>
      <w:marBottom w:val="0"/>
      <w:divBdr>
        <w:top w:val="none" w:sz="0" w:space="0" w:color="auto"/>
        <w:left w:val="none" w:sz="0" w:space="0" w:color="auto"/>
        <w:bottom w:val="none" w:sz="0" w:space="0" w:color="auto"/>
        <w:right w:val="none" w:sz="0" w:space="0" w:color="auto"/>
      </w:divBdr>
    </w:div>
    <w:div w:id="254897252">
      <w:bodyDiv w:val="1"/>
      <w:marLeft w:val="0"/>
      <w:marRight w:val="0"/>
      <w:marTop w:val="0"/>
      <w:marBottom w:val="0"/>
      <w:divBdr>
        <w:top w:val="none" w:sz="0" w:space="0" w:color="auto"/>
        <w:left w:val="none" w:sz="0" w:space="0" w:color="auto"/>
        <w:bottom w:val="none" w:sz="0" w:space="0" w:color="auto"/>
        <w:right w:val="none" w:sz="0" w:space="0" w:color="auto"/>
      </w:divBdr>
    </w:div>
    <w:div w:id="256599184">
      <w:bodyDiv w:val="1"/>
      <w:marLeft w:val="0"/>
      <w:marRight w:val="0"/>
      <w:marTop w:val="0"/>
      <w:marBottom w:val="0"/>
      <w:divBdr>
        <w:top w:val="none" w:sz="0" w:space="0" w:color="auto"/>
        <w:left w:val="none" w:sz="0" w:space="0" w:color="auto"/>
        <w:bottom w:val="none" w:sz="0" w:space="0" w:color="auto"/>
        <w:right w:val="none" w:sz="0" w:space="0" w:color="auto"/>
      </w:divBdr>
    </w:div>
    <w:div w:id="260992392">
      <w:bodyDiv w:val="1"/>
      <w:marLeft w:val="0"/>
      <w:marRight w:val="0"/>
      <w:marTop w:val="0"/>
      <w:marBottom w:val="0"/>
      <w:divBdr>
        <w:top w:val="none" w:sz="0" w:space="0" w:color="auto"/>
        <w:left w:val="none" w:sz="0" w:space="0" w:color="auto"/>
        <w:bottom w:val="none" w:sz="0" w:space="0" w:color="auto"/>
        <w:right w:val="none" w:sz="0" w:space="0" w:color="auto"/>
      </w:divBdr>
    </w:div>
    <w:div w:id="283123342">
      <w:bodyDiv w:val="1"/>
      <w:marLeft w:val="0"/>
      <w:marRight w:val="0"/>
      <w:marTop w:val="0"/>
      <w:marBottom w:val="0"/>
      <w:divBdr>
        <w:top w:val="none" w:sz="0" w:space="0" w:color="auto"/>
        <w:left w:val="none" w:sz="0" w:space="0" w:color="auto"/>
        <w:bottom w:val="none" w:sz="0" w:space="0" w:color="auto"/>
        <w:right w:val="none" w:sz="0" w:space="0" w:color="auto"/>
      </w:divBdr>
    </w:div>
    <w:div w:id="285091136">
      <w:bodyDiv w:val="1"/>
      <w:marLeft w:val="0"/>
      <w:marRight w:val="0"/>
      <w:marTop w:val="0"/>
      <w:marBottom w:val="0"/>
      <w:divBdr>
        <w:top w:val="none" w:sz="0" w:space="0" w:color="auto"/>
        <w:left w:val="none" w:sz="0" w:space="0" w:color="auto"/>
        <w:bottom w:val="none" w:sz="0" w:space="0" w:color="auto"/>
        <w:right w:val="none" w:sz="0" w:space="0" w:color="auto"/>
      </w:divBdr>
    </w:div>
    <w:div w:id="299775543">
      <w:bodyDiv w:val="1"/>
      <w:marLeft w:val="0"/>
      <w:marRight w:val="0"/>
      <w:marTop w:val="0"/>
      <w:marBottom w:val="0"/>
      <w:divBdr>
        <w:top w:val="none" w:sz="0" w:space="0" w:color="auto"/>
        <w:left w:val="none" w:sz="0" w:space="0" w:color="auto"/>
        <w:bottom w:val="none" w:sz="0" w:space="0" w:color="auto"/>
        <w:right w:val="none" w:sz="0" w:space="0" w:color="auto"/>
      </w:divBdr>
    </w:div>
    <w:div w:id="320282382">
      <w:bodyDiv w:val="1"/>
      <w:marLeft w:val="0"/>
      <w:marRight w:val="0"/>
      <w:marTop w:val="0"/>
      <w:marBottom w:val="0"/>
      <w:divBdr>
        <w:top w:val="none" w:sz="0" w:space="0" w:color="auto"/>
        <w:left w:val="none" w:sz="0" w:space="0" w:color="auto"/>
        <w:bottom w:val="none" w:sz="0" w:space="0" w:color="auto"/>
        <w:right w:val="none" w:sz="0" w:space="0" w:color="auto"/>
      </w:divBdr>
    </w:div>
    <w:div w:id="325476175">
      <w:bodyDiv w:val="1"/>
      <w:marLeft w:val="0"/>
      <w:marRight w:val="0"/>
      <w:marTop w:val="0"/>
      <w:marBottom w:val="0"/>
      <w:divBdr>
        <w:top w:val="none" w:sz="0" w:space="0" w:color="auto"/>
        <w:left w:val="none" w:sz="0" w:space="0" w:color="auto"/>
        <w:bottom w:val="none" w:sz="0" w:space="0" w:color="auto"/>
        <w:right w:val="none" w:sz="0" w:space="0" w:color="auto"/>
      </w:divBdr>
    </w:div>
    <w:div w:id="329647189">
      <w:bodyDiv w:val="1"/>
      <w:marLeft w:val="0"/>
      <w:marRight w:val="0"/>
      <w:marTop w:val="0"/>
      <w:marBottom w:val="0"/>
      <w:divBdr>
        <w:top w:val="none" w:sz="0" w:space="0" w:color="auto"/>
        <w:left w:val="none" w:sz="0" w:space="0" w:color="auto"/>
        <w:bottom w:val="none" w:sz="0" w:space="0" w:color="auto"/>
        <w:right w:val="none" w:sz="0" w:space="0" w:color="auto"/>
      </w:divBdr>
    </w:div>
    <w:div w:id="339814091">
      <w:bodyDiv w:val="1"/>
      <w:marLeft w:val="0"/>
      <w:marRight w:val="0"/>
      <w:marTop w:val="0"/>
      <w:marBottom w:val="0"/>
      <w:divBdr>
        <w:top w:val="none" w:sz="0" w:space="0" w:color="auto"/>
        <w:left w:val="none" w:sz="0" w:space="0" w:color="auto"/>
        <w:bottom w:val="none" w:sz="0" w:space="0" w:color="auto"/>
        <w:right w:val="none" w:sz="0" w:space="0" w:color="auto"/>
      </w:divBdr>
    </w:div>
    <w:div w:id="346521013">
      <w:bodyDiv w:val="1"/>
      <w:marLeft w:val="0"/>
      <w:marRight w:val="0"/>
      <w:marTop w:val="0"/>
      <w:marBottom w:val="0"/>
      <w:divBdr>
        <w:top w:val="none" w:sz="0" w:space="0" w:color="auto"/>
        <w:left w:val="none" w:sz="0" w:space="0" w:color="auto"/>
        <w:bottom w:val="none" w:sz="0" w:space="0" w:color="auto"/>
        <w:right w:val="none" w:sz="0" w:space="0" w:color="auto"/>
      </w:divBdr>
    </w:div>
    <w:div w:id="348071313">
      <w:bodyDiv w:val="1"/>
      <w:marLeft w:val="0"/>
      <w:marRight w:val="0"/>
      <w:marTop w:val="0"/>
      <w:marBottom w:val="0"/>
      <w:divBdr>
        <w:top w:val="none" w:sz="0" w:space="0" w:color="auto"/>
        <w:left w:val="none" w:sz="0" w:space="0" w:color="auto"/>
        <w:bottom w:val="none" w:sz="0" w:space="0" w:color="auto"/>
        <w:right w:val="none" w:sz="0" w:space="0" w:color="auto"/>
      </w:divBdr>
    </w:div>
    <w:div w:id="348289082">
      <w:bodyDiv w:val="1"/>
      <w:marLeft w:val="0"/>
      <w:marRight w:val="0"/>
      <w:marTop w:val="0"/>
      <w:marBottom w:val="0"/>
      <w:divBdr>
        <w:top w:val="none" w:sz="0" w:space="0" w:color="auto"/>
        <w:left w:val="none" w:sz="0" w:space="0" w:color="auto"/>
        <w:bottom w:val="none" w:sz="0" w:space="0" w:color="auto"/>
        <w:right w:val="none" w:sz="0" w:space="0" w:color="auto"/>
      </w:divBdr>
    </w:div>
    <w:div w:id="368722243">
      <w:bodyDiv w:val="1"/>
      <w:marLeft w:val="0"/>
      <w:marRight w:val="0"/>
      <w:marTop w:val="0"/>
      <w:marBottom w:val="0"/>
      <w:divBdr>
        <w:top w:val="none" w:sz="0" w:space="0" w:color="auto"/>
        <w:left w:val="none" w:sz="0" w:space="0" w:color="auto"/>
        <w:bottom w:val="none" w:sz="0" w:space="0" w:color="auto"/>
        <w:right w:val="none" w:sz="0" w:space="0" w:color="auto"/>
      </w:divBdr>
    </w:div>
    <w:div w:id="371225473">
      <w:bodyDiv w:val="1"/>
      <w:marLeft w:val="0"/>
      <w:marRight w:val="0"/>
      <w:marTop w:val="0"/>
      <w:marBottom w:val="0"/>
      <w:divBdr>
        <w:top w:val="none" w:sz="0" w:space="0" w:color="auto"/>
        <w:left w:val="none" w:sz="0" w:space="0" w:color="auto"/>
        <w:bottom w:val="none" w:sz="0" w:space="0" w:color="auto"/>
        <w:right w:val="none" w:sz="0" w:space="0" w:color="auto"/>
      </w:divBdr>
    </w:div>
    <w:div w:id="382413081">
      <w:bodyDiv w:val="1"/>
      <w:marLeft w:val="0"/>
      <w:marRight w:val="0"/>
      <w:marTop w:val="0"/>
      <w:marBottom w:val="0"/>
      <w:divBdr>
        <w:top w:val="none" w:sz="0" w:space="0" w:color="auto"/>
        <w:left w:val="none" w:sz="0" w:space="0" w:color="auto"/>
        <w:bottom w:val="none" w:sz="0" w:space="0" w:color="auto"/>
        <w:right w:val="none" w:sz="0" w:space="0" w:color="auto"/>
      </w:divBdr>
    </w:div>
    <w:div w:id="397823440">
      <w:bodyDiv w:val="1"/>
      <w:marLeft w:val="0"/>
      <w:marRight w:val="0"/>
      <w:marTop w:val="0"/>
      <w:marBottom w:val="0"/>
      <w:divBdr>
        <w:top w:val="none" w:sz="0" w:space="0" w:color="auto"/>
        <w:left w:val="none" w:sz="0" w:space="0" w:color="auto"/>
        <w:bottom w:val="none" w:sz="0" w:space="0" w:color="auto"/>
        <w:right w:val="none" w:sz="0" w:space="0" w:color="auto"/>
      </w:divBdr>
    </w:div>
    <w:div w:id="401216539">
      <w:bodyDiv w:val="1"/>
      <w:marLeft w:val="0"/>
      <w:marRight w:val="0"/>
      <w:marTop w:val="0"/>
      <w:marBottom w:val="0"/>
      <w:divBdr>
        <w:top w:val="none" w:sz="0" w:space="0" w:color="auto"/>
        <w:left w:val="none" w:sz="0" w:space="0" w:color="auto"/>
        <w:bottom w:val="none" w:sz="0" w:space="0" w:color="auto"/>
        <w:right w:val="none" w:sz="0" w:space="0" w:color="auto"/>
      </w:divBdr>
    </w:div>
    <w:div w:id="419522433">
      <w:bodyDiv w:val="1"/>
      <w:marLeft w:val="0"/>
      <w:marRight w:val="0"/>
      <w:marTop w:val="0"/>
      <w:marBottom w:val="0"/>
      <w:divBdr>
        <w:top w:val="none" w:sz="0" w:space="0" w:color="auto"/>
        <w:left w:val="none" w:sz="0" w:space="0" w:color="auto"/>
        <w:bottom w:val="none" w:sz="0" w:space="0" w:color="auto"/>
        <w:right w:val="none" w:sz="0" w:space="0" w:color="auto"/>
      </w:divBdr>
    </w:div>
    <w:div w:id="428741461">
      <w:bodyDiv w:val="1"/>
      <w:marLeft w:val="0"/>
      <w:marRight w:val="0"/>
      <w:marTop w:val="0"/>
      <w:marBottom w:val="0"/>
      <w:divBdr>
        <w:top w:val="none" w:sz="0" w:space="0" w:color="auto"/>
        <w:left w:val="none" w:sz="0" w:space="0" w:color="auto"/>
        <w:bottom w:val="none" w:sz="0" w:space="0" w:color="auto"/>
        <w:right w:val="none" w:sz="0" w:space="0" w:color="auto"/>
      </w:divBdr>
    </w:div>
    <w:div w:id="435059937">
      <w:bodyDiv w:val="1"/>
      <w:marLeft w:val="0"/>
      <w:marRight w:val="0"/>
      <w:marTop w:val="0"/>
      <w:marBottom w:val="0"/>
      <w:divBdr>
        <w:top w:val="none" w:sz="0" w:space="0" w:color="auto"/>
        <w:left w:val="none" w:sz="0" w:space="0" w:color="auto"/>
        <w:bottom w:val="none" w:sz="0" w:space="0" w:color="auto"/>
        <w:right w:val="none" w:sz="0" w:space="0" w:color="auto"/>
      </w:divBdr>
    </w:div>
    <w:div w:id="448621777">
      <w:bodyDiv w:val="1"/>
      <w:marLeft w:val="0"/>
      <w:marRight w:val="0"/>
      <w:marTop w:val="0"/>
      <w:marBottom w:val="0"/>
      <w:divBdr>
        <w:top w:val="none" w:sz="0" w:space="0" w:color="auto"/>
        <w:left w:val="none" w:sz="0" w:space="0" w:color="auto"/>
        <w:bottom w:val="none" w:sz="0" w:space="0" w:color="auto"/>
        <w:right w:val="none" w:sz="0" w:space="0" w:color="auto"/>
      </w:divBdr>
    </w:div>
    <w:div w:id="448625714">
      <w:bodyDiv w:val="1"/>
      <w:marLeft w:val="0"/>
      <w:marRight w:val="0"/>
      <w:marTop w:val="0"/>
      <w:marBottom w:val="0"/>
      <w:divBdr>
        <w:top w:val="none" w:sz="0" w:space="0" w:color="auto"/>
        <w:left w:val="none" w:sz="0" w:space="0" w:color="auto"/>
        <w:bottom w:val="none" w:sz="0" w:space="0" w:color="auto"/>
        <w:right w:val="none" w:sz="0" w:space="0" w:color="auto"/>
      </w:divBdr>
    </w:div>
    <w:div w:id="462692475">
      <w:bodyDiv w:val="1"/>
      <w:marLeft w:val="0"/>
      <w:marRight w:val="0"/>
      <w:marTop w:val="0"/>
      <w:marBottom w:val="0"/>
      <w:divBdr>
        <w:top w:val="none" w:sz="0" w:space="0" w:color="auto"/>
        <w:left w:val="none" w:sz="0" w:space="0" w:color="auto"/>
        <w:bottom w:val="none" w:sz="0" w:space="0" w:color="auto"/>
        <w:right w:val="none" w:sz="0" w:space="0" w:color="auto"/>
      </w:divBdr>
    </w:div>
    <w:div w:id="471337669">
      <w:bodyDiv w:val="1"/>
      <w:marLeft w:val="0"/>
      <w:marRight w:val="0"/>
      <w:marTop w:val="0"/>
      <w:marBottom w:val="0"/>
      <w:divBdr>
        <w:top w:val="none" w:sz="0" w:space="0" w:color="auto"/>
        <w:left w:val="none" w:sz="0" w:space="0" w:color="auto"/>
        <w:bottom w:val="none" w:sz="0" w:space="0" w:color="auto"/>
        <w:right w:val="none" w:sz="0" w:space="0" w:color="auto"/>
      </w:divBdr>
    </w:div>
    <w:div w:id="474220292">
      <w:bodyDiv w:val="1"/>
      <w:marLeft w:val="0"/>
      <w:marRight w:val="0"/>
      <w:marTop w:val="0"/>
      <w:marBottom w:val="0"/>
      <w:divBdr>
        <w:top w:val="none" w:sz="0" w:space="0" w:color="auto"/>
        <w:left w:val="none" w:sz="0" w:space="0" w:color="auto"/>
        <w:bottom w:val="none" w:sz="0" w:space="0" w:color="auto"/>
        <w:right w:val="none" w:sz="0" w:space="0" w:color="auto"/>
      </w:divBdr>
    </w:div>
    <w:div w:id="474293977">
      <w:bodyDiv w:val="1"/>
      <w:marLeft w:val="0"/>
      <w:marRight w:val="0"/>
      <w:marTop w:val="0"/>
      <w:marBottom w:val="0"/>
      <w:divBdr>
        <w:top w:val="none" w:sz="0" w:space="0" w:color="auto"/>
        <w:left w:val="none" w:sz="0" w:space="0" w:color="auto"/>
        <w:bottom w:val="none" w:sz="0" w:space="0" w:color="auto"/>
        <w:right w:val="none" w:sz="0" w:space="0" w:color="auto"/>
      </w:divBdr>
    </w:div>
    <w:div w:id="476410629">
      <w:bodyDiv w:val="1"/>
      <w:marLeft w:val="0"/>
      <w:marRight w:val="0"/>
      <w:marTop w:val="0"/>
      <w:marBottom w:val="0"/>
      <w:divBdr>
        <w:top w:val="none" w:sz="0" w:space="0" w:color="auto"/>
        <w:left w:val="none" w:sz="0" w:space="0" w:color="auto"/>
        <w:bottom w:val="none" w:sz="0" w:space="0" w:color="auto"/>
        <w:right w:val="none" w:sz="0" w:space="0" w:color="auto"/>
      </w:divBdr>
    </w:div>
    <w:div w:id="491681333">
      <w:bodyDiv w:val="1"/>
      <w:marLeft w:val="0"/>
      <w:marRight w:val="0"/>
      <w:marTop w:val="0"/>
      <w:marBottom w:val="0"/>
      <w:divBdr>
        <w:top w:val="none" w:sz="0" w:space="0" w:color="auto"/>
        <w:left w:val="none" w:sz="0" w:space="0" w:color="auto"/>
        <w:bottom w:val="none" w:sz="0" w:space="0" w:color="auto"/>
        <w:right w:val="none" w:sz="0" w:space="0" w:color="auto"/>
      </w:divBdr>
    </w:div>
    <w:div w:id="516695417">
      <w:bodyDiv w:val="1"/>
      <w:marLeft w:val="0"/>
      <w:marRight w:val="0"/>
      <w:marTop w:val="0"/>
      <w:marBottom w:val="0"/>
      <w:divBdr>
        <w:top w:val="none" w:sz="0" w:space="0" w:color="auto"/>
        <w:left w:val="none" w:sz="0" w:space="0" w:color="auto"/>
        <w:bottom w:val="none" w:sz="0" w:space="0" w:color="auto"/>
        <w:right w:val="none" w:sz="0" w:space="0" w:color="auto"/>
      </w:divBdr>
    </w:div>
    <w:div w:id="521944810">
      <w:bodyDiv w:val="1"/>
      <w:marLeft w:val="0"/>
      <w:marRight w:val="0"/>
      <w:marTop w:val="0"/>
      <w:marBottom w:val="0"/>
      <w:divBdr>
        <w:top w:val="none" w:sz="0" w:space="0" w:color="auto"/>
        <w:left w:val="none" w:sz="0" w:space="0" w:color="auto"/>
        <w:bottom w:val="none" w:sz="0" w:space="0" w:color="auto"/>
        <w:right w:val="none" w:sz="0" w:space="0" w:color="auto"/>
      </w:divBdr>
    </w:div>
    <w:div w:id="524440173">
      <w:bodyDiv w:val="1"/>
      <w:marLeft w:val="0"/>
      <w:marRight w:val="0"/>
      <w:marTop w:val="0"/>
      <w:marBottom w:val="0"/>
      <w:divBdr>
        <w:top w:val="none" w:sz="0" w:space="0" w:color="auto"/>
        <w:left w:val="none" w:sz="0" w:space="0" w:color="auto"/>
        <w:bottom w:val="none" w:sz="0" w:space="0" w:color="auto"/>
        <w:right w:val="none" w:sz="0" w:space="0" w:color="auto"/>
      </w:divBdr>
    </w:div>
    <w:div w:id="561479541">
      <w:bodyDiv w:val="1"/>
      <w:marLeft w:val="0"/>
      <w:marRight w:val="0"/>
      <w:marTop w:val="0"/>
      <w:marBottom w:val="0"/>
      <w:divBdr>
        <w:top w:val="none" w:sz="0" w:space="0" w:color="auto"/>
        <w:left w:val="none" w:sz="0" w:space="0" w:color="auto"/>
        <w:bottom w:val="none" w:sz="0" w:space="0" w:color="auto"/>
        <w:right w:val="none" w:sz="0" w:space="0" w:color="auto"/>
      </w:divBdr>
    </w:div>
    <w:div w:id="565997909">
      <w:bodyDiv w:val="1"/>
      <w:marLeft w:val="0"/>
      <w:marRight w:val="0"/>
      <w:marTop w:val="0"/>
      <w:marBottom w:val="0"/>
      <w:divBdr>
        <w:top w:val="none" w:sz="0" w:space="0" w:color="auto"/>
        <w:left w:val="none" w:sz="0" w:space="0" w:color="auto"/>
        <w:bottom w:val="none" w:sz="0" w:space="0" w:color="auto"/>
        <w:right w:val="none" w:sz="0" w:space="0" w:color="auto"/>
      </w:divBdr>
    </w:div>
    <w:div w:id="573397801">
      <w:bodyDiv w:val="1"/>
      <w:marLeft w:val="0"/>
      <w:marRight w:val="0"/>
      <w:marTop w:val="0"/>
      <w:marBottom w:val="0"/>
      <w:divBdr>
        <w:top w:val="none" w:sz="0" w:space="0" w:color="auto"/>
        <w:left w:val="none" w:sz="0" w:space="0" w:color="auto"/>
        <w:bottom w:val="none" w:sz="0" w:space="0" w:color="auto"/>
        <w:right w:val="none" w:sz="0" w:space="0" w:color="auto"/>
      </w:divBdr>
    </w:div>
    <w:div w:id="596596887">
      <w:bodyDiv w:val="1"/>
      <w:marLeft w:val="0"/>
      <w:marRight w:val="0"/>
      <w:marTop w:val="0"/>
      <w:marBottom w:val="0"/>
      <w:divBdr>
        <w:top w:val="none" w:sz="0" w:space="0" w:color="auto"/>
        <w:left w:val="none" w:sz="0" w:space="0" w:color="auto"/>
        <w:bottom w:val="none" w:sz="0" w:space="0" w:color="auto"/>
        <w:right w:val="none" w:sz="0" w:space="0" w:color="auto"/>
      </w:divBdr>
    </w:div>
    <w:div w:id="606159896">
      <w:bodyDiv w:val="1"/>
      <w:marLeft w:val="0"/>
      <w:marRight w:val="0"/>
      <w:marTop w:val="0"/>
      <w:marBottom w:val="0"/>
      <w:divBdr>
        <w:top w:val="none" w:sz="0" w:space="0" w:color="auto"/>
        <w:left w:val="none" w:sz="0" w:space="0" w:color="auto"/>
        <w:bottom w:val="none" w:sz="0" w:space="0" w:color="auto"/>
        <w:right w:val="none" w:sz="0" w:space="0" w:color="auto"/>
      </w:divBdr>
    </w:div>
    <w:div w:id="622729618">
      <w:bodyDiv w:val="1"/>
      <w:marLeft w:val="0"/>
      <w:marRight w:val="0"/>
      <w:marTop w:val="0"/>
      <w:marBottom w:val="0"/>
      <w:divBdr>
        <w:top w:val="none" w:sz="0" w:space="0" w:color="auto"/>
        <w:left w:val="none" w:sz="0" w:space="0" w:color="auto"/>
        <w:bottom w:val="none" w:sz="0" w:space="0" w:color="auto"/>
        <w:right w:val="none" w:sz="0" w:space="0" w:color="auto"/>
      </w:divBdr>
    </w:div>
    <w:div w:id="641814757">
      <w:bodyDiv w:val="1"/>
      <w:marLeft w:val="0"/>
      <w:marRight w:val="0"/>
      <w:marTop w:val="0"/>
      <w:marBottom w:val="0"/>
      <w:divBdr>
        <w:top w:val="none" w:sz="0" w:space="0" w:color="auto"/>
        <w:left w:val="none" w:sz="0" w:space="0" w:color="auto"/>
        <w:bottom w:val="none" w:sz="0" w:space="0" w:color="auto"/>
        <w:right w:val="none" w:sz="0" w:space="0" w:color="auto"/>
      </w:divBdr>
    </w:div>
    <w:div w:id="642855135">
      <w:bodyDiv w:val="1"/>
      <w:marLeft w:val="0"/>
      <w:marRight w:val="0"/>
      <w:marTop w:val="0"/>
      <w:marBottom w:val="0"/>
      <w:divBdr>
        <w:top w:val="none" w:sz="0" w:space="0" w:color="auto"/>
        <w:left w:val="none" w:sz="0" w:space="0" w:color="auto"/>
        <w:bottom w:val="none" w:sz="0" w:space="0" w:color="auto"/>
        <w:right w:val="none" w:sz="0" w:space="0" w:color="auto"/>
      </w:divBdr>
    </w:div>
    <w:div w:id="702095405">
      <w:bodyDiv w:val="1"/>
      <w:marLeft w:val="0"/>
      <w:marRight w:val="0"/>
      <w:marTop w:val="0"/>
      <w:marBottom w:val="0"/>
      <w:divBdr>
        <w:top w:val="none" w:sz="0" w:space="0" w:color="auto"/>
        <w:left w:val="none" w:sz="0" w:space="0" w:color="auto"/>
        <w:bottom w:val="none" w:sz="0" w:space="0" w:color="auto"/>
        <w:right w:val="none" w:sz="0" w:space="0" w:color="auto"/>
      </w:divBdr>
    </w:div>
    <w:div w:id="726493702">
      <w:bodyDiv w:val="1"/>
      <w:marLeft w:val="0"/>
      <w:marRight w:val="0"/>
      <w:marTop w:val="0"/>
      <w:marBottom w:val="0"/>
      <w:divBdr>
        <w:top w:val="none" w:sz="0" w:space="0" w:color="auto"/>
        <w:left w:val="none" w:sz="0" w:space="0" w:color="auto"/>
        <w:bottom w:val="none" w:sz="0" w:space="0" w:color="auto"/>
        <w:right w:val="none" w:sz="0" w:space="0" w:color="auto"/>
      </w:divBdr>
    </w:div>
    <w:div w:id="732048820">
      <w:bodyDiv w:val="1"/>
      <w:marLeft w:val="0"/>
      <w:marRight w:val="0"/>
      <w:marTop w:val="0"/>
      <w:marBottom w:val="0"/>
      <w:divBdr>
        <w:top w:val="none" w:sz="0" w:space="0" w:color="auto"/>
        <w:left w:val="none" w:sz="0" w:space="0" w:color="auto"/>
        <w:bottom w:val="none" w:sz="0" w:space="0" w:color="auto"/>
        <w:right w:val="none" w:sz="0" w:space="0" w:color="auto"/>
      </w:divBdr>
    </w:div>
    <w:div w:id="732195043">
      <w:bodyDiv w:val="1"/>
      <w:marLeft w:val="0"/>
      <w:marRight w:val="0"/>
      <w:marTop w:val="0"/>
      <w:marBottom w:val="0"/>
      <w:divBdr>
        <w:top w:val="none" w:sz="0" w:space="0" w:color="auto"/>
        <w:left w:val="none" w:sz="0" w:space="0" w:color="auto"/>
        <w:bottom w:val="none" w:sz="0" w:space="0" w:color="auto"/>
        <w:right w:val="none" w:sz="0" w:space="0" w:color="auto"/>
      </w:divBdr>
    </w:div>
    <w:div w:id="736514260">
      <w:bodyDiv w:val="1"/>
      <w:marLeft w:val="0"/>
      <w:marRight w:val="0"/>
      <w:marTop w:val="0"/>
      <w:marBottom w:val="0"/>
      <w:divBdr>
        <w:top w:val="none" w:sz="0" w:space="0" w:color="auto"/>
        <w:left w:val="none" w:sz="0" w:space="0" w:color="auto"/>
        <w:bottom w:val="none" w:sz="0" w:space="0" w:color="auto"/>
        <w:right w:val="none" w:sz="0" w:space="0" w:color="auto"/>
      </w:divBdr>
    </w:div>
    <w:div w:id="740522042">
      <w:bodyDiv w:val="1"/>
      <w:marLeft w:val="0"/>
      <w:marRight w:val="0"/>
      <w:marTop w:val="0"/>
      <w:marBottom w:val="0"/>
      <w:divBdr>
        <w:top w:val="none" w:sz="0" w:space="0" w:color="auto"/>
        <w:left w:val="none" w:sz="0" w:space="0" w:color="auto"/>
        <w:bottom w:val="none" w:sz="0" w:space="0" w:color="auto"/>
        <w:right w:val="none" w:sz="0" w:space="0" w:color="auto"/>
      </w:divBdr>
    </w:div>
    <w:div w:id="742222255">
      <w:bodyDiv w:val="1"/>
      <w:marLeft w:val="0"/>
      <w:marRight w:val="0"/>
      <w:marTop w:val="0"/>
      <w:marBottom w:val="0"/>
      <w:divBdr>
        <w:top w:val="none" w:sz="0" w:space="0" w:color="auto"/>
        <w:left w:val="none" w:sz="0" w:space="0" w:color="auto"/>
        <w:bottom w:val="none" w:sz="0" w:space="0" w:color="auto"/>
        <w:right w:val="none" w:sz="0" w:space="0" w:color="auto"/>
      </w:divBdr>
    </w:div>
    <w:div w:id="746270861">
      <w:bodyDiv w:val="1"/>
      <w:marLeft w:val="0"/>
      <w:marRight w:val="0"/>
      <w:marTop w:val="0"/>
      <w:marBottom w:val="0"/>
      <w:divBdr>
        <w:top w:val="none" w:sz="0" w:space="0" w:color="auto"/>
        <w:left w:val="none" w:sz="0" w:space="0" w:color="auto"/>
        <w:bottom w:val="none" w:sz="0" w:space="0" w:color="auto"/>
        <w:right w:val="none" w:sz="0" w:space="0" w:color="auto"/>
      </w:divBdr>
    </w:div>
    <w:div w:id="749082756">
      <w:bodyDiv w:val="1"/>
      <w:marLeft w:val="0"/>
      <w:marRight w:val="0"/>
      <w:marTop w:val="0"/>
      <w:marBottom w:val="0"/>
      <w:divBdr>
        <w:top w:val="none" w:sz="0" w:space="0" w:color="auto"/>
        <w:left w:val="none" w:sz="0" w:space="0" w:color="auto"/>
        <w:bottom w:val="none" w:sz="0" w:space="0" w:color="auto"/>
        <w:right w:val="none" w:sz="0" w:space="0" w:color="auto"/>
      </w:divBdr>
    </w:div>
    <w:div w:id="770927750">
      <w:bodyDiv w:val="1"/>
      <w:marLeft w:val="0"/>
      <w:marRight w:val="0"/>
      <w:marTop w:val="0"/>
      <w:marBottom w:val="0"/>
      <w:divBdr>
        <w:top w:val="none" w:sz="0" w:space="0" w:color="auto"/>
        <w:left w:val="none" w:sz="0" w:space="0" w:color="auto"/>
        <w:bottom w:val="none" w:sz="0" w:space="0" w:color="auto"/>
        <w:right w:val="none" w:sz="0" w:space="0" w:color="auto"/>
      </w:divBdr>
    </w:div>
    <w:div w:id="773014309">
      <w:bodyDiv w:val="1"/>
      <w:marLeft w:val="0"/>
      <w:marRight w:val="0"/>
      <w:marTop w:val="0"/>
      <w:marBottom w:val="0"/>
      <w:divBdr>
        <w:top w:val="none" w:sz="0" w:space="0" w:color="auto"/>
        <w:left w:val="none" w:sz="0" w:space="0" w:color="auto"/>
        <w:bottom w:val="none" w:sz="0" w:space="0" w:color="auto"/>
        <w:right w:val="none" w:sz="0" w:space="0" w:color="auto"/>
      </w:divBdr>
    </w:div>
    <w:div w:id="786659622">
      <w:bodyDiv w:val="1"/>
      <w:marLeft w:val="0"/>
      <w:marRight w:val="0"/>
      <w:marTop w:val="0"/>
      <w:marBottom w:val="0"/>
      <w:divBdr>
        <w:top w:val="none" w:sz="0" w:space="0" w:color="auto"/>
        <w:left w:val="none" w:sz="0" w:space="0" w:color="auto"/>
        <w:bottom w:val="none" w:sz="0" w:space="0" w:color="auto"/>
        <w:right w:val="none" w:sz="0" w:space="0" w:color="auto"/>
      </w:divBdr>
    </w:div>
    <w:div w:id="789781535">
      <w:bodyDiv w:val="1"/>
      <w:marLeft w:val="0"/>
      <w:marRight w:val="0"/>
      <w:marTop w:val="0"/>
      <w:marBottom w:val="0"/>
      <w:divBdr>
        <w:top w:val="none" w:sz="0" w:space="0" w:color="auto"/>
        <w:left w:val="none" w:sz="0" w:space="0" w:color="auto"/>
        <w:bottom w:val="none" w:sz="0" w:space="0" w:color="auto"/>
        <w:right w:val="none" w:sz="0" w:space="0" w:color="auto"/>
      </w:divBdr>
    </w:div>
    <w:div w:id="793594153">
      <w:bodyDiv w:val="1"/>
      <w:marLeft w:val="0"/>
      <w:marRight w:val="0"/>
      <w:marTop w:val="0"/>
      <w:marBottom w:val="0"/>
      <w:divBdr>
        <w:top w:val="none" w:sz="0" w:space="0" w:color="auto"/>
        <w:left w:val="none" w:sz="0" w:space="0" w:color="auto"/>
        <w:bottom w:val="none" w:sz="0" w:space="0" w:color="auto"/>
        <w:right w:val="none" w:sz="0" w:space="0" w:color="auto"/>
      </w:divBdr>
    </w:div>
    <w:div w:id="808589278">
      <w:bodyDiv w:val="1"/>
      <w:marLeft w:val="0"/>
      <w:marRight w:val="0"/>
      <w:marTop w:val="0"/>
      <w:marBottom w:val="0"/>
      <w:divBdr>
        <w:top w:val="none" w:sz="0" w:space="0" w:color="auto"/>
        <w:left w:val="none" w:sz="0" w:space="0" w:color="auto"/>
        <w:bottom w:val="none" w:sz="0" w:space="0" w:color="auto"/>
        <w:right w:val="none" w:sz="0" w:space="0" w:color="auto"/>
      </w:divBdr>
    </w:div>
    <w:div w:id="826168731">
      <w:bodyDiv w:val="1"/>
      <w:marLeft w:val="0"/>
      <w:marRight w:val="0"/>
      <w:marTop w:val="0"/>
      <w:marBottom w:val="0"/>
      <w:divBdr>
        <w:top w:val="none" w:sz="0" w:space="0" w:color="auto"/>
        <w:left w:val="none" w:sz="0" w:space="0" w:color="auto"/>
        <w:bottom w:val="none" w:sz="0" w:space="0" w:color="auto"/>
        <w:right w:val="none" w:sz="0" w:space="0" w:color="auto"/>
      </w:divBdr>
    </w:div>
    <w:div w:id="834690398">
      <w:bodyDiv w:val="1"/>
      <w:marLeft w:val="0"/>
      <w:marRight w:val="0"/>
      <w:marTop w:val="0"/>
      <w:marBottom w:val="0"/>
      <w:divBdr>
        <w:top w:val="none" w:sz="0" w:space="0" w:color="auto"/>
        <w:left w:val="none" w:sz="0" w:space="0" w:color="auto"/>
        <w:bottom w:val="none" w:sz="0" w:space="0" w:color="auto"/>
        <w:right w:val="none" w:sz="0" w:space="0" w:color="auto"/>
      </w:divBdr>
    </w:div>
    <w:div w:id="835344496">
      <w:bodyDiv w:val="1"/>
      <w:marLeft w:val="0"/>
      <w:marRight w:val="0"/>
      <w:marTop w:val="0"/>
      <w:marBottom w:val="0"/>
      <w:divBdr>
        <w:top w:val="none" w:sz="0" w:space="0" w:color="auto"/>
        <w:left w:val="none" w:sz="0" w:space="0" w:color="auto"/>
        <w:bottom w:val="none" w:sz="0" w:space="0" w:color="auto"/>
        <w:right w:val="none" w:sz="0" w:space="0" w:color="auto"/>
      </w:divBdr>
    </w:div>
    <w:div w:id="838471540">
      <w:bodyDiv w:val="1"/>
      <w:marLeft w:val="0"/>
      <w:marRight w:val="0"/>
      <w:marTop w:val="0"/>
      <w:marBottom w:val="0"/>
      <w:divBdr>
        <w:top w:val="none" w:sz="0" w:space="0" w:color="auto"/>
        <w:left w:val="none" w:sz="0" w:space="0" w:color="auto"/>
        <w:bottom w:val="none" w:sz="0" w:space="0" w:color="auto"/>
        <w:right w:val="none" w:sz="0" w:space="0" w:color="auto"/>
      </w:divBdr>
    </w:div>
    <w:div w:id="842821865">
      <w:bodyDiv w:val="1"/>
      <w:marLeft w:val="0"/>
      <w:marRight w:val="0"/>
      <w:marTop w:val="0"/>
      <w:marBottom w:val="0"/>
      <w:divBdr>
        <w:top w:val="none" w:sz="0" w:space="0" w:color="auto"/>
        <w:left w:val="none" w:sz="0" w:space="0" w:color="auto"/>
        <w:bottom w:val="none" w:sz="0" w:space="0" w:color="auto"/>
        <w:right w:val="none" w:sz="0" w:space="0" w:color="auto"/>
      </w:divBdr>
    </w:div>
    <w:div w:id="846793813">
      <w:bodyDiv w:val="1"/>
      <w:marLeft w:val="0"/>
      <w:marRight w:val="0"/>
      <w:marTop w:val="0"/>
      <w:marBottom w:val="0"/>
      <w:divBdr>
        <w:top w:val="none" w:sz="0" w:space="0" w:color="auto"/>
        <w:left w:val="none" w:sz="0" w:space="0" w:color="auto"/>
        <w:bottom w:val="none" w:sz="0" w:space="0" w:color="auto"/>
        <w:right w:val="none" w:sz="0" w:space="0" w:color="auto"/>
      </w:divBdr>
    </w:div>
    <w:div w:id="861748633">
      <w:bodyDiv w:val="1"/>
      <w:marLeft w:val="0"/>
      <w:marRight w:val="0"/>
      <w:marTop w:val="0"/>
      <w:marBottom w:val="0"/>
      <w:divBdr>
        <w:top w:val="none" w:sz="0" w:space="0" w:color="auto"/>
        <w:left w:val="none" w:sz="0" w:space="0" w:color="auto"/>
        <w:bottom w:val="none" w:sz="0" w:space="0" w:color="auto"/>
        <w:right w:val="none" w:sz="0" w:space="0" w:color="auto"/>
      </w:divBdr>
    </w:div>
    <w:div w:id="864294073">
      <w:bodyDiv w:val="1"/>
      <w:marLeft w:val="0"/>
      <w:marRight w:val="0"/>
      <w:marTop w:val="0"/>
      <w:marBottom w:val="0"/>
      <w:divBdr>
        <w:top w:val="none" w:sz="0" w:space="0" w:color="auto"/>
        <w:left w:val="none" w:sz="0" w:space="0" w:color="auto"/>
        <w:bottom w:val="none" w:sz="0" w:space="0" w:color="auto"/>
        <w:right w:val="none" w:sz="0" w:space="0" w:color="auto"/>
      </w:divBdr>
    </w:div>
    <w:div w:id="894511781">
      <w:bodyDiv w:val="1"/>
      <w:marLeft w:val="0"/>
      <w:marRight w:val="0"/>
      <w:marTop w:val="0"/>
      <w:marBottom w:val="0"/>
      <w:divBdr>
        <w:top w:val="none" w:sz="0" w:space="0" w:color="auto"/>
        <w:left w:val="none" w:sz="0" w:space="0" w:color="auto"/>
        <w:bottom w:val="none" w:sz="0" w:space="0" w:color="auto"/>
        <w:right w:val="none" w:sz="0" w:space="0" w:color="auto"/>
      </w:divBdr>
    </w:div>
    <w:div w:id="895042649">
      <w:bodyDiv w:val="1"/>
      <w:marLeft w:val="0"/>
      <w:marRight w:val="0"/>
      <w:marTop w:val="0"/>
      <w:marBottom w:val="0"/>
      <w:divBdr>
        <w:top w:val="none" w:sz="0" w:space="0" w:color="auto"/>
        <w:left w:val="none" w:sz="0" w:space="0" w:color="auto"/>
        <w:bottom w:val="none" w:sz="0" w:space="0" w:color="auto"/>
        <w:right w:val="none" w:sz="0" w:space="0" w:color="auto"/>
      </w:divBdr>
    </w:div>
    <w:div w:id="896168818">
      <w:bodyDiv w:val="1"/>
      <w:marLeft w:val="0"/>
      <w:marRight w:val="0"/>
      <w:marTop w:val="0"/>
      <w:marBottom w:val="0"/>
      <w:divBdr>
        <w:top w:val="none" w:sz="0" w:space="0" w:color="auto"/>
        <w:left w:val="none" w:sz="0" w:space="0" w:color="auto"/>
        <w:bottom w:val="none" w:sz="0" w:space="0" w:color="auto"/>
        <w:right w:val="none" w:sz="0" w:space="0" w:color="auto"/>
      </w:divBdr>
    </w:div>
    <w:div w:id="903292960">
      <w:bodyDiv w:val="1"/>
      <w:marLeft w:val="0"/>
      <w:marRight w:val="0"/>
      <w:marTop w:val="0"/>
      <w:marBottom w:val="0"/>
      <w:divBdr>
        <w:top w:val="none" w:sz="0" w:space="0" w:color="auto"/>
        <w:left w:val="none" w:sz="0" w:space="0" w:color="auto"/>
        <w:bottom w:val="none" w:sz="0" w:space="0" w:color="auto"/>
        <w:right w:val="none" w:sz="0" w:space="0" w:color="auto"/>
      </w:divBdr>
    </w:div>
    <w:div w:id="911936018">
      <w:bodyDiv w:val="1"/>
      <w:marLeft w:val="0"/>
      <w:marRight w:val="0"/>
      <w:marTop w:val="0"/>
      <w:marBottom w:val="0"/>
      <w:divBdr>
        <w:top w:val="none" w:sz="0" w:space="0" w:color="auto"/>
        <w:left w:val="none" w:sz="0" w:space="0" w:color="auto"/>
        <w:bottom w:val="none" w:sz="0" w:space="0" w:color="auto"/>
        <w:right w:val="none" w:sz="0" w:space="0" w:color="auto"/>
      </w:divBdr>
    </w:div>
    <w:div w:id="914439376">
      <w:bodyDiv w:val="1"/>
      <w:marLeft w:val="0"/>
      <w:marRight w:val="0"/>
      <w:marTop w:val="0"/>
      <w:marBottom w:val="0"/>
      <w:divBdr>
        <w:top w:val="none" w:sz="0" w:space="0" w:color="auto"/>
        <w:left w:val="none" w:sz="0" w:space="0" w:color="auto"/>
        <w:bottom w:val="none" w:sz="0" w:space="0" w:color="auto"/>
        <w:right w:val="none" w:sz="0" w:space="0" w:color="auto"/>
      </w:divBdr>
    </w:div>
    <w:div w:id="947347821">
      <w:bodyDiv w:val="1"/>
      <w:marLeft w:val="0"/>
      <w:marRight w:val="0"/>
      <w:marTop w:val="0"/>
      <w:marBottom w:val="0"/>
      <w:divBdr>
        <w:top w:val="none" w:sz="0" w:space="0" w:color="auto"/>
        <w:left w:val="none" w:sz="0" w:space="0" w:color="auto"/>
        <w:bottom w:val="none" w:sz="0" w:space="0" w:color="auto"/>
        <w:right w:val="none" w:sz="0" w:space="0" w:color="auto"/>
      </w:divBdr>
    </w:div>
    <w:div w:id="977761938">
      <w:bodyDiv w:val="1"/>
      <w:marLeft w:val="0"/>
      <w:marRight w:val="0"/>
      <w:marTop w:val="0"/>
      <w:marBottom w:val="0"/>
      <w:divBdr>
        <w:top w:val="none" w:sz="0" w:space="0" w:color="auto"/>
        <w:left w:val="none" w:sz="0" w:space="0" w:color="auto"/>
        <w:bottom w:val="none" w:sz="0" w:space="0" w:color="auto"/>
        <w:right w:val="none" w:sz="0" w:space="0" w:color="auto"/>
      </w:divBdr>
    </w:div>
    <w:div w:id="986477518">
      <w:bodyDiv w:val="1"/>
      <w:marLeft w:val="0"/>
      <w:marRight w:val="0"/>
      <w:marTop w:val="0"/>
      <w:marBottom w:val="0"/>
      <w:divBdr>
        <w:top w:val="none" w:sz="0" w:space="0" w:color="auto"/>
        <w:left w:val="none" w:sz="0" w:space="0" w:color="auto"/>
        <w:bottom w:val="none" w:sz="0" w:space="0" w:color="auto"/>
        <w:right w:val="none" w:sz="0" w:space="0" w:color="auto"/>
      </w:divBdr>
    </w:div>
    <w:div w:id="1004015611">
      <w:bodyDiv w:val="1"/>
      <w:marLeft w:val="0"/>
      <w:marRight w:val="0"/>
      <w:marTop w:val="0"/>
      <w:marBottom w:val="0"/>
      <w:divBdr>
        <w:top w:val="none" w:sz="0" w:space="0" w:color="auto"/>
        <w:left w:val="none" w:sz="0" w:space="0" w:color="auto"/>
        <w:bottom w:val="none" w:sz="0" w:space="0" w:color="auto"/>
        <w:right w:val="none" w:sz="0" w:space="0" w:color="auto"/>
      </w:divBdr>
    </w:div>
    <w:div w:id="1007825596">
      <w:bodyDiv w:val="1"/>
      <w:marLeft w:val="0"/>
      <w:marRight w:val="0"/>
      <w:marTop w:val="0"/>
      <w:marBottom w:val="0"/>
      <w:divBdr>
        <w:top w:val="none" w:sz="0" w:space="0" w:color="auto"/>
        <w:left w:val="none" w:sz="0" w:space="0" w:color="auto"/>
        <w:bottom w:val="none" w:sz="0" w:space="0" w:color="auto"/>
        <w:right w:val="none" w:sz="0" w:space="0" w:color="auto"/>
      </w:divBdr>
    </w:div>
    <w:div w:id="1021204777">
      <w:bodyDiv w:val="1"/>
      <w:marLeft w:val="0"/>
      <w:marRight w:val="0"/>
      <w:marTop w:val="0"/>
      <w:marBottom w:val="0"/>
      <w:divBdr>
        <w:top w:val="none" w:sz="0" w:space="0" w:color="auto"/>
        <w:left w:val="none" w:sz="0" w:space="0" w:color="auto"/>
        <w:bottom w:val="none" w:sz="0" w:space="0" w:color="auto"/>
        <w:right w:val="none" w:sz="0" w:space="0" w:color="auto"/>
      </w:divBdr>
    </w:div>
    <w:div w:id="1031298320">
      <w:bodyDiv w:val="1"/>
      <w:marLeft w:val="0"/>
      <w:marRight w:val="0"/>
      <w:marTop w:val="0"/>
      <w:marBottom w:val="0"/>
      <w:divBdr>
        <w:top w:val="none" w:sz="0" w:space="0" w:color="auto"/>
        <w:left w:val="none" w:sz="0" w:space="0" w:color="auto"/>
        <w:bottom w:val="none" w:sz="0" w:space="0" w:color="auto"/>
        <w:right w:val="none" w:sz="0" w:space="0" w:color="auto"/>
      </w:divBdr>
    </w:div>
    <w:div w:id="1043869780">
      <w:bodyDiv w:val="1"/>
      <w:marLeft w:val="0"/>
      <w:marRight w:val="0"/>
      <w:marTop w:val="0"/>
      <w:marBottom w:val="0"/>
      <w:divBdr>
        <w:top w:val="none" w:sz="0" w:space="0" w:color="auto"/>
        <w:left w:val="none" w:sz="0" w:space="0" w:color="auto"/>
        <w:bottom w:val="none" w:sz="0" w:space="0" w:color="auto"/>
        <w:right w:val="none" w:sz="0" w:space="0" w:color="auto"/>
      </w:divBdr>
    </w:div>
    <w:div w:id="1090394152">
      <w:bodyDiv w:val="1"/>
      <w:marLeft w:val="0"/>
      <w:marRight w:val="0"/>
      <w:marTop w:val="0"/>
      <w:marBottom w:val="0"/>
      <w:divBdr>
        <w:top w:val="none" w:sz="0" w:space="0" w:color="auto"/>
        <w:left w:val="none" w:sz="0" w:space="0" w:color="auto"/>
        <w:bottom w:val="none" w:sz="0" w:space="0" w:color="auto"/>
        <w:right w:val="none" w:sz="0" w:space="0" w:color="auto"/>
      </w:divBdr>
    </w:div>
    <w:div w:id="1099981210">
      <w:bodyDiv w:val="1"/>
      <w:marLeft w:val="0"/>
      <w:marRight w:val="0"/>
      <w:marTop w:val="0"/>
      <w:marBottom w:val="0"/>
      <w:divBdr>
        <w:top w:val="none" w:sz="0" w:space="0" w:color="auto"/>
        <w:left w:val="none" w:sz="0" w:space="0" w:color="auto"/>
        <w:bottom w:val="none" w:sz="0" w:space="0" w:color="auto"/>
        <w:right w:val="none" w:sz="0" w:space="0" w:color="auto"/>
      </w:divBdr>
    </w:div>
    <w:div w:id="1122066914">
      <w:bodyDiv w:val="1"/>
      <w:marLeft w:val="0"/>
      <w:marRight w:val="0"/>
      <w:marTop w:val="0"/>
      <w:marBottom w:val="0"/>
      <w:divBdr>
        <w:top w:val="none" w:sz="0" w:space="0" w:color="auto"/>
        <w:left w:val="none" w:sz="0" w:space="0" w:color="auto"/>
        <w:bottom w:val="none" w:sz="0" w:space="0" w:color="auto"/>
        <w:right w:val="none" w:sz="0" w:space="0" w:color="auto"/>
      </w:divBdr>
    </w:div>
    <w:div w:id="1143346585">
      <w:bodyDiv w:val="1"/>
      <w:marLeft w:val="0"/>
      <w:marRight w:val="0"/>
      <w:marTop w:val="0"/>
      <w:marBottom w:val="0"/>
      <w:divBdr>
        <w:top w:val="none" w:sz="0" w:space="0" w:color="auto"/>
        <w:left w:val="none" w:sz="0" w:space="0" w:color="auto"/>
        <w:bottom w:val="none" w:sz="0" w:space="0" w:color="auto"/>
        <w:right w:val="none" w:sz="0" w:space="0" w:color="auto"/>
      </w:divBdr>
    </w:div>
    <w:div w:id="1172067734">
      <w:bodyDiv w:val="1"/>
      <w:marLeft w:val="0"/>
      <w:marRight w:val="0"/>
      <w:marTop w:val="0"/>
      <w:marBottom w:val="0"/>
      <w:divBdr>
        <w:top w:val="none" w:sz="0" w:space="0" w:color="auto"/>
        <w:left w:val="none" w:sz="0" w:space="0" w:color="auto"/>
        <w:bottom w:val="none" w:sz="0" w:space="0" w:color="auto"/>
        <w:right w:val="none" w:sz="0" w:space="0" w:color="auto"/>
      </w:divBdr>
    </w:div>
    <w:div w:id="1175194521">
      <w:bodyDiv w:val="1"/>
      <w:marLeft w:val="0"/>
      <w:marRight w:val="0"/>
      <w:marTop w:val="0"/>
      <w:marBottom w:val="0"/>
      <w:divBdr>
        <w:top w:val="none" w:sz="0" w:space="0" w:color="auto"/>
        <w:left w:val="none" w:sz="0" w:space="0" w:color="auto"/>
        <w:bottom w:val="none" w:sz="0" w:space="0" w:color="auto"/>
        <w:right w:val="none" w:sz="0" w:space="0" w:color="auto"/>
      </w:divBdr>
    </w:div>
    <w:div w:id="1182932276">
      <w:bodyDiv w:val="1"/>
      <w:marLeft w:val="0"/>
      <w:marRight w:val="0"/>
      <w:marTop w:val="0"/>
      <w:marBottom w:val="0"/>
      <w:divBdr>
        <w:top w:val="none" w:sz="0" w:space="0" w:color="auto"/>
        <w:left w:val="none" w:sz="0" w:space="0" w:color="auto"/>
        <w:bottom w:val="none" w:sz="0" w:space="0" w:color="auto"/>
        <w:right w:val="none" w:sz="0" w:space="0" w:color="auto"/>
      </w:divBdr>
    </w:div>
    <w:div w:id="1227885651">
      <w:bodyDiv w:val="1"/>
      <w:marLeft w:val="0"/>
      <w:marRight w:val="0"/>
      <w:marTop w:val="0"/>
      <w:marBottom w:val="0"/>
      <w:divBdr>
        <w:top w:val="none" w:sz="0" w:space="0" w:color="auto"/>
        <w:left w:val="none" w:sz="0" w:space="0" w:color="auto"/>
        <w:bottom w:val="none" w:sz="0" w:space="0" w:color="auto"/>
        <w:right w:val="none" w:sz="0" w:space="0" w:color="auto"/>
      </w:divBdr>
    </w:div>
    <w:div w:id="1228491681">
      <w:bodyDiv w:val="1"/>
      <w:marLeft w:val="0"/>
      <w:marRight w:val="0"/>
      <w:marTop w:val="0"/>
      <w:marBottom w:val="0"/>
      <w:divBdr>
        <w:top w:val="none" w:sz="0" w:space="0" w:color="auto"/>
        <w:left w:val="none" w:sz="0" w:space="0" w:color="auto"/>
        <w:bottom w:val="none" w:sz="0" w:space="0" w:color="auto"/>
        <w:right w:val="none" w:sz="0" w:space="0" w:color="auto"/>
      </w:divBdr>
    </w:div>
    <w:div w:id="1274945727">
      <w:bodyDiv w:val="1"/>
      <w:marLeft w:val="0"/>
      <w:marRight w:val="0"/>
      <w:marTop w:val="0"/>
      <w:marBottom w:val="0"/>
      <w:divBdr>
        <w:top w:val="none" w:sz="0" w:space="0" w:color="auto"/>
        <w:left w:val="none" w:sz="0" w:space="0" w:color="auto"/>
        <w:bottom w:val="none" w:sz="0" w:space="0" w:color="auto"/>
        <w:right w:val="none" w:sz="0" w:space="0" w:color="auto"/>
      </w:divBdr>
    </w:div>
    <w:div w:id="1275212932">
      <w:bodyDiv w:val="1"/>
      <w:marLeft w:val="0"/>
      <w:marRight w:val="0"/>
      <w:marTop w:val="0"/>
      <w:marBottom w:val="0"/>
      <w:divBdr>
        <w:top w:val="none" w:sz="0" w:space="0" w:color="auto"/>
        <w:left w:val="none" w:sz="0" w:space="0" w:color="auto"/>
        <w:bottom w:val="none" w:sz="0" w:space="0" w:color="auto"/>
        <w:right w:val="none" w:sz="0" w:space="0" w:color="auto"/>
      </w:divBdr>
    </w:div>
    <w:div w:id="1287807761">
      <w:bodyDiv w:val="1"/>
      <w:marLeft w:val="0"/>
      <w:marRight w:val="0"/>
      <w:marTop w:val="0"/>
      <w:marBottom w:val="0"/>
      <w:divBdr>
        <w:top w:val="none" w:sz="0" w:space="0" w:color="auto"/>
        <w:left w:val="none" w:sz="0" w:space="0" w:color="auto"/>
        <w:bottom w:val="none" w:sz="0" w:space="0" w:color="auto"/>
        <w:right w:val="none" w:sz="0" w:space="0" w:color="auto"/>
      </w:divBdr>
    </w:div>
    <w:div w:id="1307777169">
      <w:bodyDiv w:val="1"/>
      <w:marLeft w:val="0"/>
      <w:marRight w:val="0"/>
      <w:marTop w:val="0"/>
      <w:marBottom w:val="0"/>
      <w:divBdr>
        <w:top w:val="none" w:sz="0" w:space="0" w:color="auto"/>
        <w:left w:val="none" w:sz="0" w:space="0" w:color="auto"/>
        <w:bottom w:val="none" w:sz="0" w:space="0" w:color="auto"/>
        <w:right w:val="none" w:sz="0" w:space="0" w:color="auto"/>
      </w:divBdr>
    </w:div>
    <w:div w:id="1312951529">
      <w:bodyDiv w:val="1"/>
      <w:marLeft w:val="0"/>
      <w:marRight w:val="0"/>
      <w:marTop w:val="0"/>
      <w:marBottom w:val="0"/>
      <w:divBdr>
        <w:top w:val="none" w:sz="0" w:space="0" w:color="auto"/>
        <w:left w:val="none" w:sz="0" w:space="0" w:color="auto"/>
        <w:bottom w:val="none" w:sz="0" w:space="0" w:color="auto"/>
        <w:right w:val="none" w:sz="0" w:space="0" w:color="auto"/>
      </w:divBdr>
    </w:div>
    <w:div w:id="1321688143">
      <w:bodyDiv w:val="1"/>
      <w:marLeft w:val="0"/>
      <w:marRight w:val="0"/>
      <w:marTop w:val="0"/>
      <w:marBottom w:val="0"/>
      <w:divBdr>
        <w:top w:val="none" w:sz="0" w:space="0" w:color="auto"/>
        <w:left w:val="none" w:sz="0" w:space="0" w:color="auto"/>
        <w:bottom w:val="none" w:sz="0" w:space="0" w:color="auto"/>
        <w:right w:val="none" w:sz="0" w:space="0" w:color="auto"/>
      </w:divBdr>
    </w:div>
    <w:div w:id="1333488047">
      <w:bodyDiv w:val="1"/>
      <w:marLeft w:val="0"/>
      <w:marRight w:val="0"/>
      <w:marTop w:val="0"/>
      <w:marBottom w:val="0"/>
      <w:divBdr>
        <w:top w:val="none" w:sz="0" w:space="0" w:color="auto"/>
        <w:left w:val="none" w:sz="0" w:space="0" w:color="auto"/>
        <w:bottom w:val="none" w:sz="0" w:space="0" w:color="auto"/>
        <w:right w:val="none" w:sz="0" w:space="0" w:color="auto"/>
      </w:divBdr>
    </w:div>
    <w:div w:id="1338657906">
      <w:bodyDiv w:val="1"/>
      <w:marLeft w:val="0"/>
      <w:marRight w:val="0"/>
      <w:marTop w:val="0"/>
      <w:marBottom w:val="0"/>
      <w:divBdr>
        <w:top w:val="none" w:sz="0" w:space="0" w:color="auto"/>
        <w:left w:val="none" w:sz="0" w:space="0" w:color="auto"/>
        <w:bottom w:val="none" w:sz="0" w:space="0" w:color="auto"/>
        <w:right w:val="none" w:sz="0" w:space="0" w:color="auto"/>
      </w:divBdr>
    </w:div>
    <w:div w:id="1340352222">
      <w:bodyDiv w:val="1"/>
      <w:marLeft w:val="0"/>
      <w:marRight w:val="0"/>
      <w:marTop w:val="0"/>
      <w:marBottom w:val="0"/>
      <w:divBdr>
        <w:top w:val="none" w:sz="0" w:space="0" w:color="auto"/>
        <w:left w:val="none" w:sz="0" w:space="0" w:color="auto"/>
        <w:bottom w:val="none" w:sz="0" w:space="0" w:color="auto"/>
        <w:right w:val="none" w:sz="0" w:space="0" w:color="auto"/>
      </w:divBdr>
    </w:div>
    <w:div w:id="1340935147">
      <w:bodyDiv w:val="1"/>
      <w:marLeft w:val="0"/>
      <w:marRight w:val="0"/>
      <w:marTop w:val="0"/>
      <w:marBottom w:val="0"/>
      <w:divBdr>
        <w:top w:val="none" w:sz="0" w:space="0" w:color="auto"/>
        <w:left w:val="none" w:sz="0" w:space="0" w:color="auto"/>
        <w:bottom w:val="none" w:sz="0" w:space="0" w:color="auto"/>
        <w:right w:val="none" w:sz="0" w:space="0" w:color="auto"/>
      </w:divBdr>
    </w:div>
    <w:div w:id="1342051164">
      <w:bodyDiv w:val="1"/>
      <w:marLeft w:val="0"/>
      <w:marRight w:val="0"/>
      <w:marTop w:val="0"/>
      <w:marBottom w:val="0"/>
      <w:divBdr>
        <w:top w:val="none" w:sz="0" w:space="0" w:color="auto"/>
        <w:left w:val="none" w:sz="0" w:space="0" w:color="auto"/>
        <w:bottom w:val="none" w:sz="0" w:space="0" w:color="auto"/>
        <w:right w:val="none" w:sz="0" w:space="0" w:color="auto"/>
      </w:divBdr>
    </w:div>
    <w:div w:id="1357190938">
      <w:bodyDiv w:val="1"/>
      <w:marLeft w:val="0"/>
      <w:marRight w:val="0"/>
      <w:marTop w:val="0"/>
      <w:marBottom w:val="0"/>
      <w:divBdr>
        <w:top w:val="none" w:sz="0" w:space="0" w:color="auto"/>
        <w:left w:val="none" w:sz="0" w:space="0" w:color="auto"/>
        <w:bottom w:val="none" w:sz="0" w:space="0" w:color="auto"/>
        <w:right w:val="none" w:sz="0" w:space="0" w:color="auto"/>
      </w:divBdr>
    </w:div>
    <w:div w:id="1394305420">
      <w:bodyDiv w:val="1"/>
      <w:marLeft w:val="0"/>
      <w:marRight w:val="0"/>
      <w:marTop w:val="0"/>
      <w:marBottom w:val="0"/>
      <w:divBdr>
        <w:top w:val="none" w:sz="0" w:space="0" w:color="auto"/>
        <w:left w:val="none" w:sz="0" w:space="0" w:color="auto"/>
        <w:bottom w:val="none" w:sz="0" w:space="0" w:color="auto"/>
        <w:right w:val="none" w:sz="0" w:space="0" w:color="auto"/>
      </w:divBdr>
    </w:div>
    <w:div w:id="1398747961">
      <w:bodyDiv w:val="1"/>
      <w:marLeft w:val="0"/>
      <w:marRight w:val="0"/>
      <w:marTop w:val="0"/>
      <w:marBottom w:val="0"/>
      <w:divBdr>
        <w:top w:val="none" w:sz="0" w:space="0" w:color="auto"/>
        <w:left w:val="none" w:sz="0" w:space="0" w:color="auto"/>
        <w:bottom w:val="none" w:sz="0" w:space="0" w:color="auto"/>
        <w:right w:val="none" w:sz="0" w:space="0" w:color="auto"/>
      </w:divBdr>
    </w:div>
    <w:div w:id="1405182242">
      <w:bodyDiv w:val="1"/>
      <w:marLeft w:val="0"/>
      <w:marRight w:val="0"/>
      <w:marTop w:val="0"/>
      <w:marBottom w:val="0"/>
      <w:divBdr>
        <w:top w:val="none" w:sz="0" w:space="0" w:color="auto"/>
        <w:left w:val="none" w:sz="0" w:space="0" w:color="auto"/>
        <w:bottom w:val="none" w:sz="0" w:space="0" w:color="auto"/>
        <w:right w:val="none" w:sz="0" w:space="0" w:color="auto"/>
      </w:divBdr>
    </w:div>
    <w:div w:id="1409502582">
      <w:bodyDiv w:val="1"/>
      <w:marLeft w:val="0"/>
      <w:marRight w:val="0"/>
      <w:marTop w:val="0"/>
      <w:marBottom w:val="0"/>
      <w:divBdr>
        <w:top w:val="none" w:sz="0" w:space="0" w:color="auto"/>
        <w:left w:val="none" w:sz="0" w:space="0" w:color="auto"/>
        <w:bottom w:val="none" w:sz="0" w:space="0" w:color="auto"/>
        <w:right w:val="none" w:sz="0" w:space="0" w:color="auto"/>
      </w:divBdr>
    </w:div>
    <w:div w:id="1436636945">
      <w:bodyDiv w:val="1"/>
      <w:marLeft w:val="0"/>
      <w:marRight w:val="0"/>
      <w:marTop w:val="0"/>
      <w:marBottom w:val="0"/>
      <w:divBdr>
        <w:top w:val="none" w:sz="0" w:space="0" w:color="auto"/>
        <w:left w:val="none" w:sz="0" w:space="0" w:color="auto"/>
        <w:bottom w:val="none" w:sz="0" w:space="0" w:color="auto"/>
        <w:right w:val="none" w:sz="0" w:space="0" w:color="auto"/>
      </w:divBdr>
    </w:div>
    <w:div w:id="1472752773">
      <w:bodyDiv w:val="1"/>
      <w:marLeft w:val="0"/>
      <w:marRight w:val="0"/>
      <w:marTop w:val="0"/>
      <w:marBottom w:val="0"/>
      <w:divBdr>
        <w:top w:val="none" w:sz="0" w:space="0" w:color="auto"/>
        <w:left w:val="none" w:sz="0" w:space="0" w:color="auto"/>
        <w:bottom w:val="none" w:sz="0" w:space="0" w:color="auto"/>
        <w:right w:val="none" w:sz="0" w:space="0" w:color="auto"/>
      </w:divBdr>
    </w:div>
    <w:div w:id="1480077675">
      <w:bodyDiv w:val="1"/>
      <w:marLeft w:val="0"/>
      <w:marRight w:val="0"/>
      <w:marTop w:val="0"/>
      <w:marBottom w:val="0"/>
      <w:divBdr>
        <w:top w:val="none" w:sz="0" w:space="0" w:color="auto"/>
        <w:left w:val="none" w:sz="0" w:space="0" w:color="auto"/>
        <w:bottom w:val="none" w:sz="0" w:space="0" w:color="auto"/>
        <w:right w:val="none" w:sz="0" w:space="0" w:color="auto"/>
      </w:divBdr>
    </w:div>
    <w:div w:id="1482887509">
      <w:bodyDiv w:val="1"/>
      <w:marLeft w:val="0"/>
      <w:marRight w:val="0"/>
      <w:marTop w:val="0"/>
      <w:marBottom w:val="0"/>
      <w:divBdr>
        <w:top w:val="none" w:sz="0" w:space="0" w:color="auto"/>
        <w:left w:val="none" w:sz="0" w:space="0" w:color="auto"/>
        <w:bottom w:val="none" w:sz="0" w:space="0" w:color="auto"/>
        <w:right w:val="none" w:sz="0" w:space="0" w:color="auto"/>
      </w:divBdr>
    </w:div>
    <w:div w:id="1488522511">
      <w:bodyDiv w:val="1"/>
      <w:marLeft w:val="0"/>
      <w:marRight w:val="0"/>
      <w:marTop w:val="0"/>
      <w:marBottom w:val="0"/>
      <w:divBdr>
        <w:top w:val="none" w:sz="0" w:space="0" w:color="auto"/>
        <w:left w:val="none" w:sz="0" w:space="0" w:color="auto"/>
        <w:bottom w:val="none" w:sz="0" w:space="0" w:color="auto"/>
        <w:right w:val="none" w:sz="0" w:space="0" w:color="auto"/>
      </w:divBdr>
    </w:div>
    <w:div w:id="1507329553">
      <w:bodyDiv w:val="1"/>
      <w:marLeft w:val="0"/>
      <w:marRight w:val="0"/>
      <w:marTop w:val="0"/>
      <w:marBottom w:val="0"/>
      <w:divBdr>
        <w:top w:val="none" w:sz="0" w:space="0" w:color="auto"/>
        <w:left w:val="none" w:sz="0" w:space="0" w:color="auto"/>
        <w:bottom w:val="none" w:sz="0" w:space="0" w:color="auto"/>
        <w:right w:val="none" w:sz="0" w:space="0" w:color="auto"/>
      </w:divBdr>
    </w:div>
    <w:div w:id="1521358599">
      <w:bodyDiv w:val="1"/>
      <w:marLeft w:val="0"/>
      <w:marRight w:val="0"/>
      <w:marTop w:val="0"/>
      <w:marBottom w:val="0"/>
      <w:divBdr>
        <w:top w:val="none" w:sz="0" w:space="0" w:color="auto"/>
        <w:left w:val="none" w:sz="0" w:space="0" w:color="auto"/>
        <w:bottom w:val="none" w:sz="0" w:space="0" w:color="auto"/>
        <w:right w:val="none" w:sz="0" w:space="0" w:color="auto"/>
      </w:divBdr>
    </w:div>
    <w:div w:id="1524977687">
      <w:bodyDiv w:val="1"/>
      <w:marLeft w:val="0"/>
      <w:marRight w:val="0"/>
      <w:marTop w:val="0"/>
      <w:marBottom w:val="0"/>
      <w:divBdr>
        <w:top w:val="none" w:sz="0" w:space="0" w:color="auto"/>
        <w:left w:val="none" w:sz="0" w:space="0" w:color="auto"/>
        <w:bottom w:val="none" w:sz="0" w:space="0" w:color="auto"/>
        <w:right w:val="none" w:sz="0" w:space="0" w:color="auto"/>
      </w:divBdr>
    </w:div>
    <w:div w:id="1544058109">
      <w:bodyDiv w:val="1"/>
      <w:marLeft w:val="0"/>
      <w:marRight w:val="0"/>
      <w:marTop w:val="0"/>
      <w:marBottom w:val="0"/>
      <w:divBdr>
        <w:top w:val="none" w:sz="0" w:space="0" w:color="auto"/>
        <w:left w:val="none" w:sz="0" w:space="0" w:color="auto"/>
        <w:bottom w:val="none" w:sz="0" w:space="0" w:color="auto"/>
        <w:right w:val="none" w:sz="0" w:space="0" w:color="auto"/>
      </w:divBdr>
    </w:div>
    <w:div w:id="1548951977">
      <w:bodyDiv w:val="1"/>
      <w:marLeft w:val="0"/>
      <w:marRight w:val="0"/>
      <w:marTop w:val="0"/>
      <w:marBottom w:val="0"/>
      <w:divBdr>
        <w:top w:val="none" w:sz="0" w:space="0" w:color="auto"/>
        <w:left w:val="none" w:sz="0" w:space="0" w:color="auto"/>
        <w:bottom w:val="none" w:sz="0" w:space="0" w:color="auto"/>
        <w:right w:val="none" w:sz="0" w:space="0" w:color="auto"/>
      </w:divBdr>
    </w:div>
    <w:div w:id="1556504647">
      <w:bodyDiv w:val="1"/>
      <w:marLeft w:val="0"/>
      <w:marRight w:val="0"/>
      <w:marTop w:val="0"/>
      <w:marBottom w:val="0"/>
      <w:divBdr>
        <w:top w:val="none" w:sz="0" w:space="0" w:color="auto"/>
        <w:left w:val="none" w:sz="0" w:space="0" w:color="auto"/>
        <w:bottom w:val="none" w:sz="0" w:space="0" w:color="auto"/>
        <w:right w:val="none" w:sz="0" w:space="0" w:color="auto"/>
      </w:divBdr>
    </w:div>
    <w:div w:id="1598756325">
      <w:bodyDiv w:val="1"/>
      <w:marLeft w:val="0"/>
      <w:marRight w:val="0"/>
      <w:marTop w:val="0"/>
      <w:marBottom w:val="0"/>
      <w:divBdr>
        <w:top w:val="none" w:sz="0" w:space="0" w:color="auto"/>
        <w:left w:val="none" w:sz="0" w:space="0" w:color="auto"/>
        <w:bottom w:val="none" w:sz="0" w:space="0" w:color="auto"/>
        <w:right w:val="none" w:sz="0" w:space="0" w:color="auto"/>
      </w:divBdr>
    </w:div>
    <w:div w:id="1649824756">
      <w:bodyDiv w:val="1"/>
      <w:marLeft w:val="0"/>
      <w:marRight w:val="0"/>
      <w:marTop w:val="0"/>
      <w:marBottom w:val="0"/>
      <w:divBdr>
        <w:top w:val="none" w:sz="0" w:space="0" w:color="auto"/>
        <w:left w:val="none" w:sz="0" w:space="0" w:color="auto"/>
        <w:bottom w:val="none" w:sz="0" w:space="0" w:color="auto"/>
        <w:right w:val="none" w:sz="0" w:space="0" w:color="auto"/>
      </w:divBdr>
    </w:div>
    <w:div w:id="1658680507">
      <w:bodyDiv w:val="1"/>
      <w:marLeft w:val="0"/>
      <w:marRight w:val="0"/>
      <w:marTop w:val="0"/>
      <w:marBottom w:val="0"/>
      <w:divBdr>
        <w:top w:val="none" w:sz="0" w:space="0" w:color="auto"/>
        <w:left w:val="none" w:sz="0" w:space="0" w:color="auto"/>
        <w:bottom w:val="none" w:sz="0" w:space="0" w:color="auto"/>
        <w:right w:val="none" w:sz="0" w:space="0" w:color="auto"/>
      </w:divBdr>
    </w:div>
    <w:div w:id="1678535073">
      <w:bodyDiv w:val="1"/>
      <w:marLeft w:val="0"/>
      <w:marRight w:val="0"/>
      <w:marTop w:val="0"/>
      <w:marBottom w:val="0"/>
      <w:divBdr>
        <w:top w:val="none" w:sz="0" w:space="0" w:color="auto"/>
        <w:left w:val="none" w:sz="0" w:space="0" w:color="auto"/>
        <w:bottom w:val="none" w:sz="0" w:space="0" w:color="auto"/>
        <w:right w:val="none" w:sz="0" w:space="0" w:color="auto"/>
      </w:divBdr>
    </w:div>
    <w:div w:id="1705446456">
      <w:bodyDiv w:val="1"/>
      <w:marLeft w:val="0"/>
      <w:marRight w:val="0"/>
      <w:marTop w:val="0"/>
      <w:marBottom w:val="0"/>
      <w:divBdr>
        <w:top w:val="none" w:sz="0" w:space="0" w:color="auto"/>
        <w:left w:val="none" w:sz="0" w:space="0" w:color="auto"/>
        <w:bottom w:val="none" w:sz="0" w:space="0" w:color="auto"/>
        <w:right w:val="none" w:sz="0" w:space="0" w:color="auto"/>
      </w:divBdr>
    </w:div>
    <w:div w:id="1706826062">
      <w:bodyDiv w:val="1"/>
      <w:marLeft w:val="0"/>
      <w:marRight w:val="0"/>
      <w:marTop w:val="0"/>
      <w:marBottom w:val="0"/>
      <w:divBdr>
        <w:top w:val="none" w:sz="0" w:space="0" w:color="auto"/>
        <w:left w:val="none" w:sz="0" w:space="0" w:color="auto"/>
        <w:bottom w:val="none" w:sz="0" w:space="0" w:color="auto"/>
        <w:right w:val="none" w:sz="0" w:space="0" w:color="auto"/>
      </w:divBdr>
    </w:div>
    <w:div w:id="1720864358">
      <w:bodyDiv w:val="1"/>
      <w:marLeft w:val="0"/>
      <w:marRight w:val="0"/>
      <w:marTop w:val="0"/>
      <w:marBottom w:val="0"/>
      <w:divBdr>
        <w:top w:val="none" w:sz="0" w:space="0" w:color="auto"/>
        <w:left w:val="none" w:sz="0" w:space="0" w:color="auto"/>
        <w:bottom w:val="none" w:sz="0" w:space="0" w:color="auto"/>
        <w:right w:val="none" w:sz="0" w:space="0" w:color="auto"/>
      </w:divBdr>
    </w:div>
    <w:div w:id="1721127083">
      <w:bodyDiv w:val="1"/>
      <w:marLeft w:val="0"/>
      <w:marRight w:val="0"/>
      <w:marTop w:val="0"/>
      <w:marBottom w:val="0"/>
      <w:divBdr>
        <w:top w:val="none" w:sz="0" w:space="0" w:color="auto"/>
        <w:left w:val="none" w:sz="0" w:space="0" w:color="auto"/>
        <w:bottom w:val="none" w:sz="0" w:space="0" w:color="auto"/>
        <w:right w:val="none" w:sz="0" w:space="0" w:color="auto"/>
      </w:divBdr>
    </w:div>
    <w:div w:id="1732457615">
      <w:bodyDiv w:val="1"/>
      <w:marLeft w:val="0"/>
      <w:marRight w:val="0"/>
      <w:marTop w:val="0"/>
      <w:marBottom w:val="0"/>
      <w:divBdr>
        <w:top w:val="none" w:sz="0" w:space="0" w:color="auto"/>
        <w:left w:val="none" w:sz="0" w:space="0" w:color="auto"/>
        <w:bottom w:val="none" w:sz="0" w:space="0" w:color="auto"/>
        <w:right w:val="none" w:sz="0" w:space="0" w:color="auto"/>
      </w:divBdr>
    </w:div>
    <w:div w:id="1742604999">
      <w:bodyDiv w:val="1"/>
      <w:marLeft w:val="0"/>
      <w:marRight w:val="0"/>
      <w:marTop w:val="0"/>
      <w:marBottom w:val="0"/>
      <w:divBdr>
        <w:top w:val="none" w:sz="0" w:space="0" w:color="auto"/>
        <w:left w:val="none" w:sz="0" w:space="0" w:color="auto"/>
        <w:bottom w:val="none" w:sz="0" w:space="0" w:color="auto"/>
        <w:right w:val="none" w:sz="0" w:space="0" w:color="auto"/>
      </w:divBdr>
    </w:div>
    <w:div w:id="1786004814">
      <w:bodyDiv w:val="1"/>
      <w:marLeft w:val="0"/>
      <w:marRight w:val="0"/>
      <w:marTop w:val="0"/>
      <w:marBottom w:val="0"/>
      <w:divBdr>
        <w:top w:val="none" w:sz="0" w:space="0" w:color="auto"/>
        <w:left w:val="none" w:sz="0" w:space="0" w:color="auto"/>
        <w:bottom w:val="none" w:sz="0" w:space="0" w:color="auto"/>
        <w:right w:val="none" w:sz="0" w:space="0" w:color="auto"/>
      </w:divBdr>
    </w:div>
    <w:div w:id="1787653188">
      <w:bodyDiv w:val="1"/>
      <w:marLeft w:val="0"/>
      <w:marRight w:val="0"/>
      <w:marTop w:val="0"/>
      <w:marBottom w:val="0"/>
      <w:divBdr>
        <w:top w:val="none" w:sz="0" w:space="0" w:color="auto"/>
        <w:left w:val="none" w:sz="0" w:space="0" w:color="auto"/>
        <w:bottom w:val="none" w:sz="0" w:space="0" w:color="auto"/>
        <w:right w:val="none" w:sz="0" w:space="0" w:color="auto"/>
      </w:divBdr>
    </w:div>
    <w:div w:id="1809668345">
      <w:bodyDiv w:val="1"/>
      <w:marLeft w:val="0"/>
      <w:marRight w:val="0"/>
      <w:marTop w:val="0"/>
      <w:marBottom w:val="0"/>
      <w:divBdr>
        <w:top w:val="none" w:sz="0" w:space="0" w:color="auto"/>
        <w:left w:val="none" w:sz="0" w:space="0" w:color="auto"/>
        <w:bottom w:val="none" w:sz="0" w:space="0" w:color="auto"/>
        <w:right w:val="none" w:sz="0" w:space="0" w:color="auto"/>
      </w:divBdr>
    </w:div>
    <w:div w:id="1810979409">
      <w:bodyDiv w:val="1"/>
      <w:marLeft w:val="0"/>
      <w:marRight w:val="0"/>
      <w:marTop w:val="0"/>
      <w:marBottom w:val="0"/>
      <w:divBdr>
        <w:top w:val="none" w:sz="0" w:space="0" w:color="auto"/>
        <w:left w:val="none" w:sz="0" w:space="0" w:color="auto"/>
        <w:bottom w:val="none" w:sz="0" w:space="0" w:color="auto"/>
        <w:right w:val="none" w:sz="0" w:space="0" w:color="auto"/>
      </w:divBdr>
    </w:div>
    <w:div w:id="1813130979">
      <w:bodyDiv w:val="1"/>
      <w:marLeft w:val="0"/>
      <w:marRight w:val="0"/>
      <w:marTop w:val="0"/>
      <w:marBottom w:val="0"/>
      <w:divBdr>
        <w:top w:val="none" w:sz="0" w:space="0" w:color="auto"/>
        <w:left w:val="none" w:sz="0" w:space="0" w:color="auto"/>
        <w:bottom w:val="none" w:sz="0" w:space="0" w:color="auto"/>
        <w:right w:val="none" w:sz="0" w:space="0" w:color="auto"/>
      </w:divBdr>
    </w:div>
    <w:div w:id="1816221097">
      <w:bodyDiv w:val="1"/>
      <w:marLeft w:val="0"/>
      <w:marRight w:val="0"/>
      <w:marTop w:val="0"/>
      <w:marBottom w:val="0"/>
      <w:divBdr>
        <w:top w:val="none" w:sz="0" w:space="0" w:color="auto"/>
        <w:left w:val="none" w:sz="0" w:space="0" w:color="auto"/>
        <w:bottom w:val="none" w:sz="0" w:space="0" w:color="auto"/>
        <w:right w:val="none" w:sz="0" w:space="0" w:color="auto"/>
      </w:divBdr>
    </w:div>
    <w:div w:id="1848591234">
      <w:bodyDiv w:val="1"/>
      <w:marLeft w:val="0"/>
      <w:marRight w:val="0"/>
      <w:marTop w:val="0"/>
      <w:marBottom w:val="0"/>
      <w:divBdr>
        <w:top w:val="none" w:sz="0" w:space="0" w:color="auto"/>
        <w:left w:val="none" w:sz="0" w:space="0" w:color="auto"/>
        <w:bottom w:val="none" w:sz="0" w:space="0" w:color="auto"/>
        <w:right w:val="none" w:sz="0" w:space="0" w:color="auto"/>
      </w:divBdr>
    </w:div>
    <w:div w:id="1848787668">
      <w:bodyDiv w:val="1"/>
      <w:marLeft w:val="0"/>
      <w:marRight w:val="0"/>
      <w:marTop w:val="0"/>
      <w:marBottom w:val="0"/>
      <w:divBdr>
        <w:top w:val="none" w:sz="0" w:space="0" w:color="auto"/>
        <w:left w:val="none" w:sz="0" w:space="0" w:color="auto"/>
        <w:bottom w:val="none" w:sz="0" w:space="0" w:color="auto"/>
        <w:right w:val="none" w:sz="0" w:space="0" w:color="auto"/>
      </w:divBdr>
    </w:div>
    <w:div w:id="1864243137">
      <w:bodyDiv w:val="1"/>
      <w:marLeft w:val="0"/>
      <w:marRight w:val="0"/>
      <w:marTop w:val="0"/>
      <w:marBottom w:val="0"/>
      <w:divBdr>
        <w:top w:val="none" w:sz="0" w:space="0" w:color="auto"/>
        <w:left w:val="none" w:sz="0" w:space="0" w:color="auto"/>
        <w:bottom w:val="none" w:sz="0" w:space="0" w:color="auto"/>
        <w:right w:val="none" w:sz="0" w:space="0" w:color="auto"/>
      </w:divBdr>
    </w:div>
    <w:div w:id="1880242436">
      <w:bodyDiv w:val="1"/>
      <w:marLeft w:val="0"/>
      <w:marRight w:val="0"/>
      <w:marTop w:val="0"/>
      <w:marBottom w:val="0"/>
      <w:divBdr>
        <w:top w:val="none" w:sz="0" w:space="0" w:color="auto"/>
        <w:left w:val="none" w:sz="0" w:space="0" w:color="auto"/>
        <w:bottom w:val="none" w:sz="0" w:space="0" w:color="auto"/>
        <w:right w:val="none" w:sz="0" w:space="0" w:color="auto"/>
      </w:divBdr>
    </w:div>
    <w:div w:id="1893612578">
      <w:bodyDiv w:val="1"/>
      <w:marLeft w:val="0"/>
      <w:marRight w:val="0"/>
      <w:marTop w:val="0"/>
      <w:marBottom w:val="0"/>
      <w:divBdr>
        <w:top w:val="none" w:sz="0" w:space="0" w:color="auto"/>
        <w:left w:val="none" w:sz="0" w:space="0" w:color="auto"/>
        <w:bottom w:val="none" w:sz="0" w:space="0" w:color="auto"/>
        <w:right w:val="none" w:sz="0" w:space="0" w:color="auto"/>
      </w:divBdr>
    </w:div>
    <w:div w:id="1918712722">
      <w:bodyDiv w:val="1"/>
      <w:marLeft w:val="0"/>
      <w:marRight w:val="0"/>
      <w:marTop w:val="0"/>
      <w:marBottom w:val="0"/>
      <w:divBdr>
        <w:top w:val="none" w:sz="0" w:space="0" w:color="auto"/>
        <w:left w:val="none" w:sz="0" w:space="0" w:color="auto"/>
        <w:bottom w:val="none" w:sz="0" w:space="0" w:color="auto"/>
        <w:right w:val="none" w:sz="0" w:space="0" w:color="auto"/>
      </w:divBdr>
    </w:div>
    <w:div w:id="1925383140">
      <w:bodyDiv w:val="1"/>
      <w:marLeft w:val="0"/>
      <w:marRight w:val="0"/>
      <w:marTop w:val="0"/>
      <w:marBottom w:val="0"/>
      <w:divBdr>
        <w:top w:val="none" w:sz="0" w:space="0" w:color="auto"/>
        <w:left w:val="none" w:sz="0" w:space="0" w:color="auto"/>
        <w:bottom w:val="none" w:sz="0" w:space="0" w:color="auto"/>
        <w:right w:val="none" w:sz="0" w:space="0" w:color="auto"/>
      </w:divBdr>
    </w:div>
    <w:div w:id="1945645070">
      <w:bodyDiv w:val="1"/>
      <w:marLeft w:val="0"/>
      <w:marRight w:val="0"/>
      <w:marTop w:val="0"/>
      <w:marBottom w:val="0"/>
      <w:divBdr>
        <w:top w:val="none" w:sz="0" w:space="0" w:color="auto"/>
        <w:left w:val="none" w:sz="0" w:space="0" w:color="auto"/>
        <w:bottom w:val="none" w:sz="0" w:space="0" w:color="auto"/>
        <w:right w:val="none" w:sz="0" w:space="0" w:color="auto"/>
      </w:divBdr>
    </w:div>
    <w:div w:id="1955214589">
      <w:bodyDiv w:val="1"/>
      <w:marLeft w:val="0"/>
      <w:marRight w:val="0"/>
      <w:marTop w:val="0"/>
      <w:marBottom w:val="0"/>
      <w:divBdr>
        <w:top w:val="none" w:sz="0" w:space="0" w:color="auto"/>
        <w:left w:val="none" w:sz="0" w:space="0" w:color="auto"/>
        <w:bottom w:val="none" w:sz="0" w:space="0" w:color="auto"/>
        <w:right w:val="none" w:sz="0" w:space="0" w:color="auto"/>
      </w:divBdr>
    </w:div>
    <w:div w:id="1966228092">
      <w:bodyDiv w:val="1"/>
      <w:marLeft w:val="0"/>
      <w:marRight w:val="0"/>
      <w:marTop w:val="0"/>
      <w:marBottom w:val="0"/>
      <w:divBdr>
        <w:top w:val="none" w:sz="0" w:space="0" w:color="auto"/>
        <w:left w:val="none" w:sz="0" w:space="0" w:color="auto"/>
        <w:bottom w:val="none" w:sz="0" w:space="0" w:color="auto"/>
        <w:right w:val="none" w:sz="0" w:space="0" w:color="auto"/>
      </w:divBdr>
    </w:div>
    <w:div w:id="2024043063">
      <w:bodyDiv w:val="1"/>
      <w:marLeft w:val="0"/>
      <w:marRight w:val="0"/>
      <w:marTop w:val="0"/>
      <w:marBottom w:val="0"/>
      <w:divBdr>
        <w:top w:val="none" w:sz="0" w:space="0" w:color="auto"/>
        <w:left w:val="none" w:sz="0" w:space="0" w:color="auto"/>
        <w:bottom w:val="none" w:sz="0" w:space="0" w:color="auto"/>
        <w:right w:val="none" w:sz="0" w:space="0" w:color="auto"/>
      </w:divBdr>
    </w:div>
    <w:div w:id="2032755938">
      <w:bodyDiv w:val="1"/>
      <w:marLeft w:val="0"/>
      <w:marRight w:val="0"/>
      <w:marTop w:val="0"/>
      <w:marBottom w:val="0"/>
      <w:divBdr>
        <w:top w:val="none" w:sz="0" w:space="0" w:color="auto"/>
        <w:left w:val="none" w:sz="0" w:space="0" w:color="auto"/>
        <w:bottom w:val="none" w:sz="0" w:space="0" w:color="auto"/>
        <w:right w:val="none" w:sz="0" w:space="0" w:color="auto"/>
      </w:divBdr>
    </w:div>
    <w:div w:id="2034843818">
      <w:bodyDiv w:val="1"/>
      <w:marLeft w:val="0"/>
      <w:marRight w:val="0"/>
      <w:marTop w:val="0"/>
      <w:marBottom w:val="0"/>
      <w:divBdr>
        <w:top w:val="none" w:sz="0" w:space="0" w:color="auto"/>
        <w:left w:val="none" w:sz="0" w:space="0" w:color="auto"/>
        <w:bottom w:val="none" w:sz="0" w:space="0" w:color="auto"/>
        <w:right w:val="none" w:sz="0" w:space="0" w:color="auto"/>
      </w:divBdr>
    </w:div>
    <w:div w:id="2064450803">
      <w:bodyDiv w:val="1"/>
      <w:marLeft w:val="0"/>
      <w:marRight w:val="0"/>
      <w:marTop w:val="0"/>
      <w:marBottom w:val="0"/>
      <w:divBdr>
        <w:top w:val="none" w:sz="0" w:space="0" w:color="auto"/>
        <w:left w:val="none" w:sz="0" w:space="0" w:color="auto"/>
        <w:bottom w:val="none" w:sz="0" w:space="0" w:color="auto"/>
        <w:right w:val="none" w:sz="0" w:space="0" w:color="auto"/>
      </w:divBdr>
    </w:div>
    <w:div w:id="2066831938">
      <w:bodyDiv w:val="1"/>
      <w:marLeft w:val="0"/>
      <w:marRight w:val="0"/>
      <w:marTop w:val="0"/>
      <w:marBottom w:val="0"/>
      <w:divBdr>
        <w:top w:val="none" w:sz="0" w:space="0" w:color="auto"/>
        <w:left w:val="none" w:sz="0" w:space="0" w:color="auto"/>
        <w:bottom w:val="none" w:sz="0" w:space="0" w:color="auto"/>
        <w:right w:val="none" w:sz="0" w:space="0" w:color="auto"/>
      </w:divBdr>
    </w:div>
    <w:div w:id="2076199638">
      <w:bodyDiv w:val="1"/>
      <w:marLeft w:val="0"/>
      <w:marRight w:val="0"/>
      <w:marTop w:val="0"/>
      <w:marBottom w:val="0"/>
      <w:divBdr>
        <w:top w:val="none" w:sz="0" w:space="0" w:color="auto"/>
        <w:left w:val="none" w:sz="0" w:space="0" w:color="auto"/>
        <w:bottom w:val="none" w:sz="0" w:space="0" w:color="auto"/>
        <w:right w:val="none" w:sz="0" w:space="0" w:color="auto"/>
      </w:divBdr>
    </w:div>
    <w:div w:id="2106610749">
      <w:bodyDiv w:val="1"/>
      <w:marLeft w:val="0"/>
      <w:marRight w:val="0"/>
      <w:marTop w:val="0"/>
      <w:marBottom w:val="0"/>
      <w:divBdr>
        <w:top w:val="none" w:sz="0" w:space="0" w:color="auto"/>
        <w:left w:val="none" w:sz="0" w:space="0" w:color="auto"/>
        <w:bottom w:val="none" w:sz="0" w:space="0" w:color="auto"/>
        <w:right w:val="none" w:sz="0" w:space="0" w:color="auto"/>
      </w:divBdr>
    </w:div>
    <w:div w:id="2111731874">
      <w:bodyDiv w:val="1"/>
      <w:marLeft w:val="0"/>
      <w:marRight w:val="0"/>
      <w:marTop w:val="0"/>
      <w:marBottom w:val="0"/>
      <w:divBdr>
        <w:top w:val="none" w:sz="0" w:space="0" w:color="auto"/>
        <w:left w:val="none" w:sz="0" w:space="0" w:color="auto"/>
        <w:bottom w:val="none" w:sz="0" w:space="0" w:color="auto"/>
        <w:right w:val="none" w:sz="0" w:space="0" w:color="auto"/>
      </w:divBdr>
    </w:div>
    <w:div w:id="2119326415">
      <w:bodyDiv w:val="1"/>
      <w:marLeft w:val="0"/>
      <w:marRight w:val="0"/>
      <w:marTop w:val="0"/>
      <w:marBottom w:val="0"/>
      <w:divBdr>
        <w:top w:val="none" w:sz="0" w:space="0" w:color="auto"/>
        <w:left w:val="none" w:sz="0" w:space="0" w:color="auto"/>
        <w:bottom w:val="none" w:sz="0" w:space="0" w:color="auto"/>
        <w:right w:val="none" w:sz="0" w:space="0" w:color="auto"/>
      </w:divBdr>
    </w:div>
    <w:div w:id="2128043332">
      <w:bodyDiv w:val="1"/>
      <w:marLeft w:val="0"/>
      <w:marRight w:val="0"/>
      <w:marTop w:val="0"/>
      <w:marBottom w:val="0"/>
      <w:divBdr>
        <w:top w:val="none" w:sz="0" w:space="0" w:color="auto"/>
        <w:left w:val="none" w:sz="0" w:space="0" w:color="auto"/>
        <w:bottom w:val="none" w:sz="0" w:space="0" w:color="auto"/>
        <w:right w:val="none" w:sz="0" w:space="0" w:color="auto"/>
      </w:divBdr>
    </w:div>
    <w:div w:id="2132628829">
      <w:bodyDiv w:val="1"/>
      <w:marLeft w:val="0"/>
      <w:marRight w:val="0"/>
      <w:marTop w:val="0"/>
      <w:marBottom w:val="0"/>
      <w:divBdr>
        <w:top w:val="none" w:sz="0" w:space="0" w:color="auto"/>
        <w:left w:val="none" w:sz="0" w:space="0" w:color="auto"/>
        <w:bottom w:val="none" w:sz="0" w:space="0" w:color="auto"/>
        <w:right w:val="none" w:sz="0" w:space="0" w:color="auto"/>
      </w:divBdr>
    </w:div>
    <w:div w:id="2143574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aldringoghelse.no/darlig-horsel-blant-de-viktigste-risikofaktorene-for-demens-hos-eldre/" TargetMode="External"/><Relationship Id="rId18" Type="http://schemas.openxmlformats.org/officeDocument/2006/relationships/image" Target="media/image6.png"/><Relationship Id="rId26" Type="http://schemas.openxmlformats.org/officeDocument/2006/relationships/image" Target="media/image80.png"/><Relationship Id="rId3" Type="http://schemas.openxmlformats.org/officeDocument/2006/relationships/customXml" Target="../customXml/item3.xml"/><Relationship Id="rId21" Type="http://schemas.openxmlformats.org/officeDocument/2006/relationships/image" Target="media/image30.png"/><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5.png"/><Relationship Id="rId25" Type="http://schemas.openxmlformats.org/officeDocument/2006/relationships/image" Target="media/image70.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image" Target="media/image60.pn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50.png"/><Relationship Id="rId28" Type="http://schemas.openxmlformats.org/officeDocument/2006/relationships/image" Target="media/image9.png"/><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app.cristin.no/projects/show.jsf?id=631415" TargetMode="External"/><Relationship Id="rId22" Type="http://schemas.openxmlformats.org/officeDocument/2006/relationships/image" Target="media/image40.png"/><Relationship Id="rId27" Type="http://schemas.openxmlformats.org/officeDocument/2006/relationships/hyperlink" Target="https://remedy-senter.no/forskning/program-for-unge-forskere" TargetMode="External"/><Relationship Id="rId30" Type="http://schemas.openxmlformats.org/officeDocument/2006/relationships/footer" Target="footer2.xml"/></Relationships>
</file>

<file path=word/theme/theme1.xml><?xml version="1.0" encoding="utf-8"?>
<a:theme xmlns:a="http://schemas.openxmlformats.org/drawingml/2006/main" name="Office-tema">
  <a:themeElements>
    <a:clrScheme name="Forskningsradet">
      <a:dk1>
        <a:sysClr val="windowText" lastClr="000000"/>
      </a:dk1>
      <a:lt1>
        <a:sysClr val="window" lastClr="FFFFFF"/>
      </a:lt1>
      <a:dk2>
        <a:srgbClr val="00338D"/>
      </a:dk2>
      <a:lt2>
        <a:srgbClr val="90A9B7"/>
      </a:lt2>
      <a:accent1>
        <a:srgbClr val="26BCD2"/>
      </a:accent1>
      <a:accent2>
        <a:srgbClr val="EC9526"/>
      </a:accent2>
      <a:accent3>
        <a:srgbClr val="BF3737"/>
      </a:accent3>
      <a:accent4>
        <a:srgbClr val="99A655"/>
      </a:accent4>
      <a:accent5>
        <a:srgbClr val="CEC69B"/>
      </a:accent5>
      <a:accent6>
        <a:srgbClr val="000000"/>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kument" ma:contentTypeID="0x010100BF9CBF698556C2488F57D714C07D09F1" ma:contentTypeVersion="6" ma:contentTypeDescription="Opprett et nytt dokument." ma:contentTypeScope="" ma:versionID="cfbd18851533b080a71d6954945dbdb6">
  <xsd:schema xmlns:xsd="http://www.w3.org/2001/XMLSchema" xmlns:xs="http://www.w3.org/2001/XMLSchema" xmlns:p="http://schemas.microsoft.com/office/2006/metadata/properties" xmlns:ns2="91042a1b-9110-46e9-80e7-1c412bf159b1" xmlns:ns3="3c2e320d-9330-4641-8ca0-385ca47124db" targetNamespace="http://schemas.microsoft.com/office/2006/metadata/properties" ma:root="true" ma:fieldsID="3ee6c2c54fad4802daceff727f88ad71" ns2:_="" ns3:_="">
    <xsd:import namespace="91042a1b-9110-46e9-80e7-1c412bf159b1"/>
    <xsd:import namespace="3c2e320d-9330-4641-8ca0-385ca47124d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1042a1b-9110-46e9-80e7-1c412bf159b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c2e320d-9330-4641-8ca0-385ca47124db" elementFormDefault="qualified">
    <xsd:import namespace="http://schemas.microsoft.com/office/2006/documentManagement/types"/>
    <xsd:import namespace="http://schemas.microsoft.com/office/infopath/2007/PartnerControls"/>
    <xsd:element name="SharedWithUsers" ma:index="12"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lingsdetaljer"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holdstype"/>
        <xsd:element ref="dc:title" minOccurs="0" maxOccurs="1" ma:index="4" ma:displayName="Tit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66D959C-C813-451F-99E9-EA51AAC6789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5F444B3-746D-4C97-8C4A-100C796A67E5}">
  <ds:schemaRefs>
    <ds:schemaRef ds:uri="http://schemas.microsoft.com/sharepoint/v3/contenttype/forms"/>
  </ds:schemaRefs>
</ds:datastoreItem>
</file>

<file path=customXml/itemProps3.xml><?xml version="1.0" encoding="utf-8"?>
<ds:datastoreItem xmlns:ds="http://schemas.openxmlformats.org/officeDocument/2006/customXml" ds:itemID="{FC32490F-4E88-4D89-BB95-CFEFEA4E3F77}">
  <ds:schemaRefs>
    <ds:schemaRef ds:uri="http://schemas.openxmlformats.org/officeDocument/2006/bibliography"/>
  </ds:schemaRefs>
</ds:datastoreItem>
</file>

<file path=customXml/itemProps4.xml><?xml version="1.0" encoding="utf-8"?>
<ds:datastoreItem xmlns:ds="http://schemas.openxmlformats.org/officeDocument/2006/customXml" ds:itemID="{1560E69A-D205-483C-A55B-C5B87E83BA2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1042a1b-9110-46e9-80e7-1c412bf159b1"/>
    <ds:schemaRef ds:uri="3c2e320d-9330-4641-8ca0-385ca47124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767</TotalTime>
  <Pages>11</Pages>
  <Words>6885</Words>
  <Characters>39248</Characters>
  <Application>Microsoft Office Word</Application>
  <DocSecurity>0</DocSecurity>
  <Lines>327</Lines>
  <Paragraphs>92</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6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grid Roxrud</dc:creator>
  <cp:keywords/>
  <dc:description/>
  <cp:lastModifiedBy>Alexander Mathiessen</cp:lastModifiedBy>
  <cp:revision>23</cp:revision>
  <cp:lastPrinted>2025-06-09T23:09:00Z</cp:lastPrinted>
  <dcterms:created xsi:type="dcterms:W3CDTF">2025-06-04T20:13:00Z</dcterms:created>
  <dcterms:modified xsi:type="dcterms:W3CDTF">2025-12-18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F9CBF698556C2488F57D714C07D09F1</vt:lpwstr>
  </property>
  <property fmtid="{D5CDD505-2E9C-101B-9397-08002B2CF9AE}" pid="3" name="GrammarlyDocumentId">
    <vt:lpwstr>703b3ea9-3366-43b5-8304-4e4925601160</vt:lpwstr>
  </property>
</Properties>
</file>